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0B9241B" w14:textId="730E1D2E" w:rsidR="006E4797" w:rsidRPr="005D5FA3" w:rsidRDefault="00551D82" w:rsidP="005D5FA3">
      <w:pPr>
        <w:pBdr>
          <w:top w:val="nil"/>
          <w:left w:val="nil"/>
          <w:bottom w:val="nil"/>
          <w:right w:val="nil"/>
          <w:between w:val="nil"/>
        </w:pBdr>
      </w:pPr>
      <w:r w:rsidRPr="005D5FA3">
        <w:rPr>
          <w:b/>
        </w:rPr>
        <w:t>TITLE:</w:t>
      </w:r>
    </w:p>
    <w:p w14:paraId="59AAC127" w14:textId="6D08A31E" w:rsidR="006E4797" w:rsidRPr="005D5FA3" w:rsidRDefault="0028019D" w:rsidP="005D5FA3">
      <w:r w:rsidRPr="005D5FA3">
        <w:t xml:space="preserve">Stabilized </w:t>
      </w:r>
      <w:r w:rsidR="00823CC0" w:rsidRPr="005D5FA3">
        <w:t xml:space="preserve">Longitudinal </w:t>
      </w:r>
      <w:r w:rsidR="00823CC0" w:rsidRPr="005D5FA3">
        <w:rPr>
          <w:i/>
          <w:iCs/>
        </w:rPr>
        <w:t>In Vivo</w:t>
      </w:r>
      <w:r w:rsidR="00823CC0" w:rsidRPr="005D5FA3">
        <w:t xml:space="preserve"> Cellular-Level Visualization of the Pancreas in a Murine Model with a Pancreatic Intravital Imaging Window</w:t>
      </w:r>
    </w:p>
    <w:p w14:paraId="06C0C87E" w14:textId="77777777" w:rsidR="006E4797" w:rsidRPr="005D5FA3" w:rsidRDefault="006E4797" w:rsidP="005D5FA3">
      <w:pPr>
        <w:rPr>
          <w:b/>
        </w:rPr>
      </w:pPr>
    </w:p>
    <w:p w14:paraId="2CD8481E" w14:textId="2BA84BEF" w:rsidR="006E4797" w:rsidRPr="005D5FA3" w:rsidRDefault="00551D82" w:rsidP="005D5FA3">
      <w:r w:rsidRPr="005D5FA3">
        <w:rPr>
          <w:b/>
        </w:rPr>
        <w:t>AUTHORS AND AFFILIATIONS:</w:t>
      </w:r>
    </w:p>
    <w:p w14:paraId="1D98F1E1" w14:textId="589966CE" w:rsidR="00641487" w:rsidRPr="005D5FA3" w:rsidRDefault="005670F9" w:rsidP="005D5FA3">
      <w:pPr>
        <w:pBdr>
          <w:top w:val="nil"/>
          <w:left w:val="nil"/>
          <w:bottom w:val="nil"/>
          <w:right w:val="nil"/>
          <w:between w:val="nil"/>
        </w:pBdr>
        <w:rPr>
          <w:vertAlign w:val="superscript"/>
        </w:rPr>
      </w:pPr>
      <w:proofErr w:type="spellStart"/>
      <w:r w:rsidRPr="005D5FA3">
        <w:t>Inwon</w:t>
      </w:r>
      <w:proofErr w:type="spellEnd"/>
      <w:r w:rsidRPr="005D5FA3">
        <w:t xml:space="preserve"> Park</w:t>
      </w:r>
      <w:r w:rsidRPr="005D5FA3">
        <w:rPr>
          <w:vertAlign w:val="superscript"/>
        </w:rPr>
        <w:t>1</w:t>
      </w:r>
      <w:r w:rsidR="00641487" w:rsidRPr="005D5FA3">
        <w:t xml:space="preserve">, </w:t>
      </w:r>
      <w:proofErr w:type="spellStart"/>
      <w:r w:rsidR="00823CC0" w:rsidRPr="005D5FA3">
        <w:t>Pilhan</w:t>
      </w:r>
      <w:proofErr w:type="spellEnd"/>
      <w:r w:rsidR="00823CC0" w:rsidRPr="005D5FA3">
        <w:t xml:space="preserve"> Kim</w:t>
      </w:r>
      <w:r w:rsidR="00641487" w:rsidRPr="005D5FA3">
        <w:rPr>
          <w:vertAlign w:val="superscript"/>
        </w:rPr>
        <w:t>2,3</w:t>
      </w:r>
    </w:p>
    <w:p w14:paraId="0D0ECCA0" w14:textId="77777777" w:rsidR="005670F9" w:rsidRPr="005D5FA3" w:rsidRDefault="005670F9" w:rsidP="005D5FA3">
      <w:pPr>
        <w:pBdr>
          <w:top w:val="nil"/>
          <w:left w:val="nil"/>
          <w:bottom w:val="nil"/>
          <w:right w:val="nil"/>
          <w:between w:val="nil"/>
        </w:pBdr>
      </w:pPr>
    </w:p>
    <w:p w14:paraId="0BCCCAE1" w14:textId="3891D9B6" w:rsidR="005670F9" w:rsidRPr="005D5FA3" w:rsidRDefault="005670F9" w:rsidP="005D5FA3">
      <w:pPr>
        <w:pBdr>
          <w:top w:val="nil"/>
          <w:left w:val="nil"/>
          <w:bottom w:val="nil"/>
          <w:right w:val="nil"/>
          <w:between w:val="nil"/>
        </w:pBdr>
      </w:pPr>
      <w:r w:rsidRPr="005D5FA3">
        <w:rPr>
          <w:vertAlign w:val="superscript"/>
        </w:rPr>
        <w:t>1</w:t>
      </w:r>
      <w:r w:rsidRPr="005D5FA3">
        <w:t xml:space="preserve">Department of Emergency Medicine, Seoul National University </w:t>
      </w:r>
      <w:proofErr w:type="spellStart"/>
      <w:r w:rsidRPr="005D5FA3">
        <w:t>Bundang</w:t>
      </w:r>
      <w:proofErr w:type="spellEnd"/>
      <w:r w:rsidRPr="005D5FA3">
        <w:t xml:space="preserve"> Hospital, 82, Gumi-</w:t>
      </w:r>
      <w:proofErr w:type="spellStart"/>
      <w:r w:rsidRPr="005D5FA3">
        <w:t>ro</w:t>
      </w:r>
      <w:proofErr w:type="spellEnd"/>
      <w:r w:rsidRPr="005D5FA3">
        <w:t xml:space="preserve"> 173 </w:t>
      </w:r>
      <w:proofErr w:type="spellStart"/>
      <w:r w:rsidRPr="005D5FA3">
        <w:t>Beon-gil</w:t>
      </w:r>
      <w:proofErr w:type="spellEnd"/>
      <w:r w:rsidRPr="005D5FA3">
        <w:t xml:space="preserve">, </w:t>
      </w:r>
      <w:proofErr w:type="spellStart"/>
      <w:r w:rsidRPr="005D5FA3">
        <w:t>Bundang-gu</w:t>
      </w:r>
      <w:proofErr w:type="spellEnd"/>
      <w:r w:rsidRPr="005D5FA3">
        <w:t xml:space="preserve">, </w:t>
      </w:r>
      <w:proofErr w:type="spellStart"/>
      <w:r w:rsidRPr="005D5FA3">
        <w:t>Seongnam-si</w:t>
      </w:r>
      <w:proofErr w:type="spellEnd"/>
      <w:r w:rsidRPr="005D5FA3">
        <w:t>, Gyeonggi-do, Republic of Korea</w:t>
      </w:r>
      <w:r w:rsidR="00DF03E8">
        <w:t>.</w:t>
      </w:r>
    </w:p>
    <w:p w14:paraId="1D7621FD" w14:textId="74359AA9" w:rsidR="005670F9" w:rsidRPr="005D5FA3" w:rsidRDefault="005670F9" w:rsidP="005D5FA3">
      <w:pPr>
        <w:pBdr>
          <w:top w:val="nil"/>
          <w:left w:val="nil"/>
          <w:bottom w:val="nil"/>
          <w:right w:val="nil"/>
          <w:between w:val="nil"/>
        </w:pBdr>
      </w:pPr>
      <w:r w:rsidRPr="005D5FA3">
        <w:rPr>
          <w:vertAlign w:val="superscript"/>
        </w:rPr>
        <w:t>2</w:t>
      </w:r>
      <w:r w:rsidRPr="005D5FA3">
        <w:t xml:space="preserve">Graduate School of Medical Science and Engineering, Korea Advanced Institute of Science and Technology, 291 </w:t>
      </w:r>
      <w:proofErr w:type="spellStart"/>
      <w:r w:rsidRPr="005D5FA3">
        <w:t>Daehak-ro</w:t>
      </w:r>
      <w:proofErr w:type="spellEnd"/>
      <w:r w:rsidRPr="005D5FA3">
        <w:t xml:space="preserve">, </w:t>
      </w:r>
      <w:proofErr w:type="spellStart"/>
      <w:r w:rsidRPr="005D5FA3">
        <w:t>Yuseong-gu</w:t>
      </w:r>
      <w:proofErr w:type="spellEnd"/>
      <w:r w:rsidRPr="005D5FA3">
        <w:t>, Daejeon</w:t>
      </w:r>
      <w:r w:rsidR="00DF03E8">
        <w:t>,</w:t>
      </w:r>
      <w:r w:rsidRPr="005D5FA3">
        <w:t xml:space="preserve"> Republic of Korea</w:t>
      </w:r>
      <w:r w:rsidR="00D17C99">
        <w:t>.</w:t>
      </w:r>
    </w:p>
    <w:p w14:paraId="70995CAA" w14:textId="706EB858" w:rsidR="00823CC0" w:rsidRPr="005D5FA3" w:rsidRDefault="005670F9" w:rsidP="005D5FA3">
      <w:pPr>
        <w:pBdr>
          <w:top w:val="nil"/>
          <w:left w:val="nil"/>
          <w:bottom w:val="nil"/>
          <w:right w:val="nil"/>
          <w:between w:val="nil"/>
        </w:pBdr>
      </w:pPr>
      <w:r w:rsidRPr="005D5FA3">
        <w:rPr>
          <w:vertAlign w:val="superscript"/>
        </w:rPr>
        <w:t>3</w:t>
      </w:r>
      <w:r w:rsidRPr="005D5FA3">
        <w:t xml:space="preserve">KI for Health Science and Technology, Korea Advanced Institute of Science and Technology, 291 </w:t>
      </w:r>
      <w:proofErr w:type="spellStart"/>
      <w:r w:rsidR="00823CC0" w:rsidRPr="005D5FA3">
        <w:t>Daehak-ro</w:t>
      </w:r>
      <w:proofErr w:type="spellEnd"/>
      <w:r w:rsidR="00823CC0" w:rsidRPr="005D5FA3">
        <w:t xml:space="preserve">, </w:t>
      </w:r>
      <w:proofErr w:type="spellStart"/>
      <w:r w:rsidR="00823CC0" w:rsidRPr="005D5FA3">
        <w:t>Yuseong-gu</w:t>
      </w:r>
      <w:proofErr w:type="spellEnd"/>
      <w:r w:rsidR="00823CC0" w:rsidRPr="005D5FA3">
        <w:t>, Daejeon, Republic of Korea</w:t>
      </w:r>
      <w:r w:rsidR="00D17C99">
        <w:t>.</w:t>
      </w:r>
    </w:p>
    <w:p w14:paraId="4B0E757B" w14:textId="4684E43D" w:rsidR="00823CC0" w:rsidRPr="005D5FA3" w:rsidRDefault="00823CC0" w:rsidP="005D5FA3">
      <w:pPr>
        <w:pBdr>
          <w:top w:val="nil"/>
          <w:left w:val="nil"/>
          <w:bottom w:val="nil"/>
          <w:right w:val="nil"/>
          <w:between w:val="nil"/>
        </w:pBdr>
      </w:pPr>
    </w:p>
    <w:p w14:paraId="56428AD7" w14:textId="3A9101F4" w:rsidR="00823CC0" w:rsidRPr="005D5FA3" w:rsidRDefault="00823CC0" w:rsidP="005D5FA3">
      <w:pPr>
        <w:pBdr>
          <w:top w:val="nil"/>
          <w:left w:val="nil"/>
          <w:bottom w:val="nil"/>
          <w:right w:val="nil"/>
          <w:between w:val="nil"/>
        </w:pBdr>
      </w:pPr>
      <w:r w:rsidRPr="005D5FA3">
        <w:t>Email Addresses of Co-Authors:</w:t>
      </w:r>
    </w:p>
    <w:p w14:paraId="0FD65164" w14:textId="1009C0FC" w:rsidR="00823CC0" w:rsidRPr="005D5FA3" w:rsidRDefault="00823CC0" w:rsidP="005D5FA3">
      <w:pPr>
        <w:pBdr>
          <w:top w:val="nil"/>
          <w:left w:val="nil"/>
          <w:bottom w:val="nil"/>
          <w:right w:val="nil"/>
          <w:between w:val="nil"/>
        </w:pBdr>
      </w:pPr>
      <w:proofErr w:type="spellStart"/>
      <w:r w:rsidRPr="005D5FA3">
        <w:t>Inwon</w:t>
      </w:r>
      <w:proofErr w:type="spellEnd"/>
      <w:r w:rsidRPr="005D5FA3">
        <w:t xml:space="preserve"> Park</w:t>
      </w:r>
      <w:r w:rsidR="005D5FA3">
        <w:tab/>
      </w:r>
      <w:r w:rsidRPr="005D5FA3">
        <w:t>(</w:t>
      </w:r>
      <w:r w:rsidRPr="00DF03E8">
        <w:t>emresuscitation@gmail.com</w:t>
      </w:r>
      <w:r w:rsidRPr="00DF03E8">
        <w:rPr>
          <w:rStyle w:val="Hyperlink"/>
          <w:color w:val="auto"/>
          <w:u w:val="none"/>
        </w:rPr>
        <w:t>)</w:t>
      </w:r>
    </w:p>
    <w:p w14:paraId="76FDB8BA" w14:textId="613D3659" w:rsidR="005670F9" w:rsidRPr="005D5FA3" w:rsidRDefault="00823CC0" w:rsidP="005D5FA3">
      <w:pPr>
        <w:pBdr>
          <w:top w:val="nil"/>
          <w:left w:val="nil"/>
          <w:bottom w:val="nil"/>
          <w:right w:val="nil"/>
          <w:between w:val="nil"/>
        </w:pBdr>
      </w:pPr>
      <w:proofErr w:type="spellStart"/>
      <w:r w:rsidRPr="005D5FA3">
        <w:t>Pilhan</w:t>
      </w:r>
      <w:proofErr w:type="spellEnd"/>
      <w:r w:rsidRPr="005D5FA3">
        <w:t xml:space="preserve"> Kim</w:t>
      </w:r>
      <w:r w:rsidR="005D5FA3">
        <w:tab/>
      </w:r>
      <w:r w:rsidRPr="005D5FA3">
        <w:t>(</w:t>
      </w:r>
      <w:r w:rsidRPr="00DF03E8">
        <w:t>pilhan.kim@kaist.ac.kr</w:t>
      </w:r>
      <w:r w:rsidRPr="005D5FA3">
        <w:t>)</w:t>
      </w:r>
    </w:p>
    <w:p w14:paraId="1B237478" w14:textId="7C02CC6D" w:rsidR="0028019D" w:rsidRPr="005D5FA3" w:rsidRDefault="0028019D" w:rsidP="005D5FA3">
      <w:pPr>
        <w:pBdr>
          <w:top w:val="nil"/>
          <w:left w:val="nil"/>
          <w:bottom w:val="nil"/>
          <w:right w:val="nil"/>
          <w:between w:val="nil"/>
        </w:pBdr>
      </w:pPr>
    </w:p>
    <w:p w14:paraId="12697E3E" w14:textId="4960F052" w:rsidR="00823CC0" w:rsidRPr="005D5FA3" w:rsidRDefault="00823CC0" w:rsidP="005D5FA3">
      <w:pPr>
        <w:pBdr>
          <w:top w:val="nil"/>
          <w:left w:val="nil"/>
          <w:bottom w:val="nil"/>
          <w:right w:val="nil"/>
          <w:between w:val="nil"/>
        </w:pBdr>
      </w:pPr>
      <w:r w:rsidRPr="005D5FA3">
        <w:t>Email Address of Corresponding Author</w:t>
      </w:r>
    </w:p>
    <w:p w14:paraId="6586A696" w14:textId="045AD405" w:rsidR="00823CC0" w:rsidRPr="005D5FA3" w:rsidRDefault="00823CC0" w:rsidP="005D5FA3">
      <w:pPr>
        <w:pBdr>
          <w:top w:val="nil"/>
          <w:left w:val="nil"/>
          <w:bottom w:val="nil"/>
          <w:right w:val="nil"/>
          <w:between w:val="nil"/>
        </w:pBdr>
      </w:pPr>
      <w:proofErr w:type="spellStart"/>
      <w:r w:rsidRPr="005D5FA3">
        <w:t>Inwon</w:t>
      </w:r>
      <w:proofErr w:type="spellEnd"/>
      <w:r w:rsidRPr="005D5FA3">
        <w:t xml:space="preserve"> Park</w:t>
      </w:r>
      <w:r w:rsidR="005D5FA3">
        <w:tab/>
      </w:r>
      <w:r w:rsidRPr="005D5FA3">
        <w:t>(</w:t>
      </w:r>
      <w:r w:rsidRPr="00DF03E8">
        <w:t>emresuscitation@gmail.com</w:t>
      </w:r>
      <w:r w:rsidRPr="00DF03E8">
        <w:rPr>
          <w:rStyle w:val="Hyperlink"/>
          <w:color w:val="auto"/>
          <w:u w:val="none"/>
        </w:rPr>
        <w:t>)</w:t>
      </w:r>
    </w:p>
    <w:p w14:paraId="26F062B1" w14:textId="77777777" w:rsidR="00823CC0" w:rsidRPr="005D5FA3" w:rsidRDefault="00823CC0" w:rsidP="005D5FA3">
      <w:pPr>
        <w:pBdr>
          <w:top w:val="nil"/>
          <w:left w:val="nil"/>
          <w:bottom w:val="nil"/>
          <w:right w:val="nil"/>
          <w:between w:val="nil"/>
        </w:pBdr>
      </w:pPr>
    </w:p>
    <w:p w14:paraId="60F3B8D4" w14:textId="4013631A" w:rsidR="006E4797" w:rsidRPr="005D5FA3" w:rsidRDefault="00551D82" w:rsidP="005D5FA3">
      <w:r w:rsidRPr="005D5FA3">
        <w:rPr>
          <w:b/>
        </w:rPr>
        <w:t>SUMMARY:</w:t>
      </w:r>
    </w:p>
    <w:p w14:paraId="01069787" w14:textId="28633C53" w:rsidR="006E4797" w:rsidRPr="005D5FA3" w:rsidRDefault="000763B9" w:rsidP="005D5FA3">
      <w:r w:rsidRPr="005D5FA3">
        <w:rPr>
          <w:i/>
          <w:iCs/>
        </w:rPr>
        <w:t>In vivo</w:t>
      </w:r>
      <w:r w:rsidRPr="005D5FA3">
        <w:t xml:space="preserve"> high-resolution </w:t>
      </w:r>
      <w:r w:rsidR="007B5335" w:rsidRPr="005D5FA3">
        <w:t xml:space="preserve">imaging of the </w:t>
      </w:r>
      <w:r w:rsidRPr="005D5FA3">
        <w:t>pancreas was facilitated with the p</w:t>
      </w:r>
      <w:r w:rsidR="0028019D" w:rsidRPr="005D5FA3">
        <w:t>ancreatic intravital imaging window</w:t>
      </w:r>
      <w:r w:rsidRPr="005D5FA3">
        <w:t>.</w:t>
      </w:r>
    </w:p>
    <w:p w14:paraId="74EFC8D7" w14:textId="77777777" w:rsidR="006E4797" w:rsidRPr="005D5FA3" w:rsidRDefault="006E4797" w:rsidP="005D5FA3">
      <w:pPr>
        <w:rPr>
          <w:lang w:eastAsia="ko-KR"/>
        </w:rPr>
      </w:pPr>
    </w:p>
    <w:p w14:paraId="2DF8E628" w14:textId="2B847592" w:rsidR="006E4797" w:rsidRPr="005D5FA3" w:rsidRDefault="00551D82" w:rsidP="005D5FA3">
      <w:r w:rsidRPr="005D5FA3">
        <w:rPr>
          <w:b/>
        </w:rPr>
        <w:t>ABSTRACT:</w:t>
      </w:r>
    </w:p>
    <w:p w14:paraId="40A249E6" w14:textId="37EBF367" w:rsidR="006E4797" w:rsidRPr="005D5FA3" w:rsidRDefault="007147C5" w:rsidP="005D5FA3">
      <w:r w:rsidRPr="005D5FA3">
        <w:rPr>
          <w:lang w:eastAsia="ko-KR"/>
        </w:rPr>
        <w:t>D</w:t>
      </w:r>
      <w:r w:rsidR="0028019D" w:rsidRPr="005D5FA3">
        <w:t xml:space="preserve">irect </w:t>
      </w:r>
      <w:r w:rsidR="0028019D" w:rsidRPr="005D5FA3">
        <w:rPr>
          <w:i/>
          <w:iCs/>
        </w:rPr>
        <w:t>in vivo</w:t>
      </w:r>
      <w:r w:rsidR="0028019D" w:rsidRPr="005D5FA3">
        <w:t xml:space="preserve"> cellular-resolution imaging of</w:t>
      </w:r>
      <w:r w:rsidR="007B5335" w:rsidRPr="005D5FA3">
        <w:t xml:space="preserve"> the</w:t>
      </w:r>
      <w:r w:rsidR="0028019D" w:rsidRPr="005D5FA3">
        <w:t xml:space="preserve"> pancreas in a live small animal model has been technically challenging. </w:t>
      </w:r>
      <w:r w:rsidR="007B5335" w:rsidRPr="005D5FA3">
        <w:t xml:space="preserve">A recent </w:t>
      </w:r>
      <w:r w:rsidR="0028019D" w:rsidRPr="005D5FA3">
        <w:t>intravital imaging study</w:t>
      </w:r>
      <w:r w:rsidR="00DF03E8">
        <w:t>,</w:t>
      </w:r>
      <w:r w:rsidR="0028019D" w:rsidRPr="005D5FA3">
        <w:t xml:space="preserve"> with </w:t>
      </w:r>
      <w:r w:rsidR="007B5335" w:rsidRPr="005D5FA3">
        <w:t xml:space="preserve">an </w:t>
      </w:r>
      <w:r w:rsidR="0028019D" w:rsidRPr="005D5FA3">
        <w:t>abdominal imaging window</w:t>
      </w:r>
      <w:r w:rsidR="00DF03E8">
        <w:t>,</w:t>
      </w:r>
      <w:r w:rsidR="0028019D" w:rsidRPr="005D5FA3">
        <w:t xml:space="preserve"> enabled visualization of </w:t>
      </w:r>
      <w:r w:rsidR="00DF03E8">
        <w:t xml:space="preserve">the </w:t>
      </w:r>
      <w:r w:rsidR="0028019D" w:rsidRPr="005D5FA3">
        <w:t>cellular dynamics in abdominal organ</w:t>
      </w:r>
      <w:r w:rsidR="00C86A12" w:rsidRPr="005D5FA3">
        <w:rPr>
          <w:rFonts w:hint="eastAsia"/>
          <w:lang w:eastAsia="ko-KR"/>
        </w:rPr>
        <w:t>s</w:t>
      </w:r>
      <w:r w:rsidR="0028019D" w:rsidRPr="005D5FA3">
        <w:t xml:space="preserve"> </w:t>
      </w:r>
      <w:r w:rsidR="0028019D" w:rsidRPr="005D5FA3">
        <w:rPr>
          <w:i/>
          <w:iCs/>
        </w:rPr>
        <w:t>in vivo</w:t>
      </w:r>
      <w:r w:rsidR="0028019D" w:rsidRPr="005D5FA3">
        <w:t xml:space="preserve">. </w:t>
      </w:r>
      <w:r w:rsidR="00FE04F5" w:rsidRPr="00FE04F5">
        <w:rPr>
          <w:rFonts w:asciiTheme="majorHAnsi" w:hAnsiTheme="majorHAnsi" w:cstheme="majorHAnsi"/>
        </w:rPr>
        <w:t xml:space="preserve">However, due to the soft sheet-like architecture of the mouse pancreas that can be easily influenced by physiologic movement (e.g., peristalsis and respiration), it </w:t>
      </w:r>
      <w:r w:rsidR="00B805FF">
        <w:rPr>
          <w:rFonts w:asciiTheme="majorHAnsi" w:hAnsiTheme="majorHAnsi" w:cstheme="majorHAnsi"/>
        </w:rPr>
        <w:t>wa</w:t>
      </w:r>
      <w:r w:rsidR="00FE04F5" w:rsidRPr="00FE04F5">
        <w:rPr>
          <w:rFonts w:asciiTheme="majorHAnsi" w:hAnsiTheme="majorHAnsi" w:cstheme="majorHAnsi"/>
        </w:rPr>
        <w:t xml:space="preserve">s difficult to perform stabilized longitudinal </w:t>
      </w:r>
      <w:r w:rsidR="00FE04F5" w:rsidRPr="00EE0EFF">
        <w:rPr>
          <w:rFonts w:asciiTheme="majorHAnsi" w:hAnsiTheme="majorHAnsi" w:cstheme="majorHAnsi"/>
          <w:i/>
          <w:iCs/>
        </w:rPr>
        <w:t>in vivo</w:t>
      </w:r>
      <w:r w:rsidR="00FE04F5" w:rsidRPr="00FE04F5">
        <w:rPr>
          <w:rFonts w:asciiTheme="majorHAnsi" w:hAnsiTheme="majorHAnsi" w:cstheme="majorHAnsi"/>
        </w:rPr>
        <w:t xml:space="preserve"> imaging</w:t>
      </w:r>
      <w:r w:rsidR="00981EE7">
        <w:rPr>
          <w:rFonts w:asciiTheme="majorHAnsi" w:hAnsiTheme="majorHAnsi" w:cstheme="majorHAnsi"/>
        </w:rPr>
        <w:t xml:space="preserve"> </w:t>
      </w:r>
      <w:r w:rsidR="00FE04F5" w:rsidRPr="00FE04F5">
        <w:rPr>
          <w:rFonts w:asciiTheme="majorHAnsi" w:hAnsiTheme="majorHAnsi" w:cstheme="majorHAnsi"/>
        </w:rPr>
        <w:t>over several weeks at the cellular level to identify, track, and qua</w:t>
      </w:r>
      <w:r w:rsidR="00FE04F5" w:rsidRPr="00FE04F5">
        <w:rPr>
          <w:rFonts w:asciiTheme="majorHAnsi" w:hAnsiTheme="majorHAnsi" w:cstheme="majorHAnsi"/>
          <w:color w:val="263238"/>
        </w:rPr>
        <w:t xml:space="preserve">ntify islets or cancer cells in the mouse pancreas. </w:t>
      </w:r>
      <w:r w:rsidR="0028019D" w:rsidRPr="00FE04F5">
        <w:rPr>
          <w:rFonts w:asciiTheme="majorHAnsi" w:hAnsiTheme="majorHAnsi" w:cstheme="majorHAnsi"/>
        </w:rPr>
        <w:t>Here</w:t>
      </w:r>
      <w:r w:rsidR="007B5335" w:rsidRPr="00FE04F5">
        <w:rPr>
          <w:rFonts w:asciiTheme="majorHAnsi" w:hAnsiTheme="majorHAnsi" w:cstheme="majorHAnsi"/>
        </w:rPr>
        <w:t>in,</w:t>
      </w:r>
      <w:r w:rsidR="0028019D" w:rsidRPr="00FE04F5">
        <w:rPr>
          <w:rFonts w:asciiTheme="majorHAnsi" w:hAnsiTheme="majorHAnsi" w:cstheme="majorHAnsi"/>
        </w:rPr>
        <w:t xml:space="preserve"> we describe a method for implanting a </w:t>
      </w:r>
      <w:r w:rsidR="00367543" w:rsidRPr="00FE04F5">
        <w:rPr>
          <w:rFonts w:asciiTheme="majorHAnsi" w:hAnsiTheme="majorHAnsi" w:cstheme="majorHAnsi"/>
        </w:rPr>
        <w:t>novel supporting base</w:t>
      </w:r>
      <w:r w:rsidR="002C6B00" w:rsidRPr="00FE04F5">
        <w:rPr>
          <w:rFonts w:asciiTheme="majorHAnsi" w:hAnsiTheme="majorHAnsi" w:cstheme="majorHAnsi"/>
        </w:rPr>
        <w:t>,</w:t>
      </w:r>
      <w:r w:rsidR="00367543" w:rsidRPr="00FE04F5">
        <w:rPr>
          <w:rFonts w:asciiTheme="majorHAnsi" w:hAnsiTheme="majorHAnsi" w:cstheme="majorHAnsi"/>
        </w:rPr>
        <w:t xml:space="preserve"> </w:t>
      </w:r>
      <w:r w:rsidR="002C6B00" w:rsidRPr="00FE04F5">
        <w:rPr>
          <w:rFonts w:asciiTheme="majorHAnsi" w:hAnsiTheme="majorHAnsi" w:cstheme="majorHAnsi"/>
        </w:rPr>
        <w:t xml:space="preserve">an </w:t>
      </w:r>
      <w:r w:rsidR="00367543" w:rsidRPr="00FE04F5">
        <w:rPr>
          <w:rFonts w:asciiTheme="majorHAnsi" w:hAnsiTheme="majorHAnsi" w:cstheme="majorHAnsi"/>
        </w:rPr>
        <w:t xml:space="preserve">integrated </w:t>
      </w:r>
      <w:r w:rsidR="0028019D" w:rsidRPr="00FE04F5">
        <w:rPr>
          <w:rFonts w:asciiTheme="majorHAnsi" w:hAnsiTheme="majorHAnsi" w:cstheme="majorHAnsi"/>
        </w:rPr>
        <w:t>pancreatic intravital imaging window</w:t>
      </w:r>
      <w:r w:rsidR="002C6B00" w:rsidRPr="00FE04F5">
        <w:rPr>
          <w:rFonts w:asciiTheme="majorHAnsi" w:hAnsiTheme="majorHAnsi" w:cstheme="majorHAnsi"/>
        </w:rPr>
        <w:t>,</w:t>
      </w:r>
      <w:r w:rsidR="0028019D" w:rsidRPr="00FE04F5">
        <w:rPr>
          <w:rFonts w:asciiTheme="majorHAnsi" w:hAnsiTheme="majorHAnsi" w:cstheme="majorHAnsi"/>
        </w:rPr>
        <w:t xml:space="preserve"> </w:t>
      </w:r>
      <w:r w:rsidR="007B5335" w:rsidRPr="00FE04F5">
        <w:rPr>
          <w:rFonts w:asciiTheme="majorHAnsi" w:hAnsiTheme="majorHAnsi" w:cstheme="majorHAnsi"/>
        </w:rPr>
        <w:t xml:space="preserve">that </w:t>
      </w:r>
      <w:r w:rsidR="00367543" w:rsidRPr="00FE04F5">
        <w:rPr>
          <w:rFonts w:asciiTheme="majorHAnsi" w:hAnsiTheme="majorHAnsi" w:cstheme="majorHAnsi"/>
        </w:rPr>
        <w:t xml:space="preserve">can </w:t>
      </w:r>
      <w:r w:rsidR="0028019D" w:rsidRPr="00FE04F5">
        <w:rPr>
          <w:rFonts w:asciiTheme="majorHAnsi" w:hAnsiTheme="majorHAnsi" w:cstheme="majorHAnsi"/>
        </w:rPr>
        <w:t>spatially separate</w:t>
      </w:r>
      <w:r w:rsidR="007B5335" w:rsidRPr="00FE04F5">
        <w:rPr>
          <w:rFonts w:asciiTheme="majorHAnsi" w:hAnsiTheme="majorHAnsi" w:cstheme="majorHAnsi"/>
        </w:rPr>
        <w:t xml:space="preserve"> the</w:t>
      </w:r>
      <w:r w:rsidR="0028019D" w:rsidRPr="00FE04F5">
        <w:rPr>
          <w:rFonts w:asciiTheme="majorHAnsi" w:hAnsiTheme="majorHAnsi" w:cstheme="majorHAnsi"/>
        </w:rPr>
        <w:t xml:space="preserve"> pancreas fro</w:t>
      </w:r>
      <w:r w:rsidR="0028019D" w:rsidRPr="005D5FA3">
        <w:t xml:space="preserve">m the bowel </w:t>
      </w:r>
      <w:r w:rsidR="00C86A12" w:rsidRPr="005D5FA3">
        <w:t>for</w:t>
      </w:r>
      <w:r w:rsidR="0028019D" w:rsidRPr="005D5FA3">
        <w:t xml:space="preserve"> longitudinal time-lapse intravital imaging of the pancreas microstructure. Longitudinal </w:t>
      </w:r>
      <w:r w:rsidR="0028019D" w:rsidRPr="005D5FA3">
        <w:rPr>
          <w:i/>
          <w:iCs/>
        </w:rPr>
        <w:t>in vivo</w:t>
      </w:r>
      <w:r w:rsidR="0028019D" w:rsidRPr="005D5FA3">
        <w:t xml:space="preserve"> imaging with the imaging window enables stable visualization</w:t>
      </w:r>
      <w:r w:rsidR="00C86A12" w:rsidRPr="005D5FA3">
        <w:t>, allowing</w:t>
      </w:r>
      <w:r w:rsidR="00981EE7">
        <w:t xml:space="preserve"> for</w:t>
      </w:r>
      <w:r w:rsidR="00C86A12" w:rsidRPr="005D5FA3">
        <w:t xml:space="preserve"> the</w:t>
      </w:r>
      <w:r w:rsidR="0028019D" w:rsidRPr="005D5FA3">
        <w:t xml:space="preserve"> tracking </w:t>
      </w:r>
      <w:r w:rsidR="00C86A12" w:rsidRPr="005D5FA3">
        <w:t xml:space="preserve">of </w:t>
      </w:r>
      <w:r w:rsidR="0028019D" w:rsidRPr="005D5FA3">
        <w:t xml:space="preserve">islets over a period of </w:t>
      </w:r>
      <w:r w:rsidR="00D17C99">
        <w:t>3</w:t>
      </w:r>
      <w:r w:rsidR="00D17C99" w:rsidRPr="005D5FA3">
        <w:t xml:space="preserve"> </w:t>
      </w:r>
      <w:r w:rsidR="0028019D" w:rsidRPr="005D5FA3">
        <w:t xml:space="preserve">weeks and high-resolution </w:t>
      </w:r>
      <w:r w:rsidR="00185070" w:rsidRPr="005D5FA3">
        <w:t xml:space="preserve">three-dimensional </w:t>
      </w:r>
      <w:r w:rsidR="0028019D" w:rsidRPr="005D5FA3">
        <w:t xml:space="preserve">imaging of </w:t>
      </w:r>
      <w:r w:rsidR="00D510D2" w:rsidRPr="005D5FA3">
        <w:t xml:space="preserve">the </w:t>
      </w:r>
      <w:r w:rsidR="0028019D" w:rsidRPr="005D5FA3">
        <w:t>microstructure</w:t>
      </w:r>
      <w:r w:rsidR="00C86A12" w:rsidRPr="005D5FA3">
        <w:t>,</w:t>
      </w:r>
      <w:r w:rsidR="0028019D" w:rsidRPr="005D5FA3">
        <w:t xml:space="preserve"> </w:t>
      </w:r>
      <w:r w:rsidR="00C86A12" w:rsidRPr="005D5FA3">
        <w:t xml:space="preserve">as evidenced here </w:t>
      </w:r>
      <w:r w:rsidR="0028019D" w:rsidRPr="005D5FA3">
        <w:t xml:space="preserve">in </w:t>
      </w:r>
      <w:r w:rsidR="00D510D2" w:rsidRPr="005D5FA3">
        <w:t xml:space="preserve">an </w:t>
      </w:r>
      <w:r w:rsidR="0028019D" w:rsidRPr="005D5FA3">
        <w:t xml:space="preserve">orthotopic pancreatic cancer model. With our </w:t>
      </w:r>
      <w:r w:rsidR="00367543" w:rsidRPr="005D5FA3">
        <w:t>method</w:t>
      </w:r>
      <w:r w:rsidR="0028019D" w:rsidRPr="005D5FA3">
        <w:t xml:space="preserve">, further intravital imaging studies can </w:t>
      </w:r>
      <w:r w:rsidR="00C86A12" w:rsidRPr="005D5FA3">
        <w:t>elucidate</w:t>
      </w:r>
      <w:r w:rsidR="0028019D" w:rsidRPr="005D5FA3">
        <w:t xml:space="preserve"> the pathophysiology of various diseases involving </w:t>
      </w:r>
      <w:r w:rsidR="00D510D2" w:rsidRPr="005D5FA3">
        <w:t xml:space="preserve">the </w:t>
      </w:r>
      <w:r w:rsidR="0028019D" w:rsidRPr="005D5FA3">
        <w:t xml:space="preserve">pancreas </w:t>
      </w:r>
      <w:r w:rsidR="00D510D2" w:rsidRPr="005D5FA3">
        <w:t xml:space="preserve">at the </w:t>
      </w:r>
      <w:r w:rsidR="0028019D" w:rsidRPr="005D5FA3">
        <w:t>cellular level.</w:t>
      </w:r>
    </w:p>
    <w:p w14:paraId="2CF9CD54" w14:textId="77777777" w:rsidR="006E4797" w:rsidRPr="005D5FA3" w:rsidRDefault="006E4797" w:rsidP="005D5FA3"/>
    <w:p w14:paraId="14AD38D9" w14:textId="71E58670" w:rsidR="009129CD" w:rsidRPr="005D5FA3" w:rsidRDefault="00551D82" w:rsidP="005D5FA3">
      <w:r w:rsidRPr="005D5FA3">
        <w:rPr>
          <w:b/>
        </w:rPr>
        <w:t>INTRODUCTION:</w:t>
      </w:r>
    </w:p>
    <w:p w14:paraId="3D43D325" w14:textId="0D637698" w:rsidR="003A0140" w:rsidRPr="005D5FA3" w:rsidRDefault="002B59A6" w:rsidP="005D5FA3">
      <w:r w:rsidRPr="005D5FA3">
        <w:t xml:space="preserve">The pancreas </w:t>
      </w:r>
      <w:r w:rsidR="009129CD" w:rsidRPr="005D5FA3">
        <w:t xml:space="preserve">is an abdominal organ with </w:t>
      </w:r>
      <w:r w:rsidRPr="005D5FA3">
        <w:t xml:space="preserve">an </w:t>
      </w:r>
      <w:r w:rsidR="009129CD" w:rsidRPr="005D5FA3">
        <w:t xml:space="preserve">exocrine function </w:t>
      </w:r>
      <w:r w:rsidR="00C86A12" w:rsidRPr="005D5FA3">
        <w:t>in</w:t>
      </w:r>
      <w:r w:rsidR="009129CD" w:rsidRPr="005D5FA3">
        <w:t xml:space="preserve"> </w:t>
      </w:r>
      <w:r w:rsidRPr="005D5FA3">
        <w:t xml:space="preserve">the </w:t>
      </w:r>
      <w:r w:rsidR="009129CD" w:rsidRPr="005D5FA3">
        <w:t xml:space="preserve">digestive tract and </w:t>
      </w:r>
      <w:r w:rsidRPr="005D5FA3">
        <w:t xml:space="preserve">an </w:t>
      </w:r>
      <w:r w:rsidR="009129CD" w:rsidRPr="005D5FA3">
        <w:t xml:space="preserve">endocrine function of secreting hormones into the bloodstream. </w:t>
      </w:r>
      <w:r w:rsidR="00A76ABB" w:rsidRPr="005D5FA3">
        <w:t>H</w:t>
      </w:r>
      <w:r w:rsidR="007147C5" w:rsidRPr="005D5FA3">
        <w:t>igh-resolution cellular</w:t>
      </w:r>
      <w:r w:rsidR="007046A9" w:rsidRPr="005D5FA3">
        <w:t xml:space="preserve"> </w:t>
      </w:r>
      <w:r w:rsidR="00677FF1" w:rsidRPr="005D5FA3">
        <w:t xml:space="preserve">imaging </w:t>
      </w:r>
      <w:r w:rsidR="00677FF1" w:rsidRPr="005D5FA3">
        <w:lastRenderedPageBreak/>
        <w:t>of</w:t>
      </w:r>
      <w:r w:rsidRPr="005D5FA3">
        <w:t xml:space="preserve"> the</w:t>
      </w:r>
      <w:r w:rsidR="00677FF1" w:rsidRPr="005D5FA3">
        <w:t xml:space="preserve"> pancrea</w:t>
      </w:r>
      <w:r w:rsidR="007147C5" w:rsidRPr="005D5FA3">
        <w:t xml:space="preserve">s </w:t>
      </w:r>
      <w:r w:rsidRPr="005D5FA3">
        <w:t>could</w:t>
      </w:r>
      <w:r w:rsidR="00FF5CD2" w:rsidRPr="005D5FA3">
        <w:t xml:space="preserve"> </w:t>
      </w:r>
      <w:r w:rsidR="007147C5" w:rsidRPr="005D5FA3">
        <w:t>reveal</w:t>
      </w:r>
      <w:r w:rsidR="008814D5" w:rsidRPr="005D5FA3">
        <w:t xml:space="preserve"> the</w:t>
      </w:r>
      <w:r w:rsidR="007147C5" w:rsidRPr="005D5FA3">
        <w:t xml:space="preserve"> pathophysiology </w:t>
      </w:r>
      <w:r w:rsidRPr="005D5FA3">
        <w:t xml:space="preserve">of </w:t>
      </w:r>
      <w:r w:rsidR="00FF5CD2" w:rsidRPr="005D5FA3">
        <w:t xml:space="preserve">various diseases </w:t>
      </w:r>
      <w:r w:rsidR="007147C5" w:rsidRPr="005D5FA3">
        <w:t>involving</w:t>
      </w:r>
      <w:r w:rsidRPr="005D5FA3">
        <w:t xml:space="preserve"> the</w:t>
      </w:r>
      <w:r w:rsidR="007147C5" w:rsidRPr="005D5FA3">
        <w:t xml:space="preserve"> pancreas</w:t>
      </w:r>
      <w:r w:rsidR="00C86A12" w:rsidRPr="005D5FA3">
        <w:t xml:space="preserve">, </w:t>
      </w:r>
      <w:r w:rsidR="00D352C4" w:rsidRPr="005D5FA3">
        <w:rPr>
          <w:lang w:eastAsia="ko-KR"/>
        </w:rPr>
        <w:t xml:space="preserve">including </w:t>
      </w:r>
      <w:r w:rsidR="00073B00" w:rsidRPr="005D5FA3">
        <w:rPr>
          <w:lang w:eastAsia="ko-KR"/>
        </w:rPr>
        <w:t>pancreatitis, pancreatic cancer, and diabetes mellitus</w:t>
      </w:r>
      <w:r w:rsidR="008814D5" w:rsidRPr="005D5FA3">
        <w:rPr>
          <w:lang w:eastAsia="ko-KR"/>
        </w:rPr>
        <w:fldChar w:fldCharType="begin"/>
      </w:r>
      <w:r w:rsidR="008814D5" w:rsidRPr="005D5FA3">
        <w:rPr>
          <w:lang w:eastAsia="ko-KR"/>
        </w:rPr>
        <w:instrText xml:space="preserve"> ADDIN EN.CITE &lt;EndNote&gt;&lt;Cite&gt;&lt;Author&gt;Dimastromatteo&lt;/Author&gt;&lt;Year&gt;2017&lt;/Year&gt;&lt;RecNum&gt;1&lt;/RecNum&gt;&lt;DisplayText&gt;&lt;style face="superscript"&gt;1&lt;/style&gt;&lt;/DisplayText&gt;&lt;record&gt;&lt;rec-number&gt;1&lt;/rec-number&gt;&lt;foreign-keys&gt;&lt;key app="EN" db-id="x0re5twwxs9fabevvwkxw0sqpapve9p9fdss" timestamp="1610984831"&gt;1&lt;/key&gt;&lt;/foreign-keys&gt;&lt;ref-type name="Journal Article"&gt;17&lt;/ref-type&gt;&lt;contributors&gt;&lt;authors&gt;&lt;author&gt;Dimastromatteo, J.&lt;/author&gt;&lt;author&gt;Brentnall, T.&lt;/author&gt;&lt;author&gt;Kelly, K. A.&lt;/author&gt;&lt;/authors&gt;&lt;/contributors&gt;&lt;auth-address&gt;Department of Biomedical Engineering, University of Virginia, 415 Lane Road, Building MR5, Charlottesville, Virginia 22903, USA.&amp;#xD;Division of Gastroenterology, Digestive Diseases Center, 1959 Northeast Pacific Street, Seattle, Washington 98195, USA.&lt;/auth-address&gt;&lt;titles&gt;&lt;title&gt;Imaging in pancreatic disease&lt;/title&gt;&lt;secondary-title&gt;Nat Rev Gastroenterol Hepatol&lt;/secondary-title&gt;&lt;/titles&gt;&lt;periodical&gt;&lt;full-title&gt;Nat Rev Gastroenterol Hepatol&lt;/full-title&gt;&lt;/periodical&gt;&lt;pages&gt;97-109&lt;/pages&gt;&lt;volume&gt;14&lt;/volume&gt;&lt;number&gt;2&lt;/number&gt;&lt;edition&gt;2016/11/09&lt;/edition&gt;&lt;keywords&gt;&lt;keyword&gt;Biomarkers/metabolism&lt;/keyword&gt;&lt;keyword&gt;Clinical Decision-Making&lt;/keyword&gt;&lt;keyword&gt;Early Diagnosis&lt;/keyword&gt;&lt;keyword&gt;Humans&lt;/keyword&gt;&lt;keyword&gt;Magnetic Resonance Imaging&lt;/keyword&gt;&lt;keyword&gt;Pancreatic Diseases/*diagnostic imaging/metabolism/therapy&lt;/keyword&gt;&lt;keyword&gt;Positron-Emission Tomography&lt;/keyword&gt;&lt;keyword&gt;Tomography, X-Ray Computed&lt;/keyword&gt;&lt;keyword&gt;Ultrasonography&lt;/keyword&gt;&lt;/keywords&gt;&lt;dates&gt;&lt;year&gt;2017&lt;/year&gt;&lt;pub-dates&gt;&lt;date&gt;Feb&lt;/date&gt;&lt;/pub-dates&gt;&lt;/dates&gt;&lt;isbn&gt;1759-5053 (Electronic)&amp;#xD;1759-5045 (Linking)&lt;/isbn&gt;&lt;accession-num&gt;27826137&lt;/accession-num&gt;&lt;urls&gt;&lt;related-urls&gt;&lt;url&gt;https://www.ncbi.nlm.nih.gov/pubmed/27826137&lt;/url&gt;&lt;/related-urls&gt;&lt;/urls&gt;&lt;electronic-resource-num&gt;10.1038/nrgastro.2016.144&lt;/electronic-resource-num&gt;&lt;/record&gt;&lt;/Cite&gt;&lt;/EndNote&gt;</w:instrText>
      </w:r>
      <w:r w:rsidR="008814D5" w:rsidRPr="005D5FA3">
        <w:rPr>
          <w:lang w:eastAsia="ko-KR"/>
        </w:rPr>
        <w:fldChar w:fldCharType="separate"/>
      </w:r>
      <w:r w:rsidR="008814D5" w:rsidRPr="005D5FA3">
        <w:rPr>
          <w:noProof/>
          <w:vertAlign w:val="superscript"/>
          <w:lang w:eastAsia="ko-KR"/>
        </w:rPr>
        <w:t>1</w:t>
      </w:r>
      <w:r w:rsidR="008814D5" w:rsidRPr="005D5FA3">
        <w:rPr>
          <w:lang w:eastAsia="ko-KR"/>
        </w:rPr>
        <w:fldChar w:fldCharType="end"/>
      </w:r>
      <w:r w:rsidR="00FF5CD2" w:rsidRPr="005D5FA3">
        <w:t xml:space="preserve">. </w:t>
      </w:r>
      <w:r w:rsidR="00C86A12" w:rsidRPr="005D5FA3">
        <w:t>C</w:t>
      </w:r>
      <w:r w:rsidR="00FF5CD2" w:rsidRPr="005D5FA3">
        <w:t xml:space="preserve">onventional </w:t>
      </w:r>
      <w:r w:rsidR="007147C5" w:rsidRPr="005D5FA3">
        <w:t xml:space="preserve">diagnostic </w:t>
      </w:r>
      <w:r w:rsidR="00FF5CD2" w:rsidRPr="005D5FA3">
        <w:t xml:space="preserve">imaging </w:t>
      </w:r>
      <w:r w:rsidR="00DE58E3" w:rsidRPr="005D5FA3">
        <w:t>tools</w:t>
      </w:r>
      <w:r w:rsidR="007147C5" w:rsidRPr="005D5FA3">
        <w:t xml:space="preserve"> </w:t>
      </w:r>
      <w:r w:rsidR="00D352C4" w:rsidRPr="005D5FA3">
        <w:t>such as</w:t>
      </w:r>
      <w:r w:rsidR="00FF5CD2" w:rsidRPr="005D5FA3">
        <w:t xml:space="preserve"> computed tomography, magnetic resolution imaging, and ultrasonography </w:t>
      </w:r>
      <w:r w:rsidR="00C86A12" w:rsidRPr="005D5FA3">
        <w:t>a</w:t>
      </w:r>
      <w:r w:rsidR="00FF5CD2" w:rsidRPr="005D5FA3">
        <w:t>re widely available</w:t>
      </w:r>
      <w:r w:rsidR="009129CD" w:rsidRPr="005D5FA3">
        <w:t xml:space="preserve"> in</w:t>
      </w:r>
      <w:r w:rsidRPr="005D5FA3">
        <w:t xml:space="preserve"> the</w:t>
      </w:r>
      <w:r w:rsidR="009129CD" w:rsidRPr="005D5FA3">
        <w:t xml:space="preserve"> clinical field</w:t>
      </w:r>
      <w:r w:rsidR="007147C5" w:rsidRPr="005D5FA3">
        <w:fldChar w:fldCharType="begin">
          <w:fldData xml:space="preserve">PEVuZE5vdGU+PENpdGU+PEF1dGhvcj5EaW1hc3Ryb21hdHRlbzwvQXV0aG9yPjxZZWFyPjIwMTc8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</w:fldData>
        </w:fldChar>
      </w:r>
      <w:r w:rsidR="008814D5" w:rsidRPr="005D5FA3">
        <w:instrText xml:space="preserve"> ADDIN EN.CITE </w:instrText>
      </w:r>
      <w:r w:rsidR="008814D5" w:rsidRPr="005D5FA3">
        <w:fldChar w:fldCharType="begin">
          <w:fldData xml:space="preserve">PEVuZE5vdGU+PENpdGU+PEF1dGhvcj5EaW1hc3Ryb21hdHRlbzwvQXV0aG9yPjxZZWFyPjIwMTc8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</w:fldData>
        </w:fldChar>
      </w:r>
      <w:r w:rsidR="008814D5" w:rsidRPr="005D5FA3">
        <w:instrText xml:space="preserve"> ADDIN EN.CITE.DATA </w:instrText>
      </w:r>
      <w:r w:rsidR="008814D5" w:rsidRPr="005D5FA3">
        <w:fldChar w:fldCharType="end"/>
      </w:r>
      <w:r w:rsidR="007147C5" w:rsidRPr="005D5FA3">
        <w:fldChar w:fldCharType="separate"/>
      </w:r>
      <w:r w:rsidR="008814D5" w:rsidRPr="005D5FA3">
        <w:rPr>
          <w:noProof/>
          <w:vertAlign w:val="superscript"/>
        </w:rPr>
        <w:t>1,2</w:t>
      </w:r>
      <w:r w:rsidR="007147C5" w:rsidRPr="005D5FA3">
        <w:fldChar w:fldCharType="end"/>
      </w:r>
      <w:r w:rsidR="009129CD" w:rsidRPr="005D5FA3">
        <w:t>.</w:t>
      </w:r>
      <w:r w:rsidR="00FF5CD2" w:rsidRPr="005D5FA3">
        <w:t xml:space="preserve"> </w:t>
      </w:r>
      <w:r w:rsidR="009129CD" w:rsidRPr="005D5FA3">
        <w:t>H</w:t>
      </w:r>
      <w:r w:rsidR="00FF5CD2" w:rsidRPr="005D5FA3">
        <w:t>owever, the</w:t>
      </w:r>
      <w:r w:rsidR="00C86A12" w:rsidRPr="005D5FA3">
        <w:t>se</w:t>
      </w:r>
      <w:r w:rsidR="00FF5CD2" w:rsidRPr="005D5FA3">
        <w:t xml:space="preserve"> imaging</w:t>
      </w:r>
      <w:r w:rsidR="007046A9" w:rsidRPr="005D5FA3">
        <w:rPr>
          <w:rFonts w:hint="eastAsia"/>
          <w:lang w:eastAsia="ko-KR"/>
        </w:rPr>
        <w:t xml:space="preserve"> </w:t>
      </w:r>
      <w:r w:rsidR="00DE58E3" w:rsidRPr="005D5FA3">
        <w:rPr>
          <w:lang w:eastAsia="ko-KR"/>
        </w:rPr>
        <w:t>modalitie</w:t>
      </w:r>
      <w:r w:rsidR="007046A9" w:rsidRPr="005D5FA3">
        <w:rPr>
          <w:lang w:eastAsia="ko-KR"/>
        </w:rPr>
        <w:t>s</w:t>
      </w:r>
      <w:r w:rsidR="00FF5CD2" w:rsidRPr="005D5FA3">
        <w:t xml:space="preserve"> </w:t>
      </w:r>
      <w:r w:rsidR="00C86A12" w:rsidRPr="005D5FA3">
        <w:t>a</w:t>
      </w:r>
      <w:r w:rsidR="007046A9" w:rsidRPr="005D5FA3">
        <w:t>re</w:t>
      </w:r>
      <w:r w:rsidR="00FF5CD2" w:rsidRPr="005D5FA3">
        <w:t xml:space="preserve"> </w:t>
      </w:r>
      <w:r w:rsidR="00DE58E3" w:rsidRPr="005D5FA3">
        <w:t>restricted</w:t>
      </w:r>
      <w:r w:rsidR="00FF5CD2" w:rsidRPr="005D5FA3">
        <w:t xml:space="preserve"> to </w:t>
      </w:r>
      <w:r w:rsidRPr="005D5FA3">
        <w:t xml:space="preserve">visualizing </w:t>
      </w:r>
      <w:r w:rsidR="00DE58E3" w:rsidRPr="005D5FA3">
        <w:t>only structural or anatomical changes</w:t>
      </w:r>
      <w:r w:rsidR="00C86A12" w:rsidRPr="005D5FA3">
        <w:t>,</w:t>
      </w:r>
      <w:r w:rsidR="00DE58E3" w:rsidRPr="005D5FA3">
        <w:t xml:space="preserve"> while alterations </w:t>
      </w:r>
      <w:r w:rsidRPr="005D5FA3">
        <w:t>at the</w:t>
      </w:r>
      <w:r w:rsidR="00DE58E3" w:rsidRPr="005D5FA3">
        <w:t xml:space="preserve"> cellular or molecular level c</w:t>
      </w:r>
      <w:r w:rsidR="00C86A12" w:rsidRPr="005D5FA3">
        <w:t>an</w:t>
      </w:r>
      <w:r w:rsidR="00DE58E3" w:rsidRPr="005D5FA3">
        <w:t xml:space="preserve">not be determined. Given </w:t>
      </w:r>
      <w:r w:rsidR="009D4D17" w:rsidRPr="005D5FA3">
        <w:t xml:space="preserve">that </w:t>
      </w:r>
      <w:r w:rsidR="00DE58E3" w:rsidRPr="005D5FA3">
        <w:t xml:space="preserve">molecular changes in diabetes mellitus or pancreatic cancer </w:t>
      </w:r>
      <w:r w:rsidR="00B805FF">
        <w:t xml:space="preserve">can </w:t>
      </w:r>
      <w:r w:rsidR="00DE58E3" w:rsidRPr="005D5FA3">
        <w:t xml:space="preserve">initiate more than 10 years </w:t>
      </w:r>
      <w:r w:rsidR="00C86A12" w:rsidRPr="005D5FA3">
        <w:t>prior to</w:t>
      </w:r>
      <w:r w:rsidRPr="005D5FA3">
        <w:t xml:space="preserve"> </w:t>
      </w:r>
      <w:r w:rsidR="00981EE7">
        <w:t xml:space="preserve">the </w:t>
      </w:r>
      <w:r w:rsidRPr="005D5FA3">
        <w:t>diagnosis</w:t>
      </w:r>
      <w:r w:rsidRPr="005D5FA3">
        <w:fldChar w:fldCharType="begin">
          <w:fldData xml:space="preserve">PEVuZE5vdGU+PENpdGU+PEF1dGhvcj5ZYWNoaWRhPC9BdXRob3I+PFllYXI+MjAxMDwvWWVhcj48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=
</w:fldData>
        </w:fldChar>
      </w:r>
      <w:r w:rsidR="003A0140" w:rsidRPr="005D5FA3">
        <w:instrText xml:space="preserve"> ADDIN EN.CITE </w:instrText>
      </w:r>
      <w:r w:rsidR="003A0140" w:rsidRPr="005D5FA3">
        <w:fldChar w:fldCharType="begin">
          <w:fldData xml:space="preserve">PEVuZE5vdGU+PENpdGU+PEF1dGhvcj5ZYWNoaWRhPC9BdXRob3I+PFllYXI+MjAxMDwvWWVhcj48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=
</w:fldData>
        </w:fldChar>
      </w:r>
      <w:r w:rsidR="003A0140" w:rsidRPr="005D5FA3">
        <w:instrText xml:space="preserve"> ADDIN EN.CITE.DATA </w:instrText>
      </w:r>
      <w:r w:rsidR="003A0140" w:rsidRPr="005D5FA3">
        <w:fldChar w:fldCharType="end"/>
      </w:r>
      <w:r w:rsidRPr="005D5FA3">
        <w:fldChar w:fldCharType="separate"/>
      </w:r>
      <w:r w:rsidR="003A0140" w:rsidRPr="005D5FA3">
        <w:rPr>
          <w:noProof/>
          <w:vertAlign w:val="superscript"/>
        </w:rPr>
        <w:t>3,4</w:t>
      </w:r>
      <w:r w:rsidRPr="005D5FA3">
        <w:fldChar w:fldCharType="end"/>
      </w:r>
      <w:r w:rsidR="00DE58E3" w:rsidRPr="005D5FA3">
        <w:t xml:space="preserve">, the </w:t>
      </w:r>
      <w:r w:rsidR="00DE58E3" w:rsidRPr="005D5FA3">
        <w:rPr>
          <w:lang w:eastAsia="ko-KR"/>
        </w:rPr>
        <w:t>detection</w:t>
      </w:r>
      <w:r w:rsidR="007046A9" w:rsidRPr="005D5FA3">
        <w:t xml:space="preserve"> of </w:t>
      </w:r>
      <w:r w:rsidR="00DE58E3" w:rsidRPr="005D5FA3">
        <w:t xml:space="preserve">pancreatic </w:t>
      </w:r>
      <w:r w:rsidR="007046A9" w:rsidRPr="005D5FA3">
        <w:t>disease</w:t>
      </w:r>
      <w:r w:rsidRPr="005D5FA3">
        <w:t>s</w:t>
      </w:r>
      <w:r w:rsidR="007046A9" w:rsidRPr="005D5FA3">
        <w:t xml:space="preserve"> </w:t>
      </w:r>
      <w:r w:rsidR="00DE58E3" w:rsidRPr="005D5FA3">
        <w:t xml:space="preserve">from </w:t>
      </w:r>
      <w:r w:rsidRPr="005D5FA3">
        <w:t xml:space="preserve">their </w:t>
      </w:r>
      <w:r w:rsidR="00DE58E3" w:rsidRPr="005D5FA3">
        <w:t xml:space="preserve">molecular transition </w:t>
      </w:r>
      <w:r w:rsidR="007046A9" w:rsidRPr="005D5FA3">
        <w:t>during</w:t>
      </w:r>
      <w:r w:rsidRPr="005D5FA3">
        <w:t xml:space="preserve"> the</w:t>
      </w:r>
      <w:r w:rsidR="007046A9" w:rsidRPr="005D5FA3">
        <w:t xml:space="preserve"> latent period</w:t>
      </w:r>
      <w:r w:rsidR="00DE58E3" w:rsidRPr="005D5FA3">
        <w:t xml:space="preserve"> has the potential to provide </w:t>
      </w:r>
      <w:r w:rsidRPr="005D5FA3">
        <w:t xml:space="preserve">an </w:t>
      </w:r>
      <w:r w:rsidR="00DE58E3" w:rsidRPr="005D5FA3">
        <w:t xml:space="preserve">early diagnosis </w:t>
      </w:r>
      <w:r w:rsidRPr="005D5FA3">
        <w:t>and a</w:t>
      </w:r>
      <w:r w:rsidR="00DE58E3" w:rsidRPr="005D5FA3">
        <w:t xml:space="preserve"> timely intervention</w:t>
      </w:r>
      <w:r w:rsidR="007046A9" w:rsidRPr="005D5FA3">
        <w:t>.</w:t>
      </w:r>
      <w:r w:rsidR="003A0140" w:rsidRPr="005D5FA3">
        <w:t xml:space="preserve"> </w:t>
      </w:r>
      <w:r w:rsidR="00DE58E3" w:rsidRPr="005D5FA3">
        <w:t xml:space="preserve">Thus, imaging </w:t>
      </w:r>
      <w:r w:rsidR="00B76D9B" w:rsidRPr="005D5FA3">
        <w:t xml:space="preserve">that </w:t>
      </w:r>
      <w:r w:rsidR="00981EE7">
        <w:t xml:space="preserve">will </w:t>
      </w:r>
      <w:r w:rsidR="00DE58E3" w:rsidRPr="005D5FA3">
        <w:t>overcome the limitation</w:t>
      </w:r>
      <w:r w:rsidR="00C86A12" w:rsidRPr="005D5FA3">
        <w:t>s</w:t>
      </w:r>
      <w:r w:rsidR="00DE58E3" w:rsidRPr="005D5FA3">
        <w:t xml:space="preserve"> of resolution and </w:t>
      </w:r>
      <w:r w:rsidR="00981EE7">
        <w:t xml:space="preserve">provide valuable insights </w:t>
      </w:r>
      <w:r w:rsidR="00B805FF">
        <w:t>into</w:t>
      </w:r>
      <w:r w:rsidR="00981EE7">
        <w:t xml:space="preserve"> the </w:t>
      </w:r>
      <w:r w:rsidR="00DE58E3" w:rsidRPr="005D5FA3">
        <w:t>function will</w:t>
      </w:r>
      <w:r w:rsidR="00D579CA" w:rsidRPr="005D5FA3">
        <w:t xml:space="preserve"> remarkably</w:t>
      </w:r>
      <w:r w:rsidR="00DE58E3" w:rsidRPr="005D5FA3">
        <w:t xml:space="preserve"> </w:t>
      </w:r>
      <w:r w:rsidRPr="005D5FA3">
        <w:t>gain attention</w:t>
      </w:r>
      <w:r w:rsidR="00981EE7">
        <w:t xml:space="preserve"> by</w:t>
      </w:r>
      <w:r w:rsidR="00B76D9B" w:rsidRPr="005D5FA3">
        <w:t xml:space="preserve"> </w:t>
      </w:r>
      <w:r w:rsidR="00DE58E3" w:rsidRPr="005D5FA3">
        <w:t>provid</w:t>
      </w:r>
      <w:r w:rsidR="00981EE7">
        <w:t>ing</w:t>
      </w:r>
      <w:r w:rsidR="00DE58E3" w:rsidRPr="005D5FA3">
        <w:t xml:space="preserve"> early diagnosis of pancreatic cancer or advanced identification of </w:t>
      </w:r>
      <w:r w:rsidRPr="005D5FA3">
        <w:t xml:space="preserve">the alteration of the </w:t>
      </w:r>
      <w:r w:rsidR="00DE58E3" w:rsidRPr="005D5FA3">
        <w:t xml:space="preserve">islets during </w:t>
      </w:r>
      <w:r w:rsidRPr="005D5FA3">
        <w:t xml:space="preserve">the </w:t>
      </w:r>
      <w:r w:rsidR="00DE58E3" w:rsidRPr="005D5FA3">
        <w:t>progression of diabetes mellitus</w:t>
      </w:r>
      <w:r w:rsidR="009D4D17" w:rsidRPr="005D5FA3">
        <w:fldChar w:fldCharType="begin"/>
      </w:r>
      <w:r w:rsidR="003A0140" w:rsidRPr="005D5FA3">
        <w:instrText xml:space="preserve"> ADDIN EN.CITE &lt;EndNote&gt;&lt;Cite&gt;&lt;Author&gt;Baetens&lt;/Author&gt;&lt;Year&gt;1978&lt;/Year&gt;&lt;RecNum&gt;12&lt;/RecNum&gt;&lt;DisplayText&gt;&lt;style face="superscript"&gt;5&lt;/style&gt;&lt;/DisplayText&gt;&lt;record&gt;&lt;rec-number&gt;12&lt;/rec-number&gt;&lt;foreign-keys&gt;&lt;key app="EN" db-id="x0re5twwxs9fabevvwkxw0sqpapve9p9fdss" timestamp="1611216496"&gt;12&lt;/key&gt;&lt;/foreign-keys&gt;&lt;ref-type name="Journal Article"&gt;17&lt;/ref-type&gt;&lt;contributors&gt;&lt;authors&gt;&lt;author&gt;Baetens, D.&lt;/author&gt;&lt;author&gt;Stefan, Y.&lt;/author&gt;&lt;author&gt;Ravazzola, M.&lt;/author&gt;&lt;author&gt;Malaisse-Lagae, F.&lt;/author&gt;&lt;author&gt;Coleman, D. L.&lt;/author&gt;&lt;author&gt;Orci, L.&lt;/author&gt;&lt;/authors&gt;&lt;/contributors&gt;&lt;titles&gt;&lt;title&gt;Alteration of islet cell populations in spontaneously diabetic mice&lt;/title&gt;&lt;secondary-title&gt;Diabetes&lt;/secondary-title&gt;&lt;/titles&gt;&lt;periodical&gt;&lt;full-title&gt;Diabetes&lt;/full-title&gt;&lt;/periodical&gt;&lt;pages&gt;1-7&lt;/pages&gt;&lt;volume&gt;27&lt;/volume&gt;&lt;number&gt;1&lt;/number&gt;&lt;edition&gt;1978/01/01&lt;/edition&gt;&lt;keywords&gt;&lt;keyword&gt;Animals&lt;/keyword&gt;&lt;keyword&gt;Diabetes Mellitus/metabolism/*pathology/veterinary&lt;/keyword&gt;&lt;keyword&gt;Disease Models, Animal&lt;/keyword&gt;&lt;keyword&gt;Fluorescent Antibody Technique&lt;/keyword&gt;&lt;keyword&gt;Glucagon/metabolism&lt;/keyword&gt;&lt;keyword&gt;Insulin/metabolism&lt;/keyword&gt;&lt;keyword&gt;Islets of Langerhans/metabolism/*pathology&lt;/keyword&gt;&lt;keyword&gt;Mice&lt;/keyword&gt;&lt;keyword&gt;Mice, Inbred C57BL&lt;/keyword&gt;&lt;keyword&gt;Mice, Obese&lt;/keyword&gt;&lt;keyword&gt;Obesity&lt;/keyword&gt;&lt;keyword&gt;Peptides/metabolism&lt;/keyword&gt;&lt;keyword&gt;Somatostatin/metabolism&lt;/keyword&gt;&lt;/keywords&gt;&lt;dates&gt;&lt;year&gt;1978&lt;/year&gt;&lt;pub-dates&gt;&lt;date&gt;Jan&lt;/date&gt;&lt;/pub-dates&gt;&lt;/dates&gt;&lt;isbn&gt;0012-1797 (Print)&amp;#xD;0012-1797 (Linking)&lt;/isbn&gt;&lt;accession-num&gt;340309&lt;/accession-num&gt;&lt;urls&gt;&lt;related-urls&gt;&lt;url&gt;https://www.ncbi.nlm.nih.gov/pubmed/340309&lt;/url&gt;&lt;/related-urls&gt;&lt;/urls&gt;&lt;electronic-resource-num&gt;10.2337/diab.27.1.1&lt;/electronic-resource-num&gt;&lt;/record&gt;&lt;/Cite&gt;&lt;/EndNote&gt;</w:instrText>
      </w:r>
      <w:r w:rsidR="009D4D17" w:rsidRPr="005D5FA3">
        <w:fldChar w:fldCharType="separate"/>
      </w:r>
      <w:r w:rsidR="003A0140" w:rsidRPr="005D5FA3">
        <w:rPr>
          <w:noProof/>
          <w:vertAlign w:val="superscript"/>
        </w:rPr>
        <w:t>5</w:t>
      </w:r>
      <w:r w:rsidR="009D4D17" w:rsidRPr="005D5FA3">
        <w:fldChar w:fldCharType="end"/>
      </w:r>
      <w:r w:rsidR="00DE58E3" w:rsidRPr="005D5FA3">
        <w:t>.</w:t>
      </w:r>
      <w:bookmarkStart w:id="0" w:name="_Hlk66311474"/>
    </w:p>
    <w:p w14:paraId="23A60EA2" w14:textId="16EB0E40" w:rsidR="003A0140" w:rsidRPr="005D5FA3" w:rsidRDefault="003A0140" w:rsidP="005D5FA3">
      <w:pPr>
        <w:rPr>
          <w:lang w:eastAsia="ko-KR"/>
        </w:rPr>
      </w:pPr>
    </w:p>
    <w:p w14:paraId="5BDCA0B4" w14:textId="3BC95B18" w:rsidR="00F851B0" w:rsidRPr="005D5FA3" w:rsidRDefault="00727214" w:rsidP="005D5FA3">
      <w:bookmarkStart w:id="1" w:name="_Hlk66314921"/>
      <w:r w:rsidRPr="005D5FA3">
        <w:t xml:space="preserve">In </w:t>
      </w:r>
      <w:r w:rsidR="007F49FA" w:rsidRPr="005D5FA3">
        <w:t>particular</w:t>
      </w:r>
      <w:r w:rsidR="00D05486" w:rsidRPr="005D5FA3">
        <w:t xml:space="preserve"> with the islets</w:t>
      </w:r>
      <w:r w:rsidRPr="005D5FA3">
        <w:t xml:space="preserve">, </w:t>
      </w:r>
      <w:r w:rsidR="00D05486" w:rsidRPr="005D5FA3">
        <w:t>nuclear imaging, bioluminescence imaging, and optical coherence tomography ha</w:t>
      </w:r>
      <w:r w:rsidR="00893B32" w:rsidRPr="005D5FA3">
        <w:t>ve</w:t>
      </w:r>
      <w:r w:rsidR="00D05486" w:rsidRPr="005D5FA3">
        <w:t xml:space="preserve"> </w:t>
      </w:r>
      <w:r w:rsidR="00893B32" w:rsidRPr="005D5FA3">
        <w:t xml:space="preserve">been </w:t>
      </w:r>
      <w:r w:rsidR="00D05486" w:rsidRPr="005D5FA3">
        <w:t>suggested as non-invasive islet imaging technique</w:t>
      </w:r>
      <w:r w:rsidR="004553FD" w:rsidRPr="005D5FA3">
        <w:t>s</w:t>
      </w:r>
      <w:r w:rsidR="00D05486" w:rsidRPr="005D5FA3">
        <w:fldChar w:fldCharType="begin"/>
      </w:r>
      <w:r w:rsidR="00D05486" w:rsidRPr="005D5FA3">
        <w:instrText xml:space="preserve"> ADDIN EN.CITE &lt;EndNote&gt;&lt;Cite&gt;&lt;Author&gt;Holmberg&lt;/Author&gt;&lt;Year&gt;2008&lt;/Year&gt;&lt;RecNum&gt;33&lt;/RecNum&gt;&lt;DisplayText&gt;&lt;style face="superscript"&gt;6&lt;/style&gt;&lt;/DisplayText&gt;&lt;record&gt;&lt;rec-number&gt;33&lt;/rec-number&gt;&lt;foreign-keys&gt;&lt;key app="EN" db-id="x0re5twwxs9fabevvwkxw0sqpapve9p9fdss" timestamp="1615388643"&gt;33&lt;/key&gt;&lt;/foreign-keys&gt;&lt;ref-type name="Journal Article"&gt;17&lt;/ref-type&gt;&lt;contributors&gt;&lt;authors&gt;&lt;author&gt;Holmberg, D.&lt;/author&gt;&lt;author&gt;Ahlgren, U.&lt;/author&gt;&lt;/authors&gt;&lt;/contributors&gt;&lt;auth-address&gt;Department of Medical Biosciences, Umea University, S-901 87, Umea, Sweden.&lt;/auth-address&gt;&lt;titles&gt;&lt;title&gt;Imaging the pancreas: from ex vivo to non-invasive technology&lt;/title&gt;&lt;secondary-title&gt;Diabetologia&lt;/secondary-title&gt;&lt;/titles&gt;&lt;periodical&gt;&lt;full-title&gt;Diabetologia&lt;/full-title&gt;&lt;/periodical&gt;&lt;pages&gt;2148-54&lt;/pages&gt;&lt;volume&gt;51&lt;/volume&gt;&lt;number&gt;12&lt;/number&gt;&lt;edition&gt;2008/09/09&lt;/edition&gt;&lt;keywords&gt;&lt;keyword&gt;Animals&lt;/keyword&gt;&lt;keyword&gt;Diagnostic Imaging/*methods&lt;/keyword&gt;&lt;keyword&gt;Genes, Reporter/genetics&lt;/keyword&gt;&lt;keyword&gt;Humans&lt;/keyword&gt;&lt;keyword&gt;Luminescent Proteins/genetics/metabolism&lt;/keyword&gt;&lt;keyword&gt;Pancreatic Diseases/*diagnosis/genetics/metabolism&lt;/keyword&gt;&lt;/keywords&gt;&lt;dates&gt;&lt;year&gt;2008&lt;/year&gt;&lt;pub-dates&gt;&lt;date&gt;Dec&lt;/date&gt;&lt;/pub-dates&gt;&lt;/dates&gt;&lt;isbn&gt;1432-0428 (Electronic)&amp;#xD;0012-186X (Linking)&lt;/isbn&gt;&lt;accession-num&gt;18777169&lt;/accession-num&gt;&lt;urls&gt;&lt;related-urls&gt;&lt;url&gt;https://www.ncbi.nlm.nih.gov/pubmed/18777169&lt;/url&gt;&lt;/related-urls&gt;&lt;/urls&gt;&lt;electronic-resource-num&gt;10.1007/s00125-008-1140-7&lt;/electronic-resource-num&gt;&lt;/record&gt;&lt;/Cite&gt;&lt;/EndNote&gt;</w:instrText>
      </w:r>
      <w:r w:rsidR="00D05486" w:rsidRPr="005D5FA3">
        <w:fldChar w:fldCharType="separate"/>
      </w:r>
      <w:r w:rsidR="00D05486" w:rsidRPr="005D5FA3">
        <w:rPr>
          <w:noProof/>
          <w:vertAlign w:val="superscript"/>
        </w:rPr>
        <w:t>6</w:t>
      </w:r>
      <w:r w:rsidR="00D05486" w:rsidRPr="005D5FA3">
        <w:fldChar w:fldCharType="end"/>
      </w:r>
      <w:r w:rsidR="00D05486" w:rsidRPr="005D5FA3">
        <w:t xml:space="preserve">. However, the resolution of </w:t>
      </w:r>
      <w:r w:rsidR="00C86A12" w:rsidRPr="005D5FA3">
        <w:t>these methods</w:t>
      </w:r>
      <w:r w:rsidR="00D05486" w:rsidRPr="005D5FA3">
        <w:t xml:space="preserve"> </w:t>
      </w:r>
      <w:r w:rsidR="00893B32" w:rsidRPr="005D5FA3">
        <w:t>is</w:t>
      </w:r>
      <w:r w:rsidR="00D05486" w:rsidRPr="005D5FA3">
        <w:t xml:space="preserve"> substantially </w:t>
      </w:r>
      <w:r w:rsidR="005831FC" w:rsidRPr="005D5FA3">
        <w:t>low</w:t>
      </w:r>
      <w:r w:rsidR="00C86A12" w:rsidRPr="005D5FA3">
        <w:t>,</w:t>
      </w:r>
      <w:r w:rsidR="005831FC" w:rsidRPr="005D5FA3">
        <w:t xml:space="preserve"> with typical value</w:t>
      </w:r>
      <w:r w:rsidR="00C86A12" w:rsidRPr="005D5FA3">
        <w:t>s ranging</w:t>
      </w:r>
      <w:r w:rsidR="005831FC" w:rsidRPr="005D5FA3">
        <w:t xml:space="preserve"> from several tens to hundreds of micrometers, </w:t>
      </w:r>
      <w:r w:rsidR="00C86A12" w:rsidRPr="005D5FA3">
        <w:t>offering a</w:t>
      </w:r>
      <w:r w:rsidR="005831FC" w:rsidRPr="005D5FA3">
        <w:t xml:space="preserve"> </w:t>
      </w:r>
      <w:r w:rsidR="00D05486" w:rsidRPr="005D5FA3">
        <w:t>limited</w:t>
      </w:r>
      <w:r w:rsidR="005831FC" w:rsidRPr="005D5FA3">
        <w:t xml:space="preserve"> capability</w:t>
      </w:r>
      <w:r w:rsidR="00D05486" w:rsidRPr="005D5FA3">
        <w:t xml:space="preserve"> to detect changes at the cellular level in the islets.</w:t>
      </w:r>
      <w:r w:rsidR="00D05486" w:rsidRPr="005D5FA3">
        <w:rPr>
          <w:rFonts w:hint="eastAsia"/>
          <w:lang w:eastAsia="ko-KR"/>
        </w:rPr>
        <w:t xml:space="preserve"> </w:t>
      </w:r>
      <w:r w:rsidR="005831FC" w:rsidRPr="005D5FA3">
        <w:t>On the other hand</w:t>
      </w:r>
      <w:r w:rsidR="00D05486" w:rsidRPr="005D5FA3">
        <w:t xml:space="preserve">, </w:t>
      </w:r>
      <w:r w:rsidRPr="005D5FA3">
        <w:t>p</w:t>
      </w:r>
      <w:r w:rsidR="00185CB7" w:rsidRPr="005D5FA3">
        <w:t xml:space="preserve">revious </w:t>
      </w:r>
      <w:r w:rsidR="00D05486" w:rsidRPr="005D5FA3">
        <w:t xml:space="preserve">high-resolution </w:t>
      </w:r>
      <w:r w:rsidR="00185CB7" w:rsidRPr="005D5FA3">
        <w:t xml:space="preserve">studies of islets were performed under </w:t>
      </w:r>
      <w:r w:rsidRPr="005D5FA3">
        <w:rPr>
          <w:i/>
          <w:iCs/>
        </w:rPr>
        <w:t>ex vivo</w:t>
      </w:r>
      <w:r w:rsidR="00CB5042" w:rsidRPr="005D5FA3">
        <w:fldChar w:fldCharType="begin">
          <w:fldData xml:space="preserve">PEVuZE5vdGU+PENpdGU+PEF1dGhvcj5NYXJjaW5pYWs8L0F1dGhvcj48WWVhcj4yMDE0PC9ZZWFy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</w:fldData>
        </w:fldChar>
      </w:r>
      <w:r w:rsidR="00D05486" w:rsidRPr="005D5FA3">
        <w:instrText xml:space="preserve"> ADDIN EN.CITE </w:instrText>
      </w:r>
      <w:r w:rsidR="00D05486" w:rsidRPr="005D5FA3">
        <w:fldChar w:fldCharType="begin">
          <w:fldData xml:space="preserve">PEVuZE5vdGU+PENpdGU+PEF1dGhvcj5NYXJjaW5pYWs8L0F1dGhvcj48WWVhcj4yMDE0PC9ZZWFy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</w:fldData>
        </w:fldChar>
      </w:r>
      <w:r w:rsidR="00D05486" w:rsidRPr="005D5FA3">
        <w:instrText xml:space="preserve"> ADDIN EN.CITE.DATA </w:instrText>
      </w:r>
      <w:r w:rsidR="00D05486" w:rsidRPr="005D5FA3">
        <w:fldChar w:fldCharType="end"/>
      </w:r>
      <w:r w:rsidR="00CB5042" w:rsidRPr="005D5FA3">
        <w:fldChar w:fldCharType="separate"/>
      </w:r>
      <w:r w:rsidR="00D05486" w:rsidRPr="005D5FA3">
        <w:rPr>
          <w:noProof/>
          <w:vertAlign w:val="superscript"/>
        </w:rPr>
        <w:t>7,8</w:t>
      </w:r>
      <w:r w:rsidR="00CB5042" w:rsidRPr="005D5FA3">
        <w:fldChar w:fldCharType="end"/>
      </w:r>
      <w:r w:rsidR="00CB5042" w:rsidRPr="005D5FA3">
        <w:t xml:space="preserve"> (</w:t>
      </w:r>
      <w:r w:rsidR="00B805FF">
        <w:t xml:space="preserve">e.g., </w:t>
      </w:r>
      <w:r w:rsidR="00CB5042" w:rsidRPr="005D5FA3">
        <w:t xml:space="preserve">slicing or digestion of </w:t>
      </w:r>
      <w:r w:rsidR="00FE35A0" w:rsidRPr="005D5FA3">
        <w:t xml:space="preserve">the </w:t>
      </w:r>
      <w:r w:rsidR="00CB5042" w:rsidRPr="005D5FA3">
        <w:t>pancreas</w:t>
      </w:r>
      <w:r w:rsidRPr="005D5FA3">
        <w:t xml:space="preserve">), </w:t>
      </w:r>
      <w:r w:rsidR="00185CB7" w:rsidRPr="005D5FA3">
        <w:t>non-physiologic</w:t>
      </w:r>
      <w:r w:rsidR="00CB5042" w:rsidRPr="005D5FA3">
        <w:fldChar w:fldCharType="begin"/>
      </w:r>
      <w:r w:rsidR="00D05486" w:rsidRPr="005D5FA3">
        <w:instrText xml:space="preserve"> ADDIN EN.CITE &lt;EndNote&gt;&lt;Cite&gt;&lt;Author&gt;Frikke-Schmidt&lt;/Author&gt;&lt;Year&gt;2021&lt;/Year&gt;&lt;RecNum&gt;19&lt;/RecNum&gt;&lt;DisplayText&gt;&lt;style face="superscript"&gt;9&lt;/style&gt;&lt;/DisplayText&gt;&lt;record&gt;&lt;rec-number&gt;19&lt;/rec-number&gt;&lt;foreign-keys&gt;&lt;key app="EN" db-id="x0re5twwxs9fabevvwkxw0sqpapve9p9fdss" timestamp="1611298341"&gt;19&lt;/key&gt;&lt;/foreign-keys&gt;&lt;ref-type name="Journal Article"&gt;17&lt;/ref-type&gt;&lt;contributors&gt;&lt;authors&gt;&lt;author&gt;Frikke-Schmidt, H.&lt;/author&gt;&lt;author&gt;Arvan, P.&lt;/author&gt;&lt;author&gt;Seeley, R. J.&lt;/author&gt;&lt;author&gt;Cras-Meneur, C.&lt;/author&gt;&lt;/authors&gt;&lt;/contributors&gt;&lt;auth-address&gt;Department of Surgery, University of Michigan, Ann Arbor, MI, USA.&amp;#xD;Division of Metabolism, Endocrinology and Diabetes, Department of Internal Medicine, University of Michigan, 2800 Plymouth Rd, Ann Arbor, MI, 48109, USA.&amp;#xD;Division of Metabolism, Endocrinology and Diabetes, Department of Internal Medicine, University of Michigan, 2800 Plymouth Rd, Ann Arbor, MI, 48109, USA. corentin@med.umich.edu.&lt;/auth-address&gt;&lt;titles&gt;&lt;title&gt;Improved in vivo imaging method for individual islets across the mouse pancreas reveals a heterogeneous insulin secretion response to glucose&lt;/title&gt;&lt;secondary-title&gt;Sci Rep&lt;/secondary-title&gt;&lt;/titles&gt;&lt;periodical&gt;&lt;full-title&gt;Sci Rep&lt;/full-title&gt;&lt;/periodical&gt;&lt;pages&gt;603&lt;/pages&gt;&lt;volume&gt;11&lt;/volume&gt;&lt;number&gt;1&lt;/number&gt;&lt;edition&gt;2021/01/14&lt;/edition&gt;&lt;dates&gt;&lt;year&gt;2021&lt;/year&gt;&lt;pub-dates&gt;&lt;date&gt;Jan 12&lt;/date&gt;&lt;/pub-dates&gt;&lt;/dates&gt;&lt;isbn&gt;2045-2322 (Electronic)&amp;#xD;2045-2322 (Linking)&lt;/isbn&gt;&lt;accession-num&gt;33436691&lt;/accession-num&gt;&lt;urls&gt;&lt;related-urls&gt;&lt;url&gt;https://www.ncbi.nlm.nih.gov/pubmed/33436691&lt;/url&gt;&lt;/related-urls&gt;&lt;/urls&gt;&lt;custom2&gt;PMC7804140&lt;/custom2&gt;&lt;electronic-resource-num&gt;10.1038/s41598-020-79727-8&lt;/electronic-resource-num&gt;&lt;/record&gt;&lt;/Cite&gt;&lt;/EndNote&gt;</w:instrText>
      </w:r>
      <w:r w:rsidR="00CB5042" w:rsidRPr="005D5FA3">
        <w:fldChar w:fldCharType="separate"/>
      </w:r>
      <w:r w:rsidR="00D05486" w:rsidRPr="005D5FA3">
        <w:rPr>
          <w:noProof/>
          <w:vertAlign w:val="superscript"/>
        </w:rPr>
        <w:t>9</w:t>
      </w:r>
      <w:r w:rsidR="00CB5042" w:rsidRPr="005D5FA3">
        <w:fldChar w:fldCharType="end"/>
      </w:r>
      <w:r w:rsidR="00185CB7" w:rsidRPr="005D5FA3">
        <w:t xml:space="preserve"> </w:t>
      </w:r>
      <w:r w:rsidRPr="005D5FA3">
        <w:t>(</w:t>
      </w:r>
      <w:r w:rsidR="00B805FF">
        <w:t xml:space="preserve">e.g., </w:t>
      </w:r>
      <w:r w:rsidRPr="005D5FA3">
        <w:t>exteriorization of the pancreas), and heterotopic conditions</w:t>
      </w:r>
      <w:r w:rsidR="00FE35A0" w:rsidRPr="005D5FA3">
        <w:fldChar w:fldCharType="begin">
          <w:fldData xml:space="preserve">PEVuZE5vdGU+PENpdGU+PEF1dGhvcj5MZWU8L0F1dGhvcj48WWVhcj4yMDE4PC9ZZWFyPjxSZWNO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</w:fldData>
        </w:fldChar>
      </w:r>
      <w:r w:rsidR="00D05486" w:rsidRPr="005D5FA3">
        <w:instrText xml:space="preserve"> ADDIN EN.CITE </w:instrText>
      </w:r>
      <w:r w:rsidR="00D05486" w:rsidRPr="005D5FA3">
        <w:fldChar w:fldCharType="begin">
          <w:fldData xml:space="preserve">PEVuZE5vdGU+PENpdGU+PEF1dGhvcj5MZWU8L0F1dGhvcj48WWVhcj4yMDE4PC9ZZWFyPjxSZWNO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</w:fldData>
        </w:fldChar>
      </w:r>
      <w:r w:rsidR="00D05486" w:rsidRPr="005D5FA3">
        <w:instrText xml:space="preserve"> ADDIN EN.CITE.DATA </w:instrText>
      </w:r>
      <w:r w:rsidR="00D05486" w:rsidRPr="005D5FA3">
        <w:fldChar w:fldCharType="end"/>
      </w:r>
      <w:r w:rsidR="00FE35A0" w:rsidRPr="005D5FA3">
        <w:fldChar w:fldCharType="separate"/>
      </w:r>
      <w:r w:rsidR="00D05486" w:rsidRPr="005D5FA3">
        <w:rPr>
          <w:noProof/>
          <w:vertAlign w:val="superscript"/>
        </w:rPr>
        <w:t>10</w:t>
      </w:r>
      <w:r w:rsidR="00340DF9">
        <w:rPr>
          <w:noProof/>
          <w:vertAlign w:val="superscript"/>
        </w:rPr>
        <w:t>–</w:t>
      </w:r>
      <w:r w:rsidR="00D05486" w:rsidRPr="005D5FA3">
        <w:rPr>
          <w:noProof/>
          <w:vertAlign w:val="superscript"/>
        </w:rPr>
        <w:t>12</w:t>
      </w:r>
      <w:r w:rsidR="00FE35A0" w:rsidRPr="005D5FA3">
        <w:fldChar w:fldCharType="end"/>
      </w:r>
      <w:r w:rsidRPr="005D5FA3">
        <w:t xml:space="preserve"> (</w:t>
      </w:r>
      <w:r w:rsidR="00B805FF">
        <w:t xml:space="preserve">e.g., </w:t>
      </w:r>
      <w:r w:rsidR="00185CB7" w:rsidRPr="005D5FA3">
        <w:t xml:space="preserve">implantation </w:t>
      </w:r>
      <w:r w:rsidR="00FE35A0" w:rsidRPr="005D5FA3">
        <w:t xml:space="preserve">under the kidney capsule, inside the liver, and in the </w:t>
      </w:r>
      <w:r w:rsidR="00185CB7" w:rsidRPr="005D5FA3">
        <w:t>anterior chamber of the eye</w:t>
      </w:r>
      <w:r w:rsidRPr="005D5FA3">
        <w:t>)</w:t>
      </w:r>
      <w:r w:rsidR="00340DF9">
        <w:t>,</w:t>
      </w:r>
      <w:r w:rsidR="007F49FA" w:rsidRPr="005D5FA3">
        <w:t xml:space="preserve"> which </w:t>
      </w:r>
      <w:r w:rsidR="00D05486" w:rsidRPr="005D5FA3">
        <w:t>restricts</w:t>
      </w:r>
      <w:r w:rsidR="007F49FA" w:rsidRPr="005D5FA3">
        <w:t xml:space="preserve"> their interpretation</w:t>
      </w:r>
      <w:r w:rsidR="005831FC" w:rsidRPr="005D5FA3">
        <w:t xml:space="preserve"> and clinical implications</w:t>
      </w:r>
      <w:r w:rsidRPr="005D5FA3">
        <w:t xml:space="preserve">. If </w:t>
      </w:r>
      <w:r w:rsidRPr="005D5FA3">
        <w:rPr>
          <w:i/>
          <w:iCs/>
        </w:rPr>
        <w:t>in vivo</w:t>
      </w:r>
      <w:r w:rsidRPr="005D5FA3">
        <w:t xml:space="preserve">, physiologic, and orthotopic model </w:t>
      </w:r>
      <w:r w:rsidR="00D05486" w:rsidRPr="005D5FA3">
        <w:t xml:space="preserve">of high-resolution imaging </w:t>
      </w:r>
      <w:r w:rsidRPr="005D5FA3">
        <w:t>c</w:t>
      </w:r>
      <w:r w:rsidR="002C6B00">
        <w:t>an</w:t>
      </w:r>
      <w:r w:rsidRPr="005D5FA3">
        <w:t xml:space="preserve"> be </w:t>
      </w:r>
      <w:r w:rsidR="0068136A" w:rsidRPr="005D5FA3">
        <w:t>establish</w:t>
      </w:r>
      <w:r w:rsidRPr="005D5FA3">
        <w:t>ed</w:t>
      </w:r>
      <w:r w:rsidR="00C4491F" w:rsidRPr="005D5FA3">
        <w:t>,</w:t>
      </w:r>
      <w:r w:rsidRPr="005D5FA3">
        <w:t xml:space="preserve"> it w</w:t>
      </w:r>
      <w:r w:rsidR="002C6B00">
        <w:t>ill</w:t>
      </w:r>
      <w:r w:rsidRPr="005D5FA3">
        <w:t xml:space="preserve"> be </w:t>
      </w:r>
      <w:r w:rsidR="00893B32" w:rsidRPr="005D5FA3">
        <w:t xml:space="preserve">a </w:t>
      </w:r>
      <w:r w:rsidR="007F49FA" w:rsidRPr="005D5FA3">
        <w:t>critical</w:t>
      </w:r>
      <w:r w:rsidRPr="005D5FA3">
        <w:t xml:space="preserve"> platform </w:t>
      </w:r>
      <w:r w:rsidR="007F49FA" w:rsidRPr="005D5FA3">
        <w:rPr>
          <w:lang w:eastAsia="ko-KR"/>
        </w:rPr>
        <w:t>for</w:t>
      </w:r>
      <w:r w:rsidRPr="005D5FA3">
        <w:rPr>
          <w:lang w:eastAsia="ko-KR"/>
        </w:rPr>
        <w:t xml:space="preserve"> </w:t>
      </w:r>
      <w:r w:rsidR="00893B32" w:rsidRPr="005D5FA3">
        <w:rPr>
          <w:lang w:eastAsia="ko-KR"/>
        </w:rPr>
        <w:t xml:space="preserve">the </w:t>
      </w:r>
      <w:r w:rsidR="007F49FA" w:rsidRPr="005D5FA3">
        <w:t>investigation</w:t>
      </w:r>
      <w:r w:rsidR="00C4491F" w:rsidRPr="005D5FA3">
        <w:t xml:space="preserve"> of pancreatic islets.</w:t>
      </w:r>
    </w:p>
    <w:bookmarkEnd w:id="0"/>
    <w:bookmarkEnd w:id="1"/>
    <w:p w14:paraId="43C3B42B" w14:textId="77777777" w:rsidR="00727214" w:rsidRPr="005D5FA3" w:rsidRDefault="00727214" w:rsidP="005D5FA3"/>
    <w:p w14:paraId="32631687" w14:textId="65C041D3" w:rsidR="007046A9" w:rsidRPr="005D5FA3" w:rsidRDefault="00D352C4" w:rsidP="005D5FA3">
      <w:r w:rsidRPr="005D5FA3">
        <w:t>I</w:t>
      </w:r>
      <w:r w:rsidR="007046A9" w:rsidRPr="005D5FA3">
        <w:t>ntravital imaging</w:t>
      </w:r>
      <w:r w:rsidR="002B59A6" w:rsidRPr="005D5FA3">
        <w:t>,</w:t>
      </w:r>
      <w:r w:rsidR="007046A9" w:rsidRPr="005D5FA3">
        <w:t xml:space="preserve"> </w:t>
      </w:r>
      <w:r w:rsidR="00F851B0" w:rsidRPr="005D5FA3">
        <w:t xml:space="preserve">which </w:t>
      </w:r>
      <w:r w:rsidR="007046A9" w:rsidRPr="005D5FA3">
        <w:t>reveals</w:t>
      </w:r>
      <w:r w:rsidR="00F851B0" w:rsidRPr="005D5FA3">
        <w:t xml:space="preserve"> </w:t>
      </w:r>
      <w:r w:rsidR="002B59A6" w:rsidRPr="005D5FA3">
        <w:t xml:space="preserve">the </w:t>
      </w:r>
      <w:r w:rsidR="007046A9" w:rsidRPr="005D5FA3">
        <w:t xml:space="preserve">pathophysiology at </w:t>
      </w:r>
      <w:r w:rsidR="002B59A6" w:rsidRPr="005D5FA3">
        <w:t xml:space="preserve">a </w:t>
      </w:r>
      <w:r w:rsidR="007046A9" w:rsidRPr="005D5FA3">
        <w:t xml:space="preserve">microscopic resolution </w:t>
      </w:r>
      <w:r w:rsidR="0096137A">
        <w:t xml:space="preserve">level </w:t>
      </w:r>
      <w:r w:rsidR="007046A9" w:rsidRPr="005D5FA3">
        <w:t>in a live animal</w:t>
      </w:r>
      <w:r w:rsidR="002B59A6" w:rsidRPr="005D5FA3">
        <w:t>,</w:t>
      </w:r>
      <w:r w:rsidR="007046A9" w:rsidRPr="005D5FA3">
        <w:t xml:space="preserve"> has </w:t>
      </w:r>
      <w:r w:rsidR="0096137A">
        <w:t xml:space="preserve">recently </w:t>
      </w:r>
      <w:r w:rsidR="007046A9" w:rsidRPr="005D5FA3">
        <w:t xml:space="preserve">received </w:t>
      </w:r>
      <w:r w:rsidR="0096137A">
        <w:t xml:space="preserve">great </w:t>
      </w:r>
      <w:r w:rsidR="007046A9" w:rsidRPr="005D5FA3">
        <w:t>attention</w:t>
      </w:r>
      <w:r w:rsidR="007147C5" w:rsidRPr="005D5FA3">
        <w:fldChar w:fldCharType="begin">
          <w:fldData xml:space="preserve">PEVuZE5vdGU+PENpdGU+PEF1dGhvcj5QaXR0ZXQ8L0F1dGhvcj48WWVhcj4yMDExPC9ZZWFyPjxS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</w:fldData>
        </w:fldChar>
      </w:r>
      <w:r w:rsidR="00D05486" w:rsidRPr="005D5FA3">
        <w:instrText xml:space="preserve"> ADDIN EN.CITE </w:instrText>
      </w:r>
      <w:r w:rsidR="00D05486" w:rsidRPr="005D5FA3">
        <w:fldChar w:fldCharType="begin">
          <w:fldData xml:space="preserve">PEVuZE5vdGU+PENpdGU+PEF1dGhvcj5QaXR0ZXQ8L0F1dGhvcj48WWVhcj4yMDExPC9ZZWFyPjxS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</w:fldData>
        </w:fldChar>
      </w:r>
      <w:r w:rsidR="00D05486" w:rsidRPr="005D5FA3">
        <w:instrText xml:space="preserve"> ADDIN EN.CITE.DATA </w:instrText>
      </w:r>
      <w:r w:rsidR="00D05486" w:rsidRPr="005D5FA3">
        <w:fldChar w:fldCharType="end"/>
      </w:r>
      <w:r w:rsidR="007147C5" w:rsidRPr="005D5FA3">
        <w:fldChar w:fldCharType="separate"/>
      </w:r>
      <w:r w:rsidR="00D05486" w:rsidRPr="005D5FA3">
        <w:rPr>
          <w:noProof/>
          <w:vertAlign w:val="superscript"/>
        </w:rPr>
        <w:t>13</w:t>
      </w:r>
      <w:r w:rsidR="007147C5" w:rsidRPr="005D5FA3">
        <w:fldChar w:fldCharType="end"/>
      </w:r>
      <w:r w:rsidR="00F851B0" w:rsidRPr="005D5FA3">
        <w:t>.</w:t>
      </w:r>
      <w:r w:rsidR="007046A9" w:rsidRPr="005D5FA3">
        <w:t xml:space="preserve"> Of the </w:t>
      </w:r>
      <w:r w:rsidR="009129CD" w:rsidRPr="005D5FA3">
        <w:rPr>
          <w:i/>
          <w:iCs/>
        </w:rPr>
        <w:t>in vivo</w:t>
      </w:r>
      <w:r w:rsidR="009129CD" w:rsidRPr="005D5FA3">
        <w:t xml:space="preserve"> </w:t>
      </w:r>
      <w:r w:rsidR="007046A9" w:rsidRPr="005D5FA3">
        <w:t xml:space="preserve">imaging </w:t>
      </w:r>
      <w:r w:rsidR="009129CD" w:rsidRPr="005D5FA3">
        <w:t>methods</w:t>
      </w:r>
      <w:r w:rsidR="007046A9" w:rsidRPr="005D5FA3">
        <w:t xml:space="preserve">, </w:t>
      </w:r>
      <w:r w:rsidR="00323979" w:rsidRPr="005D5FA3">
        <w:t xml:space="preserve">the </w:t>
      </w:r>
      <w:r w:rsidR="007046A9" w:rsidRPr="005D5FA3">
        <w:t>d</w:t>
      </w:r>
      <w:r w:rsidR="00F851B0" w:rsidRPr="005D5FA3">
        <w:t xml:space="preserve">evelopment of </w:t>
      </w:r>
      <w:r w:rsidR="00323979" w:rsidRPr="005D5FA3">
        <w:t xml:space="preserve">an </w:t>
      </w:r>
      <w:r w:rsidR="00F851B0" w:rsidRPr="005D5FA3">
        <w:t>abdominal imaging window</w:t>
      </w:r>
      <w:r w:rsidR="007147C5" w:rsidRPr="005D5FA3">
        <w:fldChar w:fldCharType="begin"/>
      </w:r>
      <w:r w:rsidR="00D05486" w:rsidRPr="005D5FA3">
        <w:instrText xml:space="preserve"> ADDIN EN.CITE &lt;EndNote&gt;&lt;Cite&gt;&lt;Author&gt;Ritsma&lt;/Author&gt;&lt;Year&gt;2013&lt;/Year&gt;&lt;RecNum&gt;4&lt;/RecNum&gt;&lt;DisplayText&gt;&lt;style face="superscript"&gt;14&lt;/style&gt;&lt;/DisplayText&gt;&lt;record&gt;&lt;rec-number&gt;4&lt;/rec-number&gt;&lt;foreign-keys&gt;&lt;key app="EN" db-id="x0re5twwxs9fabevvwkxw0sqpapve9p9fdss" timestamp="1610984886"&gt;4&lt;/key&gt;&lt;/foreign-keys&gt;&lt;ref-type name="Journal Article"&gt;17&lt;/ref-type&gt;&lt;contributors&gt;&lt;authors&gt;&lt;author&gt;Ritsma, L.&lt;/author&gt;&lt;author&gt;Steller, E. J.&lt;/author&gt;&lt;author&gt;Ellenbroek, S. I.&lt;/author&gt;&lt;author&gt;Kranenburg, O.&lt;/author&gt;&lt;author&gt;Borel Rinkes, I. H.&lt;/author&gt;&lt;author&gt;van Rheenen, J.&lt;/author&gt;&lt;/authors&gt;&lt;/contributors&gt;&lt;auth-address&gt;Hubrecht Institute, Royal Netherlands Academy of Arts and Sciences KNAW-University Medical Centre Utrecht, Utrecht, The Netherlands.&lt;/auth-address&gt;&lt;titles&gt;&lt;title&gt;Surgical implantation of an abdominal imaging window for intravital microscopy&lt;/title&gt;&lt;secondary-title&gt;Nat Protoc&lt;/secondary-title&gt;&lt;/titles&gt;&lt;periodical&gt;&lt;full-title&gt;Nat Protoc&lt;/full-title&gt;&lt;/periodical&gt;&lt;pages&gt;583-94&lt;/pages&gt;&lt;volume&gt;8&lt;/volume&gt;&lt;number&gt;3&lt;/number&gt;&lt;edition&gt;2013/02/23&lt;/edition&gt;&lt;keywords&gt;&lt;keyword&gt;Abdomen/*surgery&lt;/keyword&gt;&lt;keyword&gt;Animals&lt;/keyword&gt;&lt;keyword&gt;Biocompatible Materials&lt;/keyword&gt;&lt;keyword&gt;Diagnostic Imaging/*methods&lt;/keyword&gt;&lt;keyword&gt;Mice&lt;/keyword&gt;&lt;keyword&gt;Mice, Inbred BALB C&lt;/keyword&gt;&lt;keyword&gt;Mice, Inbred C57BL&lt;/keyword&gt;&lt;keyword&gt;Mice, Inbred Strains&lt;/keyword&gt;&lt;/keywords&gt;&lt;dates&gt;&lt;year&gt;2013&lt;/year&gt;&lt;pub-dates&gt;&lt;date&gt;Mar&lt;/date&gt;&lt;/pub-dates&gt;&lt;/dates&gt;&lt;isbn&gt;1750-2799 (Electronic)&amp;#xD;1750-2799 (Linking)&lt;/isbn&gt;&lt;accession-num&gt;23429719&lt;/accession-num&gt;&lt;urls&gt;&lt;related-urls&gt;&lt;url&gt;https://www.ncbi.nlm.nih.gov/pubmed/23429719&lt;/url&gt;&lt;/related-urls&gt;&lt;/urls&gt;&lt;electronic-resource-num&gt;10.1038/nprot.2013.026&lt;/electronic-resource-num&gt;&lt;/record&gt;&lt;/Cite&gt;&lt;/EndNote&gt;</w:instrText>
      </w:r>
      <w:r w:rsidR="007147C5" w:rsidRPr="005D5FA3">
        <w:fldChar w:fldCharType="separate"/>
      </w:r>
      <w:r w:rsidR="00D05486" w:rsidRPr="005D5FA3">
        <w:rPr>
          <w:noProof/>
          <w:vertAlign w:val="superscript"/>
        </w:rPr>
        <w:t>14</w:t>
      </w:r>
      <w:r w:rsidR="007147C5" w:rsidRPr="005D5FA3">
        <w:fldChar w:fldCharType="end"/>
      </w:r>
      <w:r w:rsidR="00323979" w:rsidRPr="005D5FA3">
        <w:t>,</w:t>
      </w:r>
      <w:r w:rsidR="00F851B0" w:rsidRPr="005D5FA3">
        <w:t xml:space="preserve"> which implants </w:t>
      </w:r>
      <w:r w:rsidR="00323979" w:rsidRPr="005D5FA3">
        <w:t xml:space="preserve">a </w:t>
      </w:r>
      <w:r w:rsidR="00F851B0" w:rsidRPr="005D5FA3">
        <w:t xml:space="preserve">window into the </w:t>
      </w:r>
      <w:r w:rsidR="007046A9" w:rsidRPr="005D5FA3">
        <w:t>abdomen of</w:t>
      </w:r>
      <w:r w:rsidR="00323979" w:rsidRPr="005D5FA3">
        <w:t xml:space="preserve"> a</w:t>
      </w:r>
      <w:r w:rsidR="007046A9" w:rsidRPr="005D5FA3">
        <w:t xml:space="preserve"> </w:t>
      </w:r>
      <w:r w:rsidR="00F851B0" w:rsidRPr="005D5FA3">
        <w:t>mouse</w:t>
      </w:r>
      <w:r w:rsidR="00323979" w:rsidRPr="005D5FA3">
        <w:t>,</w:t>
      </w:r>
      <w:r w:rsidR="00F851B0" w:rsidRPr="005D5FA3">
        <w:t xml:space="preserve"> </w:t>
      </w:r>
      <w:r w:rsidR="007046A9" w:rsidRPr="005D5FA3">
        <w:t xml:space="preserve">has </w:t>
      </w:r>
      <w:r w:rsidR="00C86A12" w:rsidRPr="005D5FA3">
        <w:t xml:space="preserve">allowed </w:t>
      </w:r>
      <w:r w:rsidR="00903CCF">
        <w:t xml:space="preserve">the </w:t>
      </w:r>
      <w:r w:rsidR="00C86A12" w:rsidRPr="005D5FA3">
        <w:t xml:space="preserve">discovery of </w:t>
      </w:r>
      <w:r w:rsidR="00B805FF">
        <w:t xml:space="preserve">novel findings (i.e., </w:t>
      </w:r>
      <w:r w:rsidR="0096137A">
        <w:t xml:space="preserve">a </w:t>
      </w:r>
      <w:r w:rsidR="007046A9" w:rsidRPr="005D5FA3">
        <w:t>pre-</w:t>
      </w:r>
      <w:proofErr w:type="spellStart"/>
      <w:r w:rsidR="007046A9" w:rsidRPr="005D5FA3">
        <w:rPr>
          <w:rFonts w:hint="eastAsia"/>
          <w:lang w:eastAsia="ko-KR"/>
        </w:rPr>
        <w:t>m</w:t>
      </w:r>
      <w:r w:rsidR="007046A9" w:rsidRPr="005D5FA3">
        <w:rPr>
          <w:lang w:eastAsia="ko-KR"/>
        </w:rPr>
        <w:t>icrometastasis</w:t>
      </w:r>
      <w:proofErr w:type="spellEnd"/>
      <w:r w:rsidR="007046A9" w:rsidRPr="005D5FA3">
        <w:rPr>
          <w:lang w:eastAsia="ko-KR"/>
        </w:rPr>
        <w:t xml:space="preserve"> </w:t>
      </w:r>
      <w:r w:rsidR="007046A9" w:rsidRPr="005D5FA3">
        <w:t xml:space="preserve">stage </w:t>
      </w:r>
      <w:r w:rsidR="00C86A12" w:rsidRPr="005D5FA3">
        <w:t>of</w:t>
      </w:r>
      <w:r w:rsidR="007046A9" w:rsidRPr="005D5FA3">
        <w:t xml:space="preserve"> early liver metastasis</w:t>
      </w:r>
      <w:r w:rsidR="007147C5" w:rsidRPr="005D5FA3">
        <w:fldChar w:fldCharType="begin">
          <w:fldData xml:space="preserve">PEVuZE5vdGU+PENpdGU+PEF1dGhvcj5SaXRzbWE8L0F1dGhvcj48WWVhcj4yMDEyPC9ZZWFyPjxS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==
</w:fldData>
        </w:fldChar>
      </w:r>
      <w:r w:rsidR="00D05486" w:rsidRPr="005D5FA3">
        <w:instrText xml:space="preserve"> ADDIN EN.CITE </w:instrText>
      </w:r>
      <w:r w:rsidR="00D05486" w:rsidRPr="005D5FA3">
        <w:fldChar w:fldCharType="begin">
          <w:fldData xml:space="preserve">PEVuZE5vdGU+PENpdGU+PEF1dGhvcj5SaXRzbWE8L0F1dGhvcj48WWVhcj4yMDEyPC9ZZWFyPjxS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==
</w:fldData>
        </w:fldChar>
      </w:r>
      <w:r w:rsidR="00D05486" w:rsidRPr="005D5FA3">
        <w:instrText xml:space="preserve"> ADDIN EN.CITE.DATA </w:instrText>
      </w:r>
      <w:r w:rsidR="00D05486" w:rsidRPr="005D5FA3">
        <w:fldChar w:fldCharType="end"/>
      </w:r>
      <w:r w:rsidR="007147C5" w:rsidRPr="005D5FA3">
        <w:fldChar w:fldCharType="separate"/>
      </w:r>
      <w:r w:rsidR="00D05486" w:rsidRPr="005D5FA3">
        <w:rPr>
          <w:noProof/>
          <w:vertAlign w:val="superscript"/>
        </w:rPr>
        <w:t>15</w:t>
      </w:r>
      <w:r w:rsidR="007147C5" w:rsidRPr="005D5FA3">
        <w:fldChar w:fldCharType="end"/>
      </w:r>
      <w:r w:rsidR="007046A9" w:rsidRPr="005D5FA3">
        <w:t xml:space="preserve"> </w:t>
      </w:r>
      <w:r w:rsidR="00323979" w:rsidRPr="005D5FA3">
        <w:t>and</w:t>
      </w:r>
      <w:r w:rsidR="007046A9" w:rsidRPr="005D5FA3">
        <w:t xml:space="preserve"> </w:t>
      </w:r>
      <w:r w:rsidR="0096137A">
        <w:t xml:space="preserve">mechanism of </w:t>
      </w:r>
      <w:r w:rsidR="007046A9" w:rsidRPr="005D5FA3">
        <w:t>stem cell maintenance in</w:t>
      </w:r>
      <w:r w:rsidR="00323979" w:rsidRPr="005D5FA3">
        <w:t xml:space="preserve"> the</w:t>
      </w:r>
      <w:r w:rsidR="007046A9" w:rsidRPr="005D5FA3">
        <w:t xml:space="preserve"> intestinal epithelium</w:t>
      </w:r>
      <w:r w:rsidR="007147C5" w:rsidRPr="005D5FA3">
        <w:fldChar w:fldCharType="begin">
          <w:fldData xml:space="preserve">PEVuZE5vdGU+PENpdGU+PEF1dGhvcj5SaXRzbWE8L0F1dGhvcj48WWVhcj4yMDE0PC9ZZWFyPjxS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</w:fldData>
        </w:fldChar>
      </w:r>
      <w:r w:rsidR="00D05486" w:rsidRPr="005D5FA3">
        <w:instrText xml:space="preserve"> ADDIN EN.CITE </w:instrText>
      </w:r>
      <w:r w:rsidR="00D05486" w:rsidRPr="005D5FA3">
        <w:fldChar w:fldCharType="begin">
          <w:fldData xml:space="preserve">PEVuZE5vdGU+PENpdGU+PEF1dGhvcj5SaXRzbWE8L0F1dGhvcj48WWVhcj4yMDE0PC9ZZWFyPjxS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</w:fldData>
        </w:fldChar>
      </w:r>
      <w:r w:rsidR="00D05486" w:rsidRPr="005D5FA3">
        <w:instrText xml:space="preserve"> ADDIN EN.CITE.DATA </w:instrText>
      </w:r>
      <w:r w:rsidR="00D05486" w:rsidRPr="005D5FA3">
        <w:fldChar w:fldCharType="end"/>
      </w:r>
      <w:r w:rsidR="007147C5" w:rsidRPr="005D5FA3">
        <w:fldChar w:fldCharType="separate"/>
      </w:r>
      <w:r w:rsidR="00D05486" w:rsidRPr="005D5FA3">
        <w:rPr>
          <w:noProof/>
          <w:vertAlign w:val="superscript"/>
        </w:rPr>
        <w:t>16</w:t>
      </w:r>
      <w:r w:rsidR="007147C5" w:rsidRPr="005D5FA3">
        <w:fldChar w:fldCharType="end"/>
      </w:r>
      <w:r w:rsidR="00B805FF">
        <w:t>)</w:t>
      </w:r>
      <w:r w:rsidR="007046A9" w:rsidRPr="005D5FA3">
        <w:t>. Although the abdominal imaging window provide</w:t>
      </w:r>
      <w:r w:rsidR="00C86A12" w:rsidRPr="005D5FA3">
        <w:t>s</w:t>
      </w:r>
      <w:r w:rsidR="007046A9" w:rsidRPr="005D5FA3">
        <w:t xml:space="preserve"> valuable results, </w:t>
      </w:r>
      <w:r w:rsidR="00323979" w:rsidRPr="005D5FA3">
        <w:t xml:space="preserve">the </w:t>
      </w:r>
      <w:r w:rsidR="007046A9" w:rsidRPr="005D5FA3">
        <w:t>application</w:t>
      </w:r>
      <w:r w:rsidR="0096137A">
        <w:t>s</w:t>
      </w:r>
      <w:r w:rsidR="007046A9" w:rsidRPr="005D5FA3">
        <w:t xml:space="preserve"> of </w:t>
      </w:r>
      <w:r w:rsidR="00323979" w:rsidRPr="005D5FA3">
        <w:t xml:space="preserve">this window </w:t>
      </w:r>
      <w:r w:rsidR="00B805FF">
        <w:t xml:space="preserve">for </w:t>
      </w:r>
      <w:r w:rsidR="00F91F5F">
        <w:t xml:space="preserve">the </w:t>
      </w:r>
      <w:r w:rsidR="00B805FF">
        <w:t xml:space="preserve">pancreas </w:t>
      </w:r>
      <w:r w:rsidR="00323979" w:rsidRPr="005D5FA3">
        <w:t>and</w:t>
      </w:r>
      <w:r w:rsidRPr="005D5FA3">
        <w:t xml:space="preserve"> the resulting intravital imaging research </w:t>
      </w:r>
      <w:r w:rsidR="00AD74C6" w:rsidRPr="005D5FA3">
        <w:t>based on</w:t>
      </w:r>
      <w:r w:rsidRPr="005D5FA3">
        <w:t xml:space="preserve"> disease</w:t>
      </w:r>
      <w:r w:rsidR="00AD74C6" w:rsidRPr="005D5FA3">
        <w:t>s</w:t>
      </w:r>
      <w:r w:rsidR="00F91F5F">
        <w:t xml:space="preserve"> involving pancreas,</w:t>
      </w:r>
      <w:r w:rsidRPr="005D5FA3">
        <w:t xml:space="preserve"> </w:t>
      </w:r>
      <w:r w:rsidR="00323979" w:rsidRPr="005D5FA3">
        <w:t xml:space="preserve">have </w:t>
      </w:r>
      <w:r w:rsidR="007046A9" w:rsidRPr="005D5FA3">
        <w:t>not been extensively investigated</w:t>
      </w:r>
      <w:r w:rsidR="0096137A">
        <w:t>.</w:t>
      </w:r>
    </w:p>
    <w:p w14:paraId="0109F035" w14:textId="77777777" w:rsidR="007046A9" w:rsidRPr="005D5FA3" w:rsidRDefault="007046A9" w:rsidP="005D5FA3"/>
    <w:p w14:paraId="38F88824" w14:textId="633E29BB" w:rsidR="007950CB" w:rsidRPr="005D5FA3" w:rsidRDefault="007046A9" w:rsidP="005D5FA3">
      <w:r w:rsidRPr="005D5FA3">
        <w:t xml:space="preserve">Unlike </w:t>
      </w:r>
      <w:r w:rsidR="00323979" w:rsidRPr="005D5FA3">
        <w:t xml:space="preserve">the </w:t>
      </w:r>
      <w:r w:rsidRPr="005D5FA3">
        <w:t xml:space="preserve">well-defined solid </w:t>
      </w:r>
      <w:r w:rsidR="007950CB" w:rsidRPr="005D5FA3">
        <w:t xml:space="preserve">organ </w:t>
      </w:r>
      <w:r w:rsidRPr="005D5FA3">
        <w:t>characteristics of</w:t>
      </w:r>
      <w:r w:rsidR="00323979" w:rsidRPr="005D5FA3">
        <w:t xml:space="preserve"> the</w:t>
      </w:r>
      <w:r w:rsidRPr="005D5FA3">
        <w:t xml:space="preserve"> human pancreas, </w:t>
      </w:r>
      <w:r w:rsidR="00323979" w:rsidRPr="005D5FA3">
        <w:t xml:space="preserve">the </w:t>
      </w:r>
      <w:r w:rsidRPr="005D5FA3">
        <w:t xml:space="preserve">pancreas of </w:t>
      </w:r>
      <w:r w:rsidR="0096137A">
        <w:t>a</w:t>
      </w:r>
      <w:r w:rsidR="00323979" w:rsidRPr="005D5FA3">
        <w:t xml:space="preserve"> </w:t>
      </w:r>
      <w:r w:rsidRPr="005D5FA3">
        <w:t xml:space="preserve">mouse is a </w:t>
      </w:r>
      <w:r w:rsidR="00296094" w:rsidRPr="005D5FA3">
        <w:t xml:space="preserve">diffusely distributed soft tissue-like </w:t>
      </w:r>
      <w:r w:rsidRPr="005D5FA3">
        <w:t>structure</w:t>
      </w:r>
      <w:r w:rsidR="00381651" w:rsidRPr="005D5FA3">
        <w:fldChar w:fldCharType="begin"/>
      </w:r>
      <w:r w:rsidR="00D05486" w:rsidRPr="005D5FA3">
        <w:instrText xml:space="preserve"> ADDIN EN.CITE &lt;EndNote&gt;&lt;Cite&gt;&lt;Author&gt;Dolensek&lt;/Author&gt;&lt;Year&gt;2015&lt;/Year&gt;&lt;RecNum&gt;16&lt;/RecNum&gt;&lt;DisplayText&gt;&lt;style face="superscript"&gt;17&lt;/style&gt;&lt;/DisplayText&gt;&lt;record&gt;&lt;rec-number&gt;16&lt;/rec-number&gt;&lt;foreign-keys&gt;&lt;key app="EN" db-id="x0re5twwxs9fabevvwkxw0sqpapve9p9fdss" timestamp="1611219100"&gt;16&lt;/key&gt;&lt;/foreign-keys&gt;&lt;ref-type name="Journal Article"&gt;17&lt;/ref-type&gt;&lt;contributors&gt;&lt;authors&gt;&lt;author&gt;Dolensek, J.&lt;/author&gt;&lt;author&gt;Rupnik, M. S.&lt;/author&gt;&lt;author&gt;Stozer, A.&lt;/author&gt;&lt;/authors&gt;&lt;/contributors&gt;&lt;auth-address&gt;a Institute of Physiology; Faculty of Medicine; University of Maribor ; Maribor , Slovenia.&lt;/auth-address&gt;&lt;titles&gt;&lt;title&gt;Structural similarities and differences between the human and the mouse pancreas&lt;/title&gt;&lt;secondary-title&gt;Islets&lt;/secondary-title&gt;&lt;/titles&gt;&lt;periodical&gt;&lt;full-title&gt;Islets&lt;/full-title&gt;&lt;/periodical&gt;&lt;pages&gt;e1024405&lt;/pages&gt;&lt;volume&gt;7&lt;/volume&gt;&lt;number&gt;1&lt;/number&gt;&lt;edition&gt;2015/06/02&lt;/edition&gt;&lt;keywords&gt;&lt;keyword&gt;Animals&lt;/keyword&gt;&lt;keyword&gt;Disease Models, Animal&lt;/keyword&gt;&lt;keyword&gt;Humans&lt;/keyword&gt;&lt;keyword&gt;Insulin-Secreting Cells/metabolism&lt;/keyword&gt;&lt;keyword&gt;Islets of Langerhans/anatomy &amp;amp; histology/metabolism&lt;/keyword&gt;&lt;keyword&gt;Mice&lt;/keyword&gt;&lt;keyword&gt;Pancreas/*anatomy &amp;amp; histology/blood supply/innervation/*metabolism&lt;/keyword&gt;&lt;keyword&gt;anatomy&lt;/keyword&gt;&lt;keyword&gt;endocrine&lt;/keyword&gt;&lt;keyword&gt;exocrine&lt;/keyword&gt;&lt;keyword&gt;human pancreas&lt;/keyword&gt;&lt;keyword&gt;innervation&lt;/keyword&gt;&lt;keyword&gt;islet of Langerhans&lt;/keyword&gt;&lt;keyword&gt;mouse pancreas&lt;/keyword&gt;&lt;keyword&gt;structure&lt;/keyword&gt;&lt;keyword&gt;vasculature&lt;/keyword&gt;&lt;/keywords&gt;&lt;dates&gt;&lt;year&gt;2015&lt;/year&gt;&lt;/dates&gt;&lt;isbn&gt;1938-2022 (Electronic)&amp;#xD;1938-2014 (Linking)&lt;/isbn&gt;&lt;accession-num&gt;26030186&lt;/accession-num&gt;&lt;urls&gt;&lt;related-urls&gt;&lt;url&gt;https://www.ncbi.nlm.nih.gov/pubmed/26030186&lt;/url&gt;&lt;/related-urls&gt;&lt;/urls&gt;&lt;custom2&gt;PMC4589993&lt;/custom2&gt;&lt;electronic-resource-num&gt;10.1080/19382014.2015.1024405&lt;/electronic-resource-num&gt;&lt;/record&gt;&lt;/Cite&gt;&lt;/EndNote&gt;</w:instrText>
      </w:r>
      <w:r w:rsidR="00381651" w:rsidRPr="005D5FA3">
        <w:fldChar w:fldCharType="separate"/>
      </w:r>
      <w:r w:rsidR="00D05486" w:rsidRPr="005D5FA3">
        <w:rPr>
          <w:noProof/>
          <w:vertAlign w:val="superscript"/>
        </w:rPr>
        <w:t>17</w:t>
      </w:r>
      <w:r w:rsidR="00381651" w:rsidRPr="005D5FA3">
        <w:fldChar w:fldCharType="end"/>
      </w:r>
      <w:r w:rsidRPr="005D5FA3">
        <w:t>. Therefore, it is incessantly affected by physiologic</w:t>
      </w:r>
      <w:r w:rsidR="00C86A12" w:rsidRPr="005D5FA3">
        <w:t>al</w:t>
      </w:r>
      <w:r w:rsidRPr="005D5FA3">
        <w:t xml:space="preserve"> </w:t>
      </w:r>
      <w:r w:rsidR="00296094" w:rsidRPr="005D5FA3">
        <w:t>movement</w:t>
      </w:r>
      <w:r w:rsidR="00C86A12" w:rsidRPr="005D5FA3">
        <w:t>s</w:t>
      </w:r>
      <w:r w:rsidR="00296094" w:rsidRPr="005D5FA3">
        <w:t xml:space="preserve"> </w:t>
      </w:r>
      <w:r w:rsidR="00357EC0" w:rsidRPr="005D5FA3">
        <w:t>including</w:t>
      </w:r>
      <w:r w:rsidR="00296094" w:rsidRPr="005D5FA3">
        <w:t xml:space="preserve"> peristalsis </w:t>
      </w:r>
      <w:r w:rsidR="00323979" w:rsidRPr="005D5FA3">
        <w:t>and</w:t>
      </w:r>
      <w:r w:rsidR="00296094" w:rsidRPr="005D5FA3">
        <w:t xml:space="preserve"> </w:t>
      </w:r>
      <w:r w:rsidRPr="005D5FA3">
        <w:t xml:space="preserve">respiration. </w:t>
      </w:r>
      <w:r w:rsidR="00323979" w:rsidRPr="005D5FA3">
        <w:t xml:space="preserve">A previous </w:t>
      </w:r>
      <w:r w:rsidR="00296094" w:rsidRPr="005D5FA3">
        <w:t xml:space="preserve">study </w:t>
      </w:r>
      <w:r w:rsidR="00323979" w:rsidRPr="005D5FA3">
        <w:t xml:space="preserve">on </w:t>
      </w:r>
      <w:r w:rsidR="00DE58E3" w:rsidRPr="005D5FA3">
        <w:t xml:space="preserve">the </w:t>
      </w:r>
      <w:r w:rsidR="00296094" w:rsidRPr="005D5FA3">
        <w:t xml:space="preserve">application of </w:t>
      </w:r>
      <w:r w:rsidR="00323979" w:rsidRPr="005D5FA3">
        <w:t xml:space="preserve">an abdominal imaging window </w:t>
      </w:r>
      <w:r w:rsidR="00C86A12" w:rsidRPr="005D5FA3">
        <w:t>for</w:t>
      </w:r>
      <w:r w:rsidR="00323979" w:rsidRPr="005D5FA3">
        <w:t xml:space="preserve"> the </w:t>
      </w:r>
      <w:r w:rsidR="00296094" w:rsidRPr="005D5FA3">
        <w:t xml:space="preserve">pancreas </w:t>
      </w:r>
      <w:r w:rsidR="007950CB" w:rsidRPr="005D5FA3">
        <w:t>demonstrat</w:t>
      </w:r>
      <w:r w:rsidR="00296094" w:rsidRPr="005D5FA3">
        <w:t xml:space="preserve">ed that </w:t>
      </w:r>
      <w:r w:rsidR="007950CB" w:rsidRPr="005D5FA3">
        <w:t>wanderi</w:t>
      </w:r>
      <w:r w:rsidR="00296094" w:rsidRPr="005D5FA3">
        <w:t>ng occurred</w:t>
      </w:r>
      <w:r w:rsidR="007950CB" w:rsidRPr="005D5FA3">
        <w:t xml:space="preserve"> due to motion-artifacts induced by </w:t>
      </w:r>
      <w:r w:rsidR="00357EC0" w:rsidRPr="005D5FA3">
        <w:t>bowel movement</w:t>
      </w:r>
      <w:r w:rsidR="00323979" w:rsidRPr="005D5FA3">
        <w:t>s</w:t>
      </w:r>
      <w:r w:rsidR="007147C5" w:rsidRPr="005D5FA3">
        <w:fldChar w:fldCharType="begin">
          <w:fldData xml:space="preserve">PEVuZE5vdGU+PENpdGU+PEF1dGhvcj5QYXJrPC9BdXRob3I+PFllYXI+MjAyMDwvWWVhcj48UmVj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</w:fldData>
        </w:fldChar>
      </w:r>
      <w:r w:rsidR="00D05486" w:rsidRPr="005D5FA3">
        <w:instrText xml:space="preserve"> ADDIN EN.CITE </w:instrText>
      </w:r>
      <w:r w:rsidR="00D05486" w:rsidRPr="005D5FA3">
        <w:fldChar w:fldCharType="begin">
          <w:fldData xml:space="preserve">PEVuZE5vdGU+PENpdGU+PEF1dGhvcj5QYXJrPC9BdXRob3I+PFllYXI+MjAyMDwvWWVhcj48UmVj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</w:fldData>
        </w:fldChar>
      </w:r>
      <w:r w:rsidR="00D05486" w:rsidRPr="005D5FA3">
        <w:instrText xml:space="preserve"> ADDIN EN.CITE.DATA </w:instrText>
      </w:r>
      <w:r w:rsidR="00D05486" w:rsidRPr="005D5FA3">
        <w:fldChar w:fldCharType="end"/>
      </w:r>
      <w:r w:rsidR="007147C5" w:rsidRPr="005D5FA3">
        <w:fldChar w:fldCharType="separate"/>
      </w:r>
      <w:r w:rsidR="00D05486" w:rsidRPr="005D5FA3">
        <w:rPr>
          <w:noProof/>
          <w:vertAlign w:val="superscript"/>
        </w:rPr>
        <w:t>18</w:t>
      </w:r>
      <w:r w:rsidR="007147C5" w:rsidRPr="005D5FA3">
        <w:fldChar w:fldCharType="end"/>
      </w:r>
      <w:r w:rsidR="007950CB" w:rsidRPr="005D5FA3">
        <w:t xml:space="preserve">. </w:t>
      </w:r>
      <w:r w:rsidR="00323979" w:rsidRPr="005D5FA3">
        <w:t>S</w:t>
      </w:r>
      <w:r w:rsidR="007950CB" w:rsidRPr="005D5FA3">
        <w:t xml:space="preserve">evere blurring was </w:t>
      </w:r>
      <w:r w:rsidR="00F91F5F">
        <w:t>observed</w:t>
      </w:r>
      <w:r w:rsidR="007950CB" w:rsidRPr="005D5FA3">
        <w:t xml:space="preserve"> in</w:t>
      </w:r>
      <w:r w:rsidR="00323979" w:rsidRPr="005D5FA3">
        <w:t xml:space="preserve"> the</w:t>
      </w:r>
      <w:r w:rsidR="007950CB" w:rsidRPr="005D5FA3">
        <w:t xml:space="preserve"> resulting averaged image</w:t>
      </w:r>
      <w:r w:rsidR="00340DF9">
        <w:t>,</w:t>
      </w:r>
      <w:r w:rsidR="007950CB" w:rsidRPr="005D5FA3">
        <w:t xml:space="preserve"> </w:t>
      </w:r>
      <w:r w:rsidR="00323979" w:rsidRPr="005D5FA3">
        <w:t xml:space="preserve">which </w:t>
      </w:r>
      <w:r w:rsidR="00357EC0" w:rsidRPr="005D5FA3">
        <w:t>impede</w:t>
      </w:r>
      <w:r w:rsidR="00323979" w:rsidRPr="005D5FA3">
        <w:t>d the</w:t>
      </w:r>
      <w:r w:rsidR="007950CB" w:rsidRPr="005D5FA3">
        <w:t xml:space="preserve"> </w:t>
      </w:r>
      <w:r w:rsidR="00AD74C6" w:rsidRPr="005D5FA3">
        <w:t xml:space="preserve">visualization and </w:t>
      </w:r>
      <w:r w:rsidR="007950CB" w:rsidRPr="005D5FA3">
        <w:t xml:space="preserve">identification of </w:t>
      </w:r>
      <w:r w:rsidR="00C86A12" w:rsidRPr="005D5FA3">
        <w:t xml:space="preserve">the </w:t>
      </w:r>
      <w:r w:rsidR="007950CB" w:rsidRPr="005D5FA3">
        <w:t>microscale structure</w:t>
      </w:r>
      <w:r w:rsidR="00AD74C6" w:rsidRPr="005D5FA3">
        <w:t>s</w:t>
      </w:r>
      <w:r w:rsidR="007950CB" w:rsidRPr="005D5FA3">
        <w:t>.</w:t>
      </w:r>
    </w:p>
    <w:p w14:paraId="0196F756" w14:textId="179B5551" w:rsidR="007950CB" w:rsidRPr="005D5FA3" w:rsidRDefault="007950CB" w:rsidP="005D5FA3"/>
    <w:p w14:paraId="5DB1111D" w14:textId="5A0075E6" w:rsidR="008814D5" w:rsidRPr="005D5FA3" w:rsidRDefault="00323979" w:rsidP="005D5FA3">
      <w:r w:rsidRPr="005D5FA3">
        <w:t>H</w:t>
      </w:r>
      <w:r w:rsidR="009B62C2" w:rsidRPr="005D5FA3">
        <w:t>ere</w:t>
      </w:r>
      <w:r w:rsidRPr="005D5FA3">
        <w:t>in</w:t>
      </w:r>
      <w:r w:rsidR="009B62C2" w:rsidRPr="005D5FA3">
        <w:t xml:space="preserve">, we describe the use of </w:t>
      </w:r>
      <w:r w:rsidRPr="005D5FA3">
        <w:t xml:space="preserve">a </w:t>
      </w:r>
      <w:r w:rsidR="00367543" w:rsidRPr="005D5FA3">
        <w:t xml:space="preserve">novel supporting base integrated </w:t>
      </w:r>
      <w:r w:rsidR="009B62C2" w:rsidRPr="005D5FA3">
        <w:t>pancreatic intravital imaging window combined with intravital microscopy</w:t>
      </w:r>
      <w:r w:rsidR="007147C5" w:rsidRPr="005D5FA3">
        <w:fldChar w:fldCharType="begin">
          <w:fldData xml:space="preserve">PEVuZE5vdGU+PENpdGU+PEF1dGhvcj5QYXJrPC9BdXRob3I+PFllYXI+MjAxOTwvWWVhcj48UmVj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</w:fldData>
        </w:fldChar>
      </w:r>
      <w:r w:rsidR="00D05486" w:rsidRPr="005D5FA3">
        <w:instrText xml:space="preserve"> ADDIN EN.CITE </w:instrText>
      </w:r>
      <w:r w:rsidR="00D05486" w:rsidRPr="005D5FA3">
        <w:fldChar w:fldCharType="begin">
          <w:fldData xml:space="preserve">PEVuZE5vdGU+PENpdGU+PEF1dGhvcj5QYXJrPC9BdXRob3I+PFllYXI+MjAxOTwvWWVhcj48UmVj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</w:fldData>
        </w:fldChar>
      </w:r>
      <w:r w:rsidR="00D05486" w:rsidRPr="005D5FA3">
        <w:instrText xml:space="preserve"> ADDIN EN.CITE.DATA </w:instrText>
      </w:r>
      <w:r w:rsidR="00D05486" w:rsidRPr="005D5FA3">
        <w:fldChar w:fldCharType="end"/>
      </w:r>
      <w:r w:rsidR="007147C5" w:rsidRPr="005D5FA3">
        <w:fldChar w:fldCharType="separate"/>
      </w:r>
      <w:r w:rsidR="00D05486" w:rsidRPr="005D5FA3">
        <w:rPr>
          <w:noProof/>
          <w:vertAlign w:val="superscript"/>
        </w:rPr>
        <w:t>19,20</w:t>
      </w:r>
      <w:r w:rsidR="007147C5" w:rsidRPr="005D5FA3">
        <w:fldChar w:fldCharType="end"/>
      </w:r>
      <w:r w:rsidR="009B62C2" w:rsidRPr="005D5FA3">
        <w:t xml:space="preserve"> to investigate the longitudinal cellular level events in disease</w:t>
      </w:r>
      <w:r w:rsidRPr="005D5FA3">
        <w:t>s</w:t>
      </w:r>
      <w:r w:rsidR="009B62C2" w:rsidRPr="005D5FA3">
        <w:t xml:space="preserve"> involving</w:t>
      </w:r>
      <w:r w:rsidRPr="005D5FA3">
        <w:t xml:space="preserve"> the</w:t>
      </w:r>
      <w:r w:rsidR="009B62C2" w:rsidRPr="005D5FA3">
        <w:t xml:space="preserve"> pancreas. </w:t>
      </w:r>
      <w:bookmarkStart w:id="2" w:name="_Hlk66318200"/>
      <w:r w:rsidR="008D4912" w:rsidRPr="005D5FA3">
        <w:t>In addition to a</w:t>
      </w:r>
      <w:r w:rsidR="00893B32" w:rsidRPr="005D5FA3">
        <w:t xml:space="preserve"> </w:t>
      </w:r>
      <w:r w:rsidR="00FF2A44" w:rsidRPr="005D5FA3">
        <w:t xml:space="preserve">detailed description of the </w:t>
      </w:r>
      <w:r w:rsidR="00FF2A44" w:rsidRPr="005D5FA3">
        <w:lastRenderedPageBreak/>
        <w:t>methodology in the previous study</w:t>
      </w:r>
      <w:r w:rsidR="008635DC" w:rsidRPr="005D5FA3">
        <w:fldChar w:fldCharType="begin">
          <w:fldData xml:space="preserve">PEVuZE5vdGU+PENpdGU+PEF1dGhvcj5QYXJrPC9BdXRob3I+PFllYXI+MjAyMDwvWWVhcj48UmVj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</w:fldData>
        </w:fldChar>
      </w:r>
      <w:r w:rsidR="00D05486" w:rsidRPr="005D5FA3">
        <w:instrText xml:space="preserve"> ADDIN EN.CITE </w:instrText>
      </w:r>
      <w:r w:rsidR="00D05486" w:rsidRPr="005D5FA3">
        <w:fldChar w:fldCharType="begin">
          <w:fldData xml:space="preserve">PEVuZE5vdGU+PENpdGU+PEF1dGhvcj5QYXJrPC9BdXRob3I+PFllYXI+MjAyMDwvWWVhcj48UmVj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</w:fldData>
        </w:fldChar>
      </w:r>
      <w:r w:rsidR="00D05486" w:rsidRPr="005D5FA3">
        <w:instrText xml:space="preserve"> ADDIN EN.CITE.DATA </w:instrText>
      </w:r>
      <w:r w:rsidR="00D05486" w:rsidRPr="005D5FA3">
        <w:fldChar w:fldCharType="end"/>
      </w:r>
      <w:r w:rsidR="008635DC" w:rsidRPr="005D5FA3">
        <w:fldChar w:fldCharType="separate"/>
      </w:r>
      <w:r w:rsidR="00D05486" w:rsidRPr="005D5FA3">
        <w:rPr>
          <w:noProof/>
          <w:vertAlign w:val="superscript"/>
        </w:rPr>
        <w:t>18</w:t>
      </w:r>
      <w:r w:rsidR="008635DC" w:rsidRPr="005D5FA3">
        <w:fldChar w:fldCharType="end"/>
      </w:r>
      <w:r w:rsidR="00F647BD" w:rsidRPr="005D5FA3">
        <w:t>,</w:t>
      </w:r>
      <w:r w:rsidR="00FF2A44" w:rsidRPr="005D5FA3">
        <w:t xml:space="preserve"> </w:t>
      </w:r>
      <w:r w:rsidR="008D4912" w:rsidRPr="005D5FA3">
        <w:t xml:space="preserve">the </w:t>
      </w:r>
      <w:r w:rsidR="00FF2A44" w:rsidRPr="005D5FA3">
        <w:t xml:space="preserve">extended application of pancreatic imaging window for various diseases involving </w:t>
      </w:r>
      <w:r w:rsidR="00893B32" w:rsidRPr="005D5FA3">
        <w:t xml:space="preserve">the </w:t>
      </w:r>
      <w:r w:rsidR="00FF2A44" w:rsidRPr="005D5FA3">
        <w:t xml:space="preserve">pancreas will be addressed in this paper. </w:t>
      </w:r>
      <w:bookmarkEnd w:id="2"/>
      <w:r w:rsidR="008814D5" w:rsidRPr="005D5FA3">
        <w:t>In this protocol, a custom-built video-rate laser-scanning confocal microscopy system was utilized as</w:t>
      </w:r>
      <w:r w:rsidRPr="005D5FA3">
        <w:t xml:space="preserve"> an</w:t>
      </w:r>
      <w:r w:rsidR="008814D5" w:rsidRPr="005D5FA3">
        <w:t xml:space="preserve"> intravital microscopy system. </w:t>
      </w:r>
      <w:r w:rsidR="00516B71" w:rsidRPr="005D5FA3">
        <w:rPr>
          <w:rFonts w:hint="eastAsia"/>
          <w:lang w:eastAsia="ko-KR"/>
        </w:rPr>
        <w:t>Four</w:t>
      </w:r>
      <w:r w:rsidR="008814D5" w:rsidRPr="005D5FA3">
        <w:t xml:space="preserve"> laser modules</w:t>
      </w:r>
      <w:r w:rsidR="00367543" w:rsidRPr="005D5FA3">
        <w:t xml:space="preserve"> </w:t>
      </w:r>
      <w:r w:rsidR="008814D5" w:rsidRPr="005D5FA3">
        <w:t>(</w:t>
      </w:r>
      <w:r w:rsidRPr="005D5FA3">
        <w:t xml:space="preserve">wavelengths </w:t>
      </w:r>
      <w:r w:rsidR="008814D5" w:rsidRPr="005D5FA3">
        <w:t xml:space="preserve">at </w:t>
      </w:r>
      <w:r w:rsidR="00516B71" w:rsidRPr="005D5FA3">
        <w:rPr>
          <w:rFonts w:hint="eastAsia"/>
          <w:lang w:eastAsia="ko-KR"/>
        </w:rPr>
        <w:t>405,</w:t>
      </w:r>
      <w:r w:rsidR="00516B71" w:rsidRPr="005D5FA3">
        <w:t xml:space="preserve"> </w:t>
      </w:r>
      <w:r w:rsidR="008814D5" w:rsidRPr="005D5FA3">
        <w:t xml:space="preserve">488, </w:t>
      </w:r>
      <w:r w:rsidRPr="005D5FA3">
        <w:t>561</w:t>
      </w:r>
      <w:r w:rsidR="00516B71" w:rsidRPr="005D5FA3">
        <w:rPr>
          <w:rFonts w:hint="eastAsia"/>
          <w:lang w:eastAsia="ko-KR"/>
        </w:rPr>
        <w:t>,</w:t>
      </w:r>
      <w:r w:rsidRPr="005D5FA3">
        <w:t xml:space="preserve"> and</w:t>
      </w:r>
      <w:r w:rsidR="008814D5" w:rsidRPr="005D5FA3">
        <w:t xml:space="preserve"> 640</w:t>
      </w:r>
      <w:r w:rsidRPr="005D5FA3">
        <w:t xml:space="preserve"> </w:t>
      </w:r>
      <w:r w:rsidR="008814D5" w:rsidRPr="005D5FA3">
        <w:t xml:space="preserve">nm) were utilized as </w:t>
      </w:r>
      <w:r w:rsidR="004030E8" w:rsidRPr="005D5FA3">
        <w:t xml:space="preserve">an </w:t>
      </w:r>
      <w:r w:rsidR="008814D5" w:rsidRPr="005D5FA3">
        <w:t>excitation source</w:t>
      </w:r>
      <w:r w:rsidR="004030E8" w:rsidRPr="005D5FA3">
        <w:t>,</w:t>
      </w:r>
      <w:r w:rsidR="008814D5" w:rsidRPr="005D5FA3">
        <w:t xml:space="preserve"> and </w:t>
      </w:r>
      <w:r w:rsidR="00340DF9">
        <w:rPr>
          <w:lang w:eastAsia="ko-KR"/>
        </w:rPr>
        <w:t>four</w:t>
      </w:r>
      <w:r w:rsidR="00340DF9" w:rsidRPr="005D5FA3">
        <w:t xml:space="preserve"> </w:t>
      </w:r>
      <w:r w:rsidR="008814D5" w:rsidRPr="005D5FA3">
        <w:t>channels of emission signals were detected by photomultiplier tubes (PMT) through bandpass filters (BPF1</w:t>
      </w:r>
      <w:r w:rsidR="004030E8" w:rsidRPr="005D5FA3">
        <w:t>:</w:t>
      </w:r>
      <w:r w:rsidR="00516B71" w:rsidRPr="005D5FA3">
        <w:t xml:space="preserve"> </w:t>
      </w:r>
      <w:r w:rsidR="00516B71" w:rsidRPr="005D5FA3">
        <w:rPr>
          <w:rFonts w:hint="eastAsia"/>
          <w:lang w:eastAsia="ko-KR"/>
        </w:rPr>
        <w:t>FF01-442/46;</w:t>
      </w:r>
      <w:r w:rsidR="00516B71" w:rsidRPr="005D5FA3">
        <w:rPr>
          <w:lang w:eastAsia="ko-KR"/>
        </w:rPr>
        <w:t xml:space="preserve"> </w:t>
      </w:r>
      <w:r w:rsidR="00516B71" w:rsidRPr="005D5FA3">
        <w:rPr>
          <w:rFonts w:hint="eastAsia"/>
          <w:lang w:eastAsia="ko-KR"/>
        </w:rPr>
        <w:t>BPF2:</w:t>
      </w:r>
      <w:r w:rsidR="004030E8" w:rsidRPr="005D5FA3">
        <w:t xml:space="preserve"> </w:t>
      </w:r>
      <w:r w:rsidR="008814D5" w:rsidRPr="005D5FA3">
        <w:t>FF02-525/50</w:t>
      </w:r>
      <w:r w:rsidR="004030E8" w:rsidRPr="005D5FA3">
        <w:t xml:space="preserve">; </w:t>
      </w:r>
      <w:r w:rsidR="008814D5" w:rsidRPr="005D5FA3">
        <w:t>BPF</w:t>
      </w:r>
      <w:r w:rsidR="00516B71" w:rsidRPr="005D5FA3">
        <w:rPr>
          <w:rFonts w:hint="eastAsia"/>
          <w:lang w:eastAsia="ko-KR"/>
        </w:rPr>
        <w:t>3</w:t>
      </w:r>
      <w:r w:rsidR="004030E8" w:rsidRPr="005D5FA3">
        <w:t xml:space="preserve">: </w:t>
      </w:r>
      <w:r w:rsidR="008814D5" w:rsidRPr="005D5FA3">
        <w:t>FF01-600/37</w:t>
      </w:r>
      <w:r w:rsidR="004030E8" w:rsidRPr="005D5FA3">
        <w:t xml:space="preserve">; </w:t>
      </w:r>
      <w:r w:rsidR="008814D5" w:rsidRPr="005D5FA3">
        <w:t>BPF</w:t>
      </w:r>
      <w:r w:rsidR="00516B71" w:rsidRPr="005D5FA3">
        <w:rPr>
          <w:rFonts w:hint="eastAsia"/>
          <w:lang w:eastAsia="ko-KR"/>
        </w:rPr>
        <w:t>4</w:t>
      </w:r>
      <w:r w:rsidR="004030E8" w:rsidRPr="005D5FA3">
        <w:t xml:space="preserve">: </w:t>
      </w:r>
      <w:r w:rsidR="008814D5" w:rsidRPr="005D5FA3">
        <w:t xml:space="preserve">FF01-685/40). Laser scanning consisted of </w:t>
      </w:r>
      <w:r w:rsidR="004030E8" w:rsidRPr="005D5FA3">
        <w:t xml:space="preserve">a </w:t>
      </w:r>
      <w:r w:rsidR="008814D5" w:rsidRPr="005D5FA3">
        <w:t>rotating polygonal mirror (X-axis) and a galvanometer scanning mirror (Y-axis) that enable</w:t>
      </w:r>
      <w:r w:rsidR="008D4912" w:rsidRPr="005D5FA3">
        <w:t>d</w:t>
      </w:r>
      <w:r w:rsidR="008814D5" w:rsidRPr="005D5FA3">
        <w:t xml:space="preserve"> </w:t>
      </w:r>
      <w:r w:rsidR="0096137A">
        <w:t xml:space="preserve">the </w:t>
      </w:r>
      <w:r w:rsidR="008814D5" w:rsidRPr="005D5FA3">
        <w:t>video-rate scanning</w:t>
      </w:r>
      <w:r w:rsidR="004030E8" w:rsidRPr="005D5FA3">
        <w:t xml:space="preserve"> (30 frames per second)</w:t>
      </w:r>
      <w:r w:rsidR="008814D5" w:rsidRPr="005D5FA3">
        <w:t xml:space="preserve">. Detailed information about intravital microscopy </w:t>
      </w:r>
      <w:r w:rsidR="004030E8" w:rsidRPr="005D5FA3">
        <w:t xml:space="preserve">has been </w:t>
      </w:r>
      <w:r w:rsidR="008814D5" w:rsidRPr="005D5FA3">
        <w:t xml:space="preserve">described in </w:t>
      </w:r>
      <w:r w:rsidR="00893B32" w:rsidRPr="005D5FA3">
        <w:t xml:space="preserve">the </w:t>
      </w:r>
      <w:r w:rsidR="008814D5" w:rsidRPr="005D5FA3">
        <w:t>previous studies</w:t>
      </w:r>
      <w:r w:rsidR="008814D5" w:rsidRPr="005D5FA3">
        <w:fldChar w:fldCharType="begin">
          <w:fldData xml:space="preserve">PEVuZE5vdGU+PENpdGU+PEF1dGhvcj5QYXJrPC9BdXRob3I+PFllYXI+MjAyMDwvWWVhcj48UmVj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</w:fldData>
        </w:fldChar>
      </w:r>
      <w:r w:rsidR="00D05486" w:rsidRPr="005D5FA3">
        <w:instrText xml:space="preserve"> ADDIN EN.CITE </w:instrText>
      </w:r>
      <w:r w:rsidR="00D05486" w:rsidRPr="005D5FA3">
        <w:fldChar w:fldCharType="begin">
          <w:fldData xml:space="preserve">PEVuZE5vdGU+PENpdGU+PEF1dGhvcj5QYXJrPC9BdXRob3I+PFllYXI+MjAyMDwvWWVhcj48UmVj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</w:fldData>
        </w:fldChar>
      </w:r>
      <w:r w:rsidR="00D05486" w:rsidRPr="005D5FA3">
        <w:instrText xml:space="preserve"> ADDIN EN.CITE.DATA </w:instrText>
      </w:r>
      <w:r w:rsidR="00D05486" w:rsidRPr="005D5FA3">
        <w:fldChar w:fldCharType="end"/>
      </w:r>
      <w:r w:rsidR="008814D5" w:rsidRPr="005D5FA3">
        <w:fldChar w:fldCharType="separate"/>
      </w:r>
      <w:r w:rsidR="00D05486" w:rsidRPr="005D5FA3">
        <w:rPr>
          <w:noProof/>
          <w:vertAlign w:val="superscript"/>
        </w:rPr>
        <w:t>10,18</w:t>
      </w:r>
      <w:r w:rsidR="00340DF9">
        <w:rPr>
          <w:noProof/>
          <w:vertAlign w:val="superscript"/>
        </w:rPr>
        <w:t>–</w:t>
      </w:r>
      <w:r w:rsidR="00D05486" w:rsidRPr="005D5FA3">
        <w:rPr>
          <w:noProof/>
          <w:vertAlign w:val="superscript"/>
        </w:rPr>
        <w:t>23</w:t>
      </w:r>
      <w:r w:rsidR="008814D5" w:rsidRPr="005D5FA3">
        <w:fldChar w:fldCharType="end"/>
      </w:r>
      <w:r w:rsidR="008814D5" w:rsidRPr="005D5FA3">
        <w:t>.</w:t>
      </w:r>
    </w:p>
    <w:p w14:paraId="769614D4" w14:textId="77777777" w:rsidR="008814D5" w:rsidRPr="005D5FA3" w:rsidRDefault="008814D5" w:rsidP="005D5FA3"/>
    <w:p w14:paraId="3E773945" w14:textId="43AADBFB" w:rsidR="000E426A" w:rsidRPr="005D5FA3" w:rsidRDefault="0096137A" w:rsidP="005D5FA3">
      <w:pPr>
        <w:rPr>
          <w:lang w:eastAsia="ko-KR"/>
        </w:rPr>
      </w:pPr>
      <w:r>
        <w:rPr>
          <w:lang w:eastAsia="ko-KR"/>
        </w:rPr>
        <w:t>In our</w:t>
      </w:r>
      <w:r w:rsidR="004030E8" w:rsidRPr="005D5FA3">
        <w:rPr>
          <w:lang w:eastAsia="ko-KR"/>
        </w:rPr>
        <w:t xml:space="preserve"> </w:t>
      </w:r>
      <w:r w:rsidR="009A5776" w:rsidRPr="005D5FA3">
        <w:rPr>
          <w:lang w:eastAsia="ko-KR"/>
        </w:rPr>
        <w:t>previous islet study</w:t>
      </w:r>
      <w:r w:rsidR="008814D5" w:rsidRPr="005D5FA3">
        <w:rPr>
          <w:lang w:eastAsia="ko-KR"/>
        </w:rPr>
        <w:fldChar w:fldCharType="begin">
          <w:fldData xml:space="preserve">PEVuZE5vdGU+PENpdGU+PEF1dGhvcj5QYXJrPC9BdXRob3I+PFllYXI+MjAyMDwvWWVhcj48UmVj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</w:fldData>
        </w:fldChar>
      </w:r>
      <w:r w:rsidR="00D05486" w:rsidRPr="005D5FA3">
        <w:rPr>
          <w:lang w:eastAsia="ko-KR"/>
        </w:rPr>
        <w:instrText xml:space="preserve"> ADDIN EN.CITE </w:instrText>
      </w:r>
      <w:r w:rsidR="00D05486" w:rsidRPr="005D5FA3">
        <w:rPr>
          <w:lang w:eastAsia="ko-KR"/>
        </w:rPr>
        <w:fldChar w:fldCharType="begin">
          <w:fldData xml:space="preserve">PEVuZE5vdGU+PENpdGU+PEF1dGhvcj5QYXJrPC9BdXRob3I+PFllYXI+MjAyMDwvWWVhcj48UmVj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</w:fldData>
        </w:fldChar>
      </w:r>
      <w:r w:rsidR="00D05486" w:rsidRPr="005D5FA3">
        <w:rPr>
          <w:lang w:eastAsia="ko-KR"/>
        </w:rPr>
        <w:instrText xml:space="preserve"> ADDIN EN.CITE.DATA </w:instrText>
      </w:r>
      <w:r w:rsidR="00D05486" w:rsidRPr="005D5FA3">
        <w:rPr>
          <w:lang w:eastAsia="ko-KR"/>
        </w:rPr>
      </w:r>
      <w:r w:rsidR="00D05486" w:rsidRPr="005D5FA3">
        <w:rPr>
          <w:lang w:eastAsia="ko-KR"/>
        </w:rPr>
        <w:fldChar w:fldCharType="end"/>
      </w:r>
      <w:r w:rsidR="008814D5" w:rsidRPr="005D5FA3">
        <w:rPr>
          <w:lang w:eastAsia="ko-KR"/>
        </w:rPr>
      </w:r>
      <w:r w:rsidR="008814D5" w:rsidRPr="005D5FA3">
        <w:rPr>
          <w:lang w:eastAsia="ko-KR"/>
        </w:rPr>
        <w:fldChar w:fldCharType="separate"/>
      </w:r>
      <w:r w:rsidR="00D05486" w:rsidRPr="005D5FA3">
        <w:rPr>
          <w:noProof/>
          <w:vertAlign w:val="superscript"/>
          <w:lang w:eastAsia="ko-KR"/>
        </w:rPr>
        <w:t>18</w:t>
      </w:r>
      <w:r w:rsidR="008814D5" w:rsidRPr="005D5FA3">
        <w:rPr>
          <w:lang w:eastAsia="ko-KR"/>
        </w:rPr>
        <w:fldChar w:fldCharType="end"/>
      </w:r>
      <w:r w:rsidR="009A5776" w:rsidRPr="005D5FA3">
        <w:rPr>
          <w:lang w:eastAsia="ko-KR"/>
        </w:rPr>
        <w:t>,</w:t>
      </w:r>
      <w:r w:rsidRPr="005D5FA3">
        <w:t xml:space="preserve"> </w:t>
      </w:r>
      <w:r w:rsidRPr="005D5FA3">
        <w:rPr>
          <w:lang w:eastAsia="ko-KR"/>
        </w:rPr>
        <w:t>we successfully and stably imaged the islets in live mice</w:t>
      </w:r>
      <w:r w:rsidR="009A5776" w:rsidRPr="005D5FA3">
        <w:rPr>
          <w:lang w:eastAsia="ko-KR"/>
        </w:rPr>
        <w:t xml:space="preserve"> </w:t>
      </w:r>
      <w:r w:rsidR="00F06871" w:rsidRPr="005D5FA3">
        <w:rPr>
          <w:lang w:eastAsia="ko-KR"/>
        </w:rPr>
        <w:t>using</w:t>
      </w:r>
      <w:r w:rsidR="004030E8" w:rsidRPr="005D5FA3">
        <w:rPr>
          <w:lang w:eastAsia="ko-KR"/>
        </w:rPr>
        <w:t xml:space="preserve"> a</w:t>
      </w:r>
      <w:r w:rsidR="00F06871" w:rsidRPr="005D5FA3">
        <w:rPr>
          <w:lang w:eastAsia="ko-KR"/>
        </w:rPr>
        <w:t xml:space="preserve"> transgenic mouse model </w:t>
      </w:r>
      <w:r w:rsidR="000E426A" w:rsidRPr="005D5FA3">
        <w:t>(MIP-GFP</w:t>
      </w:r>
      <w:r w:rsidR="00377FD9" w:rsidRPr="005D5FA3">
        <w:t>)</w:t>
      </w:r>
      <w:r w:rsidR="00377FD9" w:rsidRPr="005D5FA3">
        <w:fldChar w:fldCharType="begin">
          <w:fldData xml:space="preserve">PEVuZE5vdGU+PENpdGU+PEF1dGhvcj5IYXJhPC9BdXRob3I+PFllYXI+MjAwMzwvWWVhcj48UmVj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</w:fldData>
        </w:fldChar>
      </w:r>
      <w:r w:rsidR="00D05486" w:rsidRPr="005D5FA3">
        <w:instrText xml:space="preserve"> ADDIN EN.CITE </w:instrText>
      </w:r>
      <w:r w:rsidR="00D05486" w:rsidRPr="005D5FA3">
        <w:fldChar w:fldCharType="begin">
          <w:fldData xml:space="preserve">PEVuZE5vdGU+PENpdGU+PEF1dGhvcj5IYXJhPC9BdXRob3I+PFllYXI+MjAwMzwvWWVhcj48UmVj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</w:fldData>
        </w:fldChar>
      </w:r>
      <w:r w:rsidR="00D05486" w:rsidRPr="005D5FA3">
        <w:instrText xml:space="preserve"> ADDIN EN.CITE.DATA </w:instrText>
      </w:r>
      <w:r w:rsidR="00D05486" w:rsidRPr="005D5FA3">
        <w:fldChar w:fldCharType="end"/>
      </w:r>
      <w:r w:rsidR="00377FD9" w:rsidRPr="005D5FA3">
        <w:fldChar w:fldCharType="separate"/>
      </w:r>
      <w:r w:rsidR="00D05486" w:rsidRPr="005D5FA3">
        <w:rPr>
          <w:noProof/>
          <w:vertAlign w:val="superscript"/>
        </w:rPr>
        <w:t>24</w:t>
      </w:r>
      <w:r w:rsidR="00377FD9" w:rsidRPr="005D5FA3">
        <w:fldChar w:fldCharType="end"/>
      </w:r>
      <w:r w:rsidR="000E426A" w:rsidRPr="005D5FA3">
        <w:t xml:space="preserve"> </w:t>
      </w:r>
      <w:r w:rsidR="003D6D3E" w:rsidRPr="005D5FA3">
        <w:t>in which</w:t>
      </w:r>
      <w:r w:rsidR="004030E8" w:rsidRPr="005D5FA3">
        <w:t xml:space="preserve"> the</w:t>
      </w:r>
      <w:r w:rsidR="00F06871" w:rsidRPr="005D5FA3">
        <w:t xml:space="preserve"> islets were tagged with GFP</w:t>
      </w:r>
      <w:r w:rsidR="008D4912" w:rsidRPr="005D5FA3">
        <w:rPr>
          <w:lang w:eastAsia="ko-KR"/>
        </w:rPr>
        <w:t>. The method</w:t>
      </w:r>
      <w:r w:rsidR="00F06871" w:rsidRPr="005D5FA3">
        <w:rPr>
          <w:lang w:eastAsia="ko-KR"/>
        </w:rPr>
        <w:t xml:space="preserve"> </w:t>
      </w:r>
      <w:r w:rsidR="004030E8" w:rsidRPr="005D5FA3">
        <w:rPr>
          <w:lang w:eastAsia="ko-KR"/>
        </w:rPr>
        <w:t xml:space="preserve">enabled </w:t>
      </w:r>
      <w:r w:rsidR="00F06871" w:rsidRPr="005D5FA3">
        <w:rPr>
          <w:lang w:eastAsia="ko-KR"/>
        </w:rPr>
        <w:t xml:space="preserve">high-resolution visualization of </w:t>
      </w:r>
      <w:r w:rsidR="004030E8" w:rsidRPr="005D5FA3">
        <w:rPr>
          <w:lang w:eastAsia="ko-KR"/>
        </w:rPr>
        <w:t xml:space="preserve">the changes in the </w:t>
      </w:r>
      <w:r w:rsidR="00F06871" w:rsidRPr="005D5FA3">
        <w:rPr>
          <w:lang w:eastAsia="ko-KR"/>
        </w:rPr>
        <w:t>islets</w:t>
      </w:r>
      <w:r w:rsidR="002B2BC1" w:rsidRPr="005D5FA3">
        <w:rPr>
          <w:lang w:eastAsia="ko-KR"/>
        </w:rPr>
        <w:t xml:space="preserve"> </w:t>
      </w:r>
      <w:r w:rsidR="004030E8" w:rsidRPr="005D5FA3">
        <w:rPr>
          <w:lang w:eastAsia="ko-KR"/>
        </w:rPr>
        <w:t>over</w:t>
      </w:r>
      <w:r w:rsidR="00F06871" w:rsidRPr="005D5FA3">
        <w:rPr>
          <w:lang w:eastAsia="ko-KR"/>
        </w:rPr>
        <w:t xml:space="preserve"> a </w:t>
      </w:r>
      <w:r w:rsidR="008D4912" w:rsidRPr="005D5FA3">
        <w:rPr>
          <w:lang w:eastAsia="ko-KR"/>
        </w:rPr>
        <w:t xml:space="preserve">period of </w:t>
      </w:r>
      <w:r w:rsidR="00340DF9">
        <w:rPr>
          <w:lang w:eastAsia="ko-KR"/>
        </w:rPr>
        <w:t>1</w:t>
      </w:r>
      <w:r w:rsidR="00340DF9" w:rsidRPr="005D5FA3">
        <w:rPr>
          <w:lang w:eastAsia="ko-KR"/>
        </w:rPr>
        <w:t xml:space="preserve"> </w:t>
      </w:r>
      <w:r w:rsidR="00F06871" w:rsidRPr="005D5FA3">
        <w:rPr>
          <w:lang w:eastAsia="ko-KR"/>
        </w:rPr>
        <w:t xml:space="preserve">week. </w:t>
      </w:r>
      <w:r w:rsidR="008D4912" w:rsidRPr="005D5FA3">
        <w:rPr>
          <w:lang w:eastAsia="ko-KR"/>
        </w:rPr>
        <w:t>It</w:t>
      </w:r>
      <w:r w:rsidR="00F06871" w:rsidRPr="005D5FA3">
        <w:rPr>
          <w:lang w:eastAsia="ko-KR"/>
        </w:rPr>
        <w:t xml:space="preserve"> </w:t>
      </w:r>
      <w:r w:rsidR="002B2BC1" w:rsidRPr="005D5FA3">
        <w:rPr>
          <w:lang w:eastAsia="ko-KR"/>
        </w:rPr>
        <w:t xml:space="preserve">also </w:t>
      </w:r>
      <w:r w:rsidR="00F06871" w:rsidRPr="005D5FA3">
        <w:rPr>
          <w:lang w:eastAsia="ko-KR"/>
        </w:rPr>
        <w:t xml:space="preserve">facilitated imaging of the same islets </w:t>
      </w:r>
      <w:r w:rsidR="00893B32" w:rsidRPr="005D5FA3">
        <w:rPr>
          <w:lang w:eastAsia="ko-KR"/>
        </w:rPr>
        <w:t xml:space="preserve">for </w:t>
      </w:r>
      <w:r w:rsidR="00F06871" w:rsidRPr="005D5FA3">
        <w:rPr>
          <w:lang w:eastAsia="ko-KR"/>
        </w:rPr>
        <w:t xml:space="preserve">up to </w:t>
      </w:r>
      <w:r w:rsidR="00340DF9">
        <w:rPr>
          <w:lang w:eastAsia="ko-KR"/>
        </w:rPr>
        <w:t>3</w:t>
      </w:r>
      <w:r w:rsidR="00340DF9" w:rsidRPr="005D5FA3">
        <w:rPr>
          <w:lang w:eastAsia="ko-KR"/>
        </w:rPr>
        <w:t xml:space="preserve"> </w:t>
      </w:r>
      <w:r w:rsidR="00F06871" w:rsidRPr="005D5FA3">
        <w:rPr>
          <w:lang w:eastAsia="ko-KR"/>
        </w:rPr>
        <w:t>weeks</w:t>
      </w:r>
      <w:r w:rsidR="008D4912" w:rsidRPr="005D5FA3">
        <w:rPr>
          <w:lang w:eastAsia="ko-KR"/>
        </w:rPr>
        <w:t>,</w:t>
      </w:r>
      <w:r w:rsidR="00F06871" w:rsidRPr="005D5FA3">
        <w:rPr>
          <w:lang w:eastAsia="ko-KR"/>
        </w:rPr>
        <w:t xml:space="preserve"> which suggest</w:t>
      </w:r>
      <w:r w:rsidR="004030E8" w:rsidRPr="005D5FA3">
        <w:rPr>
          <w:lang w:eastAsia="ko-KR"/>
        </w:rPr>
        <w:t>s the</w:t>
      </w:r>
      <w:r w:rsidR="00F06871" w:rsidRPr="005D5FA3">
        <w:rPr>
          <w:lang w:eastAsia="ko-KR"/>
        </w:rPr>
        <w:t xml:space="preserve"> </w:t>
      </w:r>
      <w:r w:rsidR="009A5776" w:rsidRPr="005D5FA3">
        <w:rPr>
          <w:lang w:eastAsia="ko-KR"/>
        </w:rPr>
        <w:t>feasibility of</w:t>
      </w:r>
      <w:r w:rsidR="004030E8" w:rsidRPr="005D5FA3">
        <w:rPr>
          <w:lang w:eastAsia="ko-KR"/>
        </w:rPr>
        <w:t xml:space="preserve"> </w:t>
      </w:r>
      <w:r w:rsidR="009A5776" w:rsidRPr="005D5FA3">
        <w:rPr>
          <w:lang w:eastAsia="ko-KR"/>
        </w:rPr>
        <w:t xml:space="preserve">long-term </w:t>
      </w:r>
      <w:r w:rsidR="004030E8" w:rsidRPr="005D5FA3">
        <w:rPr>
          <w:lang w:eastAsia="ko-KR"/>
        </w:rPr>
        <w:t>stud</w:t>
      </w:r>
      <w:r w:rsidR="008D4912" w:rsidRPr="005D5FA3">
        <w:rPr>
          <w:lang w:eastAsia="ko-KR"/>
        </w:rPr>
        <w:t>ies</w:t>
      </w:r>
      <w:r w:rsidR="004030E8" w:rsidRPr="005D5FA3">
        <w:rPr>
          <w:lang w:eastAsia="ko-KR"/>
        </w:rPr>
        <w:t xml:space="preserve"> of the pancreatic </w:t>
      </w:r>
      <w:r w:rsidR="009A5776" w:rsidRPr="005D5FA3">
        <w:rPr>
          <w:lang w:eastAsia="ko-KR"/>
        </w:rPr>
        <w:t>islet</w:t>
      </w:r>
      <w:r w:rsidR="002B2BC1" w:rsidRPr="005D5FA3">
        <w:rPr>
          <w:lang w:eastAsia="ko-KR"/>
        </w:rPr>
        <w:t>s</w:t>
      </w:r>
      <w:r w:rsidR="009A5776" w:rsidRPr="005D5FA3">
        <w:rPr>
          <w:lang w:eastAsia="ko-KR"/>
        </w:rPr>
        <w:t xml:space="preserve"> </w:t>
      </w:r>
      <w:r w:rsidR="008D4912" w:rsidRPr="005D5FA3">
        <w:rPr>
          <w:lang w:eastAsia="ko-KR"/>
        </w:rPr>
        <w:t xml:space="preserve">for </w:t>
      </w:r>
      <w:r>
        <w:rPr>
          <w:lang w:eastAsia="ko-KR"/>
        </w:rPr>
        <w:t xml:space="preserve">the </w:t>
      </w:r>
      <w:r w:rsidR="008D4912" w:rsidRPr="005D5FA3">
        <w:rPr>
          <w:lang w:eastAsia="ko-KR"/>
        </w:rPr>
        <w:t xml:space="preserve">functional tracking or monitoring </w:t>
      </w:r>
      <w:r w:rsidR="003D6D3E" w:rsidRPr="005D5FA3">
        <w:rPr>
          <w:lang w:eastAsia="ko-KR"/>
        </w:rPr>
        <w:t>during</w:t>
      </w:r>
      <w:r w:rsidR="00F06871" w:rsidRPr="005D5FA3">
        <w:rPr>
          <w:lang w:eastAsia="ko-KR"/>
        </w:rPr>
        <w:t xml:space="preserve"> </w:t>
      </w:r>
      <w:r w:rsidR="004030E8" w:rsidRPr="005D5FA3">
        <w:rPr>
          <w:lang w:eastAsia="ko-KR"/>
        </w:rPr>
        <w:t xml:space="preserve">the </w:t>
      </w:r>
      <w:r w:rsidR="003D6D3E" w:rsidRPr="005D5FA3">
        <w:rPr>
          <w:lang w:eastAsia="ko-KR"/>
        </w:rPr>
        <w:t>pathogenesis of diabetes mellitus</w:t>
      </w:r>
      <w:r w:rsidR="003D6D3E" w:rsidRPr="005D5FA3">
        <w:rPr>
          <w:lang w:eastAsia="ko-KR"/>
        </w:rPr>
        <w:fldChar w:fldCharType="begin">
          <w:fldData xml:space="preserve">PEVuZE5vdGU+PENpdGU+PEF1dGhvcj5QYXJrPC9BdXRob3I+PFllYXI+MjAyMDwvWWVhcj48UmVj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</w:fldData>
        </w:fldChar>
      </w:r>
      <w:r w:rsidR="00D05486" w:rsidRPr="005D5FA3">
        <w:rPr>
          <w:lang w:eastAsia="ko-KR"/>
        </w:rPr>
        <w:instrText xml:space="preserve"> ADDIN EN.CITE </w:instrText>
      </w:r>
      <w:r w:rsidR="00D05486" w:rsidRPr="005D5FA3">
        <w:rPr>
          <w:lang w:eastAsia="ko-KR"/>
        </w:rPr>
        <w:fldChar w:fldCharType="begin">
          <w:fldData xml:space="preserve">PEVuZE5vdGU+PENpdGU+PEF1dGhvcj5QYXJrPC9BdXRob3I+PFllYXI+MjAyMDwvWWVhcj48UmVj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</w:fldData>
        </w:fldChar>
      </w:r>
      <w:r w:rsidR="00D05486" w:rsidRPr="005D5FA3">
        <w:rPr>
          <w:lang w:eastAsia="ko-KR"/>
        </w:rPr>
        <w:instrText xml:space="preserve"> ADDIN EN.CITE.DATA </w:instrText>
      </w:r>
      <w:r w:rsidR="00D05486" w:rsidRPr="005D5FA3">
        <w:rPr>
          <w:lang w:eastAsia="ko-KR"/>
        </w:rPr>
      </w:r>
      <w:r w:rsidR="00D05486" w:rsidRPr="005D5FA3">
        <w:rPr>
          <w:lang w:eastAsia="ko-KR"/>
        </w:rPr>
        <w:fldChar w:fldCharType="end"/>
      </w:r>
      <w:r w:rsidR="003D6D3E" w:rsidRPr="005D5FA3">
        <w:rPr>
          <w:lang w:eastAsia="ko-KR"/>
        </w:rPr>
      </w:r>
      <w:r w:rsidR="003D6D3E" w:rsidRPr="005D5FA3">
        <w:rPr>
          <w:lang w:eastAsia="ko-KR"/>
        </w:rPr>
        <w:fldChar w:fldCharType="separate"/>
      </w:r>
      <w:r w:rsidR="00D05486" w:rsidRPr="005D5FA3">
        <w:rPr>
          <w:noProof/>
          <w:vertAlign w:val="superscript"/>
          <w:lang w:eastAsia="ko-KR"/>
        </w:rPr>
        <w:t>18</w:t>
      </w:r>
      <w:r w:rsidR="003D6D3E" w:rsidRPr="005D5FA3">
        <w:rPr>
          <w:lang w:eastAsia="ko-KR"/>
        </w:rPr>
        <w:fldChar w:fldCharType="end"/>
      </w:r>
      <w:r w:rsidR="003D6D3E" w:rsidRPr="005D5FA3">
        <w:rPr>
          <w:lang w:eastAsia="ko-KR"/>
        </w:rPr>
        <w:t>. Furthermore</w:t>
      </w:r>
      <w:r w:rsidR="00F06871" w:rsidRPr="005D5FA3">
        <w:rPr>
          <w:lang w:eastAsia="ko-KR"/>
        </w:rPr>
        <w:t xml:space="preserve">, we developed </w:t>
      </w:r>
      <w:r w:rsidR="004030E8" w:rsidRPr="005D5FA3">
        <w:rPr>
          <w:lang w:eastAsia="ko-KR"/>
        </w:rPr>
        <w:t xml:space="preserve">an </w:t>
      </w:r>
      <w:r w:rsidR="000E426A" w:rsidRPr="005D5FA3">
        <w:rPr>
          <w:lang w:eastAsia="ko-KR"/>
        </w:rPr>
        <w:t>orthotopic pancreatic cancer model</w:t>
      </w:r>
      <w:r w:rsidR="00F06871" w:rsidRPr="005D5FA3">
        <w:rPr>
          <w:lang w:eastAsia="ko-KR"/>
        </w:rPr>
        <w:t xml:space="preserve"> </w:t>
      </w:r>
      <w:r w:rsidR="004030E8" w:rsidRPr="005D5FA3">
        <w:rPr>
          <w:lang w:eastAsia="ko-KR"/>
        </w:rPr>
        <w:t xml:space="preserve">in which </w:t>
      </w:r>
      <w:r w:rsidR="000E426A" w:rsidRPr="005D5FA3">
        <w:rPr>
          <w:lang w:eastAsia="ko-KR"/>
        </w:rPr>
        <w:t xml:space="preserve">fluorescent </w:t>
      </w:r>
      <w:r w:rsidR="00F06871" w:rsidRPr="005D5FA3">
        <w:rPr>
          <w:lang w:eastAsia="ko-KR"/>
        </w:rPr>
        <w:t xml:space="preserve">pancreatic </w:t>
      </w:r>
      <w:r w:rsidR="000E426A" w:rsidRPr="005D5FA3">
        <w:rPr>
          <w:lang w:eastAsia="ko-KR"/>
        </w:rPr>
        <w:t xml:space="preserve">cancer cells (PANC-1 </w:t>
      </w:r>
      <w:proofErr w:type="spellStart"/>
      <w:r w:rsidR="000E426A" w:rsidRPr="005D5FA3">
        <w:rPr>
          <w:lang w:eastAsia="ko-KR"/>
        </w:rPr>
        <w:t>NucLight</w:t>
      </w:r>
      <w:proofErr w:type="spellEnd"/>
      <w:r w:rsidR="000E426A" w:rsidRPr="005D5FA3">
        <w:rPr>
          <w:lang w:eastAsia="ko-KR"/>
        </w:rPr>
        <w:t xml:space="preserve"> Red</w:t>
      </w:r>
      <w:r w:rsidR="00377FD9" w:rsidRPr="005D5FA3">
        <w:rPr>
          <w:lang w:eastAsia="ko-KR"/>
        </w:rPr>
        <w:t>)</w:t>
      </w:r>
      <w:r w:rsidR="00377FD9" w:rsidRPr="005D5FA3">
        <w:rPr>
          <w:lang w:eastAsia="ko-KR"/>
        </w:rPr>
        <w:fldChar w:fldCharType="begin"/>
      </w:r>
      <w:r w:rsidR="00D05486" w:rsidRPr="005D5FA3">
        <w:rPr>
          <w:lang w:eastAsia="ko-KR"/>
        </w:rPr>
        <w:instrText xml:space="preserve"> ADDIN EN.CITE &lt;EndNote&gt;&lt;Cite&gt;&lt;Author&gt;Lieber&lt;/Author&gt;&lt;Year&gt;1975&lt;/Year&gt;&lt;RecNum&gt;11&lt;/RecNum&gt;&lt;DisplayText&gt;&lt;style face="superscript"&gt;25&lt;/style&gt;&lt;/DisplayText&gt;&lt;record&gt;&lt;rec-number&gt;11&lt;/rec-number&gt;&lt;foreign-keys&gt;&lt;key app="EN" db-id="x0re5twwxs9fabevvwkxw0sqpapve9p9fdss" timestamp="1611120942"&gt;11&lt;/key&gt;&lt;/foreign-keys&gt;&lt;ref-type name="Journal Article"&gt;17&lt;/ref-type&gt;&lt;contributors&gt;&lt;authors&gt;&lt;author&gt;Lieber, M.&lt;/author&gt;&lt;author&gt;Mazzetta, J.&lt;/author&gt;&lt;author&gt;Nelson-Rees, W.&lt;/author&gt;&lt;author&gt;Kaplan, M.&lt;/author&gt;&lt;author&gt;Todaro, G.&lt;/author&gt;&lt;/authors&gt;&lt;/contributors&gt;&lt;titles&gt;&lt;title&gt;Establishment of a continuous tumor-cell line (panc-1) from a human carcinoma of the exocrine pancreas&lt;/title&gt;&lt;secondary-title&gt;Int J Cancer&lt;/secondary-title&gt;&lt;/titles&gt;&lt;periodical&gt;&lt;full-title&gt;Int J Cancer&lt;/full-title&gt;&lt;/periodical&gt;&lt;pages&gt;741-7&lt;/pages&gt;&lt;volume&gt;15&lt;/volume&gt;&lt;number&gt;5&lt;/number&gt;&lt;edition&gt;1975/05/15&lt;/edition&gt;&lt;keywords&gt;&lt;keyword&gt;*Carcinoma/genetics/pathology&lt;/keyword&gt;&lt;keyword&gt;Cell Line&lt;/keyword&gt;&lt;keyword&gt;Chromosomes&lt;/keyword&gt;&lt;keyword&gt;Fibroblasts&lt;/keyword&gt;&lt;keyword&gt;Humans&lt;/keyword&gt;&lt;keyword&gt;Male&lt;/keyword&gt;&lt;keyword&gt;*Pancreatic Neoplasms/genetics/pathology&lt;/keyword&gt;&lt;keyword&gt;Time Factors&lt;/keyword&gt;&lt;/keywords&gt;&lt;dates&gt;&lt;year&gt;1975&lt;/year&gt;&lt;pub-dates&gt;&lt;date&gt;May 15&lt;/date&gt;&lt;/pub-dates&gt;&lt;/dates&gt;&lt;isbn&gt;0020-7136 (Print)&amp;#xD;0020-7136 (Linking)&lt;/isbn&gt;&lt;accession-num&gt;1140870&lt;/accession-num&gt;&lt;urls&gt;&lt;related-urls&gt;&lt;url&gt;https://www.ncbi.nlm.nih.gov/pubmed/1140870&lt;/url&gt;&lt;/related-urls&gt;&lt;/urls&gt;&lt;electronic-resource-num&gt;10.1002/ijc.2910150505&lt;/electronic-resource-num&gt;&lt;/record&gt;&lt;/Cite&gt;&lt;/EndNote&gt;</w:instrText>
      </w:r>
      <w:r w:rsidR="00377FD9" w:rsidRPr="005D5FA3">
        <w:rPr>
          <w:lang w:eastAsia="ko-KR"/>
        </w:rPr>
        <w:fldChar w:fldCharType="separate"/>
      </w:r>
      <w:r w:rsidR="00D05486" w:rsidRPr="005D5FA3">
        <w:rPr>
          <w:noProof/>
          <w:vertAlign w:val="superscript"/>
          <w:lang w:eastAsia="ko-KR"/>
        </w:rPr>
        <w:t>25</w:t>
      </w:r>
      <w:r w:rsidR="00377FD9" w:rsidRPr="005D5FA3">
        <w:rPr>
          <w:lang w:eastAsia="ko-KR"/>
        </w:rPr>
        <w:fldChar w:fldCharType="end"/>
      </w:r>
      <w:r w:rsidR="001D7793" w:rsidRPr="005D5FA3">
        <w:rPr>
          <w:lang w:eastAsia="ko-KR"/>
        </w:rPr>
        <w:t xml:space="preserve"> </w:t>
      </w:r>
      <w:r w:rsidR="000E426A" w:rsidRPr="005D5FA3">
        <w:rPr>
          <w:lang w:eastAsia="ko-KR"/>
        </w:rPr>
        <w:t xml:space="preserve">were </w:t>
      </w:r>
      <w:r w:rsidR="003D6D3E" w:rsidRPr="005D5FA3">
        <w:rPr>
          <w:lang w:eastAsia="ko-KR"/>
        </w:rPr>
        <w:t>directly</w:t>
      </w:r>
      <w:r w:rsidR="00357EC0" w:rsidRPr="005D5FA3">
        <w:rPr>
          <w:lang w:eastAsia="ko-KR"/>
        </w:rPr>
        <w:t xml:space="preserve"> i</w:t>
      </w:r>
      <w:r w:rsidR="00F06871" w:rsidRPr="005D5FA3">
        <w:rPr>
          <w:lang w:eastAsia="ko-KR"/>
        </w:rPr>
        <w:t>mplante</w:t>
      </w:r>
      <w:r w:rsidR="00357EC0" w:rsidRPr="005D5FA3">
        <w:rPr>
          <w:lang w:eastAsia="ko-KR"/>
        </w:rPr>
        <w:t xml:space="preserve">d into the pancreas of </w:t>
      </w:r>
      <w:r w:rsidR="008D4912" w:rsidRPr="005D5FA3">
        <w:rPr>
          <w:lang w:eastAsia="ko-KR"/>
        </w:rPr>
        <w:t>the</w:t>
      </w:r>
      <w:r w:rsidR="004030E8" w:rsidRPr="005D5FA3">
        <w:rPr>
          <w:lang w:eastAsia="ko-KR"/>
        </w:rPr>
        <w:t xml:space="preserve"> </w:t>
      </w:r>
      <w:r w:rsidR="00357EC0" w:rsidRPr="005D5FA3">
        <w:rPr>
          <w:lang w:eastAsia="ko-KR"/>
        </w:rPr>
        <w:t>mouse</w:t>
      </w:r>
      <w:r w:rsidR="000E426A" w:rsidRPr="005D5FA3">
        <w:rPr>
          <w:lang w:eastAsia="ko-KR"/>
        </w:rPr>
        <w:t xml:space="preserve">. </w:t>
      </w:r>
      <w:r w:rsidR="00842981" w:rsidRPr="005D5FA3">
        <w:rPr>
          <w:lang w:eastAsia="ko-KR"/>
        </w:rPr>
        <w:t xml:space="preserve">With </w:t>
      </w:r>
      <w:r w:rsidR="004030E8" w:rsidRPr="005D5FA3">
        <w:rPr>
          <w:lang w:eastAsia="ko-KR"/>
        </w:rPr>
        <w:t xml:space="preserve">the </w:t>
      </w:r>
      <w:r w:rsidR="00842981" w:rsidRPr="005D5FA3">
        <w:rPr>
          <w:lang w:eastAsia="ko-KR"/>
        </w:rPr>
        <w:t>application of</w:t>
      </w:r>
      <w:r w:rsidR="003D6C42" w:rsidRPr="005D5FA3">
        <w:rPr>
          <w:lang w:eastAsia="ko-KR"/>
        </w:rPr>
        <w:t xml:space="preserve"> the</w:t>
      </w:r>
      <w:r w:rsidR="00842981" w:rsidRPr="005D5FA3">
        <w:rPr>
          <w:lang w:eastAsia="ko-KR"/>
        </w:rPr>
        <w:t xml:space="preserve"> pancreatic intravital imaging window, t</w:t>
      </w:r>
      <w:r w:rsidR="00F06871" w:rsidRPr="005D5FA3">
        <w:rPr>
          <w:lang w:eastAsia="ko-KR"/>
        </w:rPr>
        <w:t xml:space="preserve">his model </w:t>
      </w:r>
      <w:r w:rsidR="003D6D3E" w:rsidRPr="005D5FA3">
        <w:rPr>
          <w:lang w:eastAsia="ko-KR"/>
        </w:rPr>
        <w:t xml:space="preserve">could be utilized as a platform for investigating </w:t>
      </w:r>
      <w:r w:rsidR="00F06871" w:rsidRPr="005D5FA3">
        <w:rPr>
          <w:lang w:eastAsia="ko-KR"/>
        </w:rPr>
        <w:t xml:space="preserve">the </w:t>
      </w:r>
      <w:r w:rsidR="003D6D3E" w:rsidRPr="005D5FA3">
        <w:rPr>
          <w:lang w:eastAsia="ko-KR"/>
        </w:rPr>
        <w:t xml:space="preserve">cellular and molecular </w:t>
      </w:r>
      <w:r w:rsidR="00F06871" w:rsidRPr="005D5FA3">
        <w:rPr>
          <w:lang w:eastAsia="ko-KR"/>
        </w:rPr>
        <w:t xml:space="preserve">pathophysiology </w:t>
      </w:r>
      <w:r w:rsidR="003D6D3E" w:rsidRPr="005D5FA3">
        <w:rPr>
          <w:lang w:eastAsia="ko-KR"/>
        </w:rPr>
        <w:t>in</w:t>
      </w:r>
      <w:r w:rsidR="00F06871" w:rsidRPr="005D5FA3">
        <w:rPr>
          <w:lang w:eastAsia="ko-KR"/>
        </w:rPr>
        <w:t xml:space="preserve"> </w:t>
      </w:r>
      <w:r w:rsidR="008D4912" w:rsidRPr="005D5FA3">
        <w:rPr>
          <w:lang w:eastAsia="ko-KR"/>
        </w:rPr>
        <w:t>the</w:t>
      </w:r>
      <w:r w:rsidR="003D6C42" w:rsidRPr="005D5FA3">
        <w:rPr>
          <w:lang w:eastAsia="ko-KR"/>
        </w:rPr>
        <w:t xml:space="preserve"> </w:t>
      </w:r>
      <w:r w:rsidR="00F06871" w:rsidRPr="005D5FA3">
        <w:rPr>
          <w:lang w:eastAsia="ko-KR"/>
        </w:rPr>
        <w:t xml:space="preserve">tumor microenvironment </w:t>
      </w:r>
      <w:r w:rsidR="003D6D3E" w:rsidRPr="005D5FA3">
        <w:rPr>
          <w:lang w:eastAsia="ko-KR"/>
        </w:rPr>
        <w:t>of</w:t>
      </w:r>
      <w:r w:rsidR="00F06871" w:rsidRPr="005D5FA3">
        <w:rPr>
          <w:lang w:eastAsia="ko-KR"/>
        </w:rPr>
        <w:t xml:space="preserve"> pancreatic cancer </w:t>
      </w:r>
      <w:r w:rsidR="003D6C42" w:rsidRPr="005D5FA3">
        <w:rPr>
          <w:lang w:eastAsia="ko-KR"/>
        </w:rPr>
        <w:t>and for</w:t>
      </w:r>
      <w:r w:rsidR="00F06871" w:rsidRPr="005D5FA3">
        <w:rPr>
          <w:lang w:eastAsia="ko-KR"/>
        </w:rPr>
        <w:t xml:space="preserve"> </w:t>
      </w:r>
      <w:r w:rsidR="00903CCF">
        <w:rPr>
          <w:lang w:eastAsia="ko-KR"/>
        </w:rPr>
        <w:t xml:space="preserve">the </w:t>
      </w:r>
      <w:r w:rsidR="00F06871" w:rsidRPr="005D5FA3">
        <w:rPr>
          <w:lang w:eastAsia="ko-KR"/>
        </w:rPr>
        <w:t>therapeutic monitoring of novel drug candidates.</w:t>
      </w:r>
    </w:p>
    <w:p w14:paraId="48BA6B0A" w14:textId="77777777" w:rsidR="006E4797" w:rsidRPr="005D5FA3" w:rsidRDefault="006E4797" w:rsidP="005D5FA3">
      <w:pPr>
        <w:rPr>
          <w:b/>
        </w:rPr>
      </w:pPr>
    </w:p>
    <w:p w14:paraId="32A92E82" w14:textId="0CC5F3F8" w:rsidR="006E4797" w:rsidRPr="005D5FA3" w:rsidRDefault="00551D82" w:rsidP="005D5FA3">
      <w:r w:rsidRPr="005D5FA3">
        <w:rPr>
          <w:b/>
        </w:rPr>
        <w:t>PROTOCOL:</w:t>
      </w:r>
    </w:p>
    <w:p w14:paraId="418738A0" w14:textId="3BCCDC5E" w:rsidR="005072F7" w:rsidRPr="005D5FA3" w:rsidRDefault="005072F7" w:rsidP="005D5FA3">
      <w:pPr>
        <w:rPr>
          <w:lang w:eastAsia="ko-KR"/>
        </w:rPr>
      </w:pPr>
      <w:r w:rsidRPr="005D5FA3">
        <w:rPr>
          <w:rFonts w:hint="eastAsia"/>
          <w:lang w:eastAsia="ko-KR"/>
        </w:rPr>
        <w:t>A</w:t>
      </w:r>
      <w:r w:rsidRPr="005D5FA3">
        <w:rPr>
          <w:lang w:eastAsia="ko-KR"/>
        </w:rPr>
        <w:t>ll procedure</w:t>
      </w:r>
      <w:r w:rsidR="003D6C42" w:rsidRPr="005D5FA3">
        <w:rPr>
          <w:lang w:eastAsia="ko-KR"/>
        </w:rPr>
        <w:t>s</w:t>
      </w:r>
      <w:r w:rsidRPr="005D5FA3">
        <w:rPr>
          <w:lang w:eastAsia="ko-KR"/>
        </w:rPr>
        <w:t xml:space="preserve"> described in this paper </w:t>
      </w:r>
      <w:r w:rsidR="00D422AF" w:rsidRPr="005D5FA3">
        <w:rPr>
          <w:lang w:eastAsia="ko-KR"/>
        </w:rPr>
        <w:t>were</w:t>
      </w:r>
      <w:r w:rsidRPr="005D5FA3">
        <w:rPr>
          <w:lang w:eastAsia="ko-KR"/>
        </w:rPr>
        <w:t xml:space="preserve"> conducted in accordance with</w:t>
      </w:r>
      <w:r w:rsidR="009930A9" w:rsidRPr="005D5FA3">
        <w:rPr>
          <w:lang w:eastAsia="ko-KR"/>
        </w:rPr>
        <w:t xml:space="preserve"> the 8</w:t>
      </w:r>
      <w:r w:rsidR="009930A9" w:rsidRPr="005D5FA3">
        <w:rPr>
          <w:vertAlign w:val="superscript"/>
          <w:lang w:eastAsia="ko-KR"/>
        </w:rPr>
        <w:t>th</w:t>
      </w:r>
      <w:r w:rsidR="009930A9" w:rsidRPr="005D5FA3">
        <w:rPr>
          <w:lang w:eastAsia="ko-KR"/>
        </w:rPr>
        <w:t xml:space="preserve"> edition</w:t>
      </w:r>
      <w:r w:rsidRPr="005D5FA3">
        <w:rPr>
          <w:lang w:eastAsia="ko-KR"/>
        </w:rPr>
        <w:t xml:space="preserve"> </w:t>
      </w:r>
      <w:r w:rsidR="009930A9" w:rsidRPr="005D5FA3">
        <w:rPr>
          <w:lang w:eastAsia="ko-KR"/>
        </w:rPr>
        <w:t xml:space="preserve">of </w:t>
      </w:r>
      <w:r w:rsidR="003D6C42" w:rsidRPr="005D5FA3">
        <w:rPr>
          <w:lang w:eastAsia="ko-KR"/>
        </w:rPr>
        <w:t xml:space="preserve">the </w:t>
      </w:r>
      <w:r w:rsidRPr="005D5FA3">
        <w:rPr>
          <w:lang w:eastAsia="ko-KR"/>
        </w:rPr>
        <w:t>Guide for the Care and Use of Laboratory Animals</w:t>
      </w:r>
      <w:r w:rsidR="009930A9" w:rsidRPr="005D5FA3">
        <w:rPr>
          <w:lang w:eastAsia="ko-KR"/>
        </w:rPr>
        <w:t xml:space="preserve"> (2011)</w:t>
      </w:r>
      <w:r w:rsidR="00074023" w:rsidRPr="005D5FA3">
        <w:rPr>
          <w:lang w:eastAsia="ko-KR"/>
        </w:rPr>
        <w:fldChar w:fldCharType="begin"/>
      </w:r>
      <w:r w:rsidR="00D05486" w:rsidRPr="005D5FA3">
        <w:rPr>
          <w:lang w:eastAsia="ko-KR"/>
        </w:rPr>
        <w:instrText xml:space="preserve"> ADDIN EN.CITE &lt;EndNote&gt;&lt;Cite&gt;&lt;Year&gt;2011&lt;/Year&gt;&lt;RecNum&gt;26&lt;/RecNum&gt;&lt;DisplayText&gt;&lt;style face="superscript"&gt;26&lt;/style&gt;&lt;/DisplayText&gt;&lt;record&gt;&lt;rec-number&gt;26&lt;/rec-number&gt;&lt;foreign-keys&gt;&lt;key app="EN" db-id="x0re5twwxs9fabevvwkxw0sqpapve9p9fdss" timestamp="1611719400"&gt;26&lt;/key&gt;&lt;/foreign-keys&gt;&lt;ref-type name="Book Section"&gt;5&lt;/ref-type&gt;&lt;contributors&gt;&lt;secondary-authors&gt;&lt;author&gt;th,&lt;/author&gt;&lt;/secondary-authors&gt;&lt;/contributors&gt;&lt;titles&gt;&lt;secondary-title&gt;Guide for the Care and Use of Laboratory Animals&lt;/secondary-title&gt;&lt;tertiary-title&gt;The National Academies Collection: Reports funded by National Institutes of Health&lt;/tertiary-title&gt;&lt;/titles&gt;&lt;dates&gt;&lt;year&gt;2011&lt;/year&gt;&lt;/dates&gt;&lt;pub-location&gt;Washington (DC)&lt;/pub-location&gt;&lt;isbn&gt;9780309154000&amp;#xD;0309154006&lt;/isbn&gt;&lt;accession-num&gt;21595115&lt;/accession-num&gt;&lt;urls&gt;&lt;related-urls&gt;&lt;url&gt;https://www.ncbi.nlm.nih.gov/pubmed/21595115&lt;/url&gt;&lt;/related-urls&gt;&lt;/urls&gt;&lt;electronic-resource-num&gt;10.17226/12910&lt;/electronic-resource-num&gt;&lt;language&gt;eng&lt;/language&gt;&lt;/record&gt;&lt;/Cite&gt;&lt;/EndNote&gt;</w:instrText>
      </w:r>
      <w:r w:rsidR="00074023" w:rsidRPr="005D5FA3">
        <w:rPr>
          <w:lang w:eastAsia="ko-KR"/>
        </w:rPr>
        <w:fldChar w:fldCharType="separate"/>
      </w:r>
      <w:r w:rsidR="00D05486" w:rsidRPr="005D5FA3">
        <w:rPr>
          <w:noProof/>
          <w:vertAlign w:val="superscript"/>
          <w:lang w:eastAsia="ko-KR"/>
        </w:rPr>
        <w:t>26</w:t>
      </w:r>
      <w:r w:rsidR="00074023" w:rsidRPr="005D5FA3">
        <w:rPr>
          <w:lang w:eastAsia="ko-KR"/>
        </w:rPr>
        <w:fldChar w:fldCharType="end"/>
      </w:r>
      <w:r w:rsidRPr="005D5FA3">
        <w:rPr>
          <w:lang w:eastAsia="ko-KR"/>
        </w:rPr>
        <w:t xml:space="preserve"> and approved by the Institutional Animal Care and Use Committee </w:t>
      </w:r>
      <w:r w:rsidR="003D6C42" w:rsidRPr="005D5FA3">
        <w:rPr>
          <w:lang w:eastAsia="ko-KR"/>
        </w:rPr>
        <w:t xml:space="preserve">at the </w:t>
      </w:r>
      <w:r w:rsidRPr="005D5FA3">
        <w:rPr>
          <w:lang w:eastAsia="ko-KR"/>
        </w:rPr>
        <w:t xml:space="preserve">Korea Advanced Institute of Science and Technology (KAIST) and Seoul National University </w:t>
      </w:r>
      <w:proofErr w:type="spellStart"/>
      <w:r w:rsidRPr="005D5FA3">
        <w:rPr>
          <w:lang w:eastAsia="ko-KR"/>
        </w:rPr>
        <w:t>Bundang</w:t>
      </w:r>
      <w:proofErr w:type="spellEnd"/>
      <w:r w:rsidRPr="005D5FA3">
        <w:rPr>
          <w:lang w:eastAsia="ko-KR"/>
        </w:rPr>
        <w:t xml:space="preserve"> Hospital (SNUBH).</w:t>
      </w:r>
    </w:p>
    <w:p w14:paraId="4E58A9F5" w14:textId="43A80436" w:rsidR="005072F7" w:rsidRPr="005D5FA3" w:rsidRDefault="005072F7" w:rsidP="005D5FA3">
      <w:pPr>
        <w:rPr>
          <w:lang w:eastAsia="ko-KR"/>
        </w:rPr>
      </w:pPr>
    </w:p>
    <w:p w14:paraId="0130CAAE" w14:textId="75FAB2CD" w:rsidR="004B244B" w:rsidRPr="005D5FA3" w:rsidRDefault="004B244B" w:rsidP="005D5FA3">
      <w:pPr>
        <w:pStyle w:val="ListParagraph"/>
        <w:numPr>
          <w:ilvl w:val="0"/>
          <w:numId w:val="13"/>
        </w:numPr>
        <w:ind w:leftChars="0" w:left="0" w:firstLine="0"/>
        <w:rPr>
          <w:b/>
          <w:bCs/>
          <w:lang w:eastAsia="ko-KR"/>
        </w:rPr>
      </w:pPr>
      <w:r w:rsidRPr="005D5FA3">
        <w:rPr>
          <w:b/>
          <w:bCs/>
          <w:lang w:eastAsia="ko-KR"/>
        </w:rPr>
        <w:t>Preparation of the window and other materials</w:t>
      </w:r>
    </w:p>
    <w:p w14:paraId="2DAA6BBE" w14:textId="77777777" w:rsidR="00D47E51" w:rsidRPr="005D5FA3" w:rsidRDefault="00D47E51" w:rsidP="005D5FA3">
      <w:pPr>
        <w:pStyle w:val="ListParagraph"/>
        <w:ind w:leftChars="0" w:left="0"/>
        <w:rPr>
          <w:lang w:eastAsia="ko-KR"/>
        </w:rPr>
      </w:pPr>
    </w:p>
    <w:p w14:paraId="47DC15E1" w14:textId="7FE3DA4E" w:rsidR="004B244B" w:rsidRPr="005D5FA3" w:rsidRDefault="00903CCF" w:rsidP="005D5FA3">
      <w:pPr>
        <w:pStyle w:val="ListParagraph"/>
        <w:numPr>
          <w:ilvl w:val="1"/>
          <w:numId w:val="14"/>
        </w:numPr>
        <w:ind w:leftChars="0" w:left="0" w:firstLine="0"/>
        <w:rPr>
          <w:lang w:eastAsia="ko-KR"/>
        </w:rPr>
      </w:pPr>
      <w:r>
        <w:rPr>
          <w:lang w:eastAsia="ko-KR"/>
        </w:rPr>
        <w:t xml:space="preserve">Custom design the </w:t>
      </w:r>
      <w:r w:rsidR="00893B32" w:rsidRPr="005D5FA3">
        <w:rPr>
          <w:lang w:eastAsia="ko-KR"/>
        </w:rPr>
        <w:t>p</w:t>
      </w:r>
      <w:r w:rsidR="004B244B" w:rsidRPr="005D5FA3">
        <w:rPr>
          <w:lang w:eastAsia="ko-KR"/>
        </w:rPr>
        <w:t>ancreatic intravital imaging window to seclude the pancreas from the bowel in the abdominal cavity</w:t>
      </w:r>
      <w:r w:rsidR="004B244B" w:rsidRPr="005D5FA3">
        <w:rPr>
          <w:lang w:eastAsia="ko-KR"/>
        </w:rPr>
        <w:fldChar w:fldCharType="begin">
          <w:fldData xml:space="preserve">PEVuZE5vdGU+PENpdGU+PEF1dGhvcj5QYXJrPC9BdXRob3I+PFllYXI+MjAyMDwvWWVhcj48UmVj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</w:fldData>
        </w:fldChar>
      </w:r>
      <w:r w:rsidR="00D05486" w:rsidRPr="005D5FA3">
        <w:rPr>
          <w:lang w:eastAsia="ko-KR"/>
        </w:rPr>
        <w:instrText xml:space="preserve"> ADDIN EN.CITE </w:instrText>
      </w:r>
      <w:r w:rsidR="00D05486" w:rsidRPr="005D5FA3">
        <w:rPr>
          <w:lang w:eastAsia="ko-KR"/>
        </w:rPr>
        <w:fldChar w:fldCharType="begin">
          <w:fldData xml:space="preserve">PEVuZE5vdGU+PENpdGU+PEF1dGhvcj5QYXJrPC9BdXRob3I+PFllYXI+MjAyMDwvWWVhcj48UmVj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</w:fldData>
        </w:fldChar>
      </w:r>
      <w:r w:rsidR="00D05486" w:rsidRPr="005D5FA3">
        <w:rPr>
          <w:lang w:eastAsia="ko-KR"/>
        </w:rPr>
        <w:instrText xml:space="preserve"> ADDIN EN.CITE.DATA </w:instrText>
      </w:r>
      <w:r w:rsidR="00D05486" w:rsidRPr="005D5FA3">
        <w:rPr>
          <w:lang w:eastAsia="ko-KR"/>
        </w:rPr>
      </w:r>
      <w:r w:rsidR="00D05486" w:rsidRPr="005D5FA3">
        <w:rPr>
          <w:lang w:eastAsia="ko-KR"/>
        </w:rPr>
        <w:fldChar w:fldCharType="end"/>
      </w:r>
      <w:r w:rsidR="004B244B" w:rsidRPr="005D5FA3">
        <w:rPr>
          <w:lang w:eastAsia="ko-KR"/>
        </w:rPr>
      </w:r>
      <w:r w:rsidR="004B244B" w:rsidRPr="005D5FA3">
        <w:rPr>
          <w:lang w:eastAsia="ko-KR"/>
        </w:rPr>
        <w:fldChar w:fldCharType="separate"/>
      </w:r>
      <w:r w:rsidR="00D05486" w:rsidRPr="005D5FA3">
        <w:rPr>
          <w:noProof/>
          <w:vertAlign w:val="superscript"/>
          <w:lang w:eastAsia="ko-KR"/>
        </w:rPr>
        <w:t>18</w:t>
      </w:r>
      <w:r w:rsidR="004B244B" w:rsidRPr="005D5FA3">
        <w:rPr>
          <w:lang w:eastAsia="ko-KR"/>
        </w:rPr>
        <w:fldChar w:fldCharType="end"/>
      </w:r>
      <w:r w:rsidR="004B244B" w:rsidRPr="005D5FA3">
        <w:rPr>
          <w:lang w:eastAsia="ko-KR"/>
        </w:rPr>
        <w:t xml:space="preserve"> (</w:t>
      </w:r>
      <w:r w:rsidR="004B244B" w:rsidRPr="00903CCF">
        <w:rPr>
          <w:b/>
          <w:bCs/>
          <w:lang w:eastAsia="ko-KR"/>
        </w:rPr>
        <w:t>Figure 1</w:t>
      </w:r>
      <w:proofErr w:type="gramStart"/>
      <w:r w:rsidR="00C21F88" w:rsidRPr="00903CCF">
        <w:rPr>
          <w:b/>
          <w:bCs/>
          <w:lang w:eastAsia="ko-KR"/>
        </w:rPr>
        <w:t>A</w:t>
      </w:r>
      <w:r w:rsidRPr="00903CCF">
        <w:rPr>
          <w:b/>
          <w:bCs/>
          <w:lang w:eastAsia="ko-KR"/>
        </w:rPr>
        <w:t>,</w:t>
      </w:r>
      <w:r w:rsidR="00C21F88" w:rsidRPr="00903CCF">
        <w:rPr>
          <w:b/>
          <w:bCs/>
          <w:lang w:eastAsia="ko-KR"/>
        </w:rPr>
        <w:t>B</w:t>
      </w:r>
      <w:proofErr w:type="gramEnd"/>
      <w:r w:rsidR="004B244B" w:rsidRPr="005D5FA3">
        <w:rPr>
          <w:lang w:eastAsia="ko-KR"/>
        </w:rPr>
        <w:t xml:space="preserve">). A detailed blueprint of the window is described in a supplementary figure </w:t>
      </w:r>
      <w:r w:rsidR="00D422AF" w:rsidRPr="005D5FA3">
        <w:rPr>
          <w:lang w:eastAsia="ko-KR"/>
        </w:rPr>
        <w:t>of</w:t>
      </w:r>
      <w:r w:rsidR="004B244B" w:rsidRPr="005D5FA3">
        <w:rPr>
          <w:lang w:eastAsia="ko-KR"/>
        </w:rPr>
        <w:t xml:space="preserve"> </w:t>
      </w:r>
      <w:r w:rsidR="009A7A63">
        <w:rPr>
          <w:lang w:eastAsia="ko-KR"/>
        </w:rPr>
        <w:t>a</w:t>
      </w:r>
      <w:r w:rsidR="004B244B" w:rsidRPr="005D5FA3">
        <w:rPr>
          <w:lang w:eastAsia="ko-KR"/>
        </w:rPr>
        <w:t xml:space="preserve"> previous study</w:t>
      </w:r>
      <w:r w:rsidR="004B244B" w:rsidRPr="005D5FA3">
        <w:rPr>
          <w:lang w:eastAsia="ko-KR"/>
        </w:rPr>
        <w:fldChar w:fldCharType="begin">
          <w:fldData xml:space="preserve">PEVuZE5vdGU+PENpdGU+PEF1dGhvcj5QYXJrPC9BdXRob3I+PFllYXI+MjAyMDwvWWVhcj48UmVj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</w:fldData>
        </w:fldChar>
      </w:r>
      <w:r w:rsidR="00D05486" w:rsidRPr="005D5FA3">
        <w:rPr>
          <w:lang w:eastAsia="ko-KR"/>
        </w:rPr>
        <w:instrText xml:space="preserve"> ADDIN EN.CITE </w:instrText>
      </w:r>
      <w:r w:rsidR="00D05486" w:rsidRPr="005D5FA3">
        <w:rPr>
          <w:lang w:eastAsia="ko-KR"/>
        </w:rPr>
        <w:fldChar w:fldCharType="begin">
          <w:fldData xml:space="preserve">PEVuZE5vdGU+PENpdGU+PEF1dGhvcj5QYXJrPC9BdXRob3I+PFllYXI+MjAyMDwvWWVhcj48UmVj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</w:fldData>
        </w:fldChar>
      </w:r>
      <w:r w:rsidR="00D05486" w:rsidRPr="005D5FA3">
        <w:rPr>
          <w:lang w:eastAsia="ko-KR"/>
        </w:rPr>
        <w:instrText xml:space="preserve"> ADDIN EN.CITE.DATA </w:instrText>
      </w:r>
      <w:r w:rsidR="00D05486" w:rsidRPr="005D5FA3">
        <w:rPr>
          <w:lang w:eastAsia="ko-KR"/>
        </w:rPr>
      </w:r>
      <w:r w:rsidR="00D05486" w:rsidRPr="005D5FA3">
        <w:rPr>
          <w:lang w:eastAsia="ko-KR"/>
        </w:rPr>
        <w:fldChar w:fldCharType="end"/>
      </w:r>
      <w:r w:rsidR="004B244B" w:rsidRPr="005D5FA3">
        <w:rPr>
          <w:lang w:eastAsia="ko-KR"/>
        </w:rPr>
      </w:r>
      <w:r w:rsidR="004B244B" w:rsidRPr="005D5FA3">
        <w:rPr>
          <w:lang w:eastAsia="ko-KR"/>
        </w:rPr>
        <w:fldChar w:fldCharType="separate"/>
      </w:r>
      <w:r w:rsidR="00D05486" w:rsidRPr="005D5FA3">
        <w:rPr>
          <w:noProof/>
          <w:vertAlign w:val="superscript"/>
          <w:lang w:eastAsia="ko-KR"/>
        </w:rPr>
        <w:t>18</w:t>
      </w:r>
      <w:r w:rsidR="004B244B" w:rsidRPr="005D5FA3">
        <w:rPr>
          <w:lang w:eastAsia="ko-KR"/>
        </w:rPr>
        <w:fldChar w:fldCharType="end"/>
      </w:r>
      <w:r w:rsidR="004B244B" w:rsidRPr="005D5FA3">
        <w:rPr>
          <w:lang w:eastAsia="ko-KR"/>
        </w:rPr>
        <w:t>.</w:t>
      </w:r>
    </w:p>
    <w:p w14:paraId="77E2F337" w14:textId="77777777" w:rsidR="00D47E51" w:rsidRPr="005D5FA3" w:rsidRDefault="00D47E51" w:rsidP="005D5FA3">
      <w:pPr>
        <w:pStyle w:val="ListParagraph"/>
        <w:ind w:leftChars="0" w:left="0"/>
        <w:rPr>
          <w:lang w:eastAsia="ko-KR"/>
        </w:rPr>
      </w:pPr>
    </w:p>
    <w:p w14:paraId="61403A12" w14:textId="5BF205EF" w:rsidR="004B244B" w:rsidRPr="005D5FA3" w:rsidRDefault="00903CCF" w:rsidP="005D5FA3">
      <w:pPr>
        <w:pStyle w:val="ListParagraph"/>
        <w:numPr>
          <w:ilvl w:val="1"/>
          <w:numId w:val="14"/>
        </w:numPr>
        <w:ind w:leftChars="0" w:left="0" w:firstLine="0"/>
        <w:rPr>
          <w:lang w:eastAsia="ko-KR"/>
        </w:rPr>
      </w:pPr>
      <w:r>
        <w:rPr>
          <w:lang w:eastAsia="ko-KR"/>
        </w:rPr>
        <w:t xml:space="preserve">Use </w:t>
      </w:r>
      <w:r w:rsidR="00C21F88" w:rsidRPr="005D5FA3">
        <w:rPr>
          <w:lang w:eastAsia="ko-KR"/>
        </w:rPr>
        <w:t xml:space="preserve">C57BL/6N </w:t>
      </w:r>
      <w:r w:rsidR="004B244B" w:rsidRPr="005D5FA3">
        <w:rPr>
          <w:lang w:eastAsia="ko-KR"/>
        </w:rPr>
        <w:t>mice</w:t>
      </w:r>
      <w:r>
        <w:rPr>
          <w:lang w:eastAsia="ko-KR"/>
        </w:rPr>
        <w:t xml:space="preserve">, </w:t>
      </w:r>
      <w:r w:rsidR="00BE0D9C" w:rsidRPr="005D5FA3">
        <w:rPr>
          <w:lang w:eastAsia="ko-KR"/>
        </w:rPr>
        <w:t>8</w:t>
      </w:r>
      <w:r w:rsidR="00340DF9">
        <w:rPr>
          <w:lang w:eastAsia="ko-KR"/>
        </w:rPr>
        <w:t>–</w:t>
      </w:r>
      <w:r w:rsidR="00CF2869" w:rsidRPr="005D5FA3">
        <w:rPr>
          <w:lang w:eastAsia="ko-KR"/>
        </w:rPr>
        <w:t>12</w:t>
      </w:r>
      <w:r w:rsidR="00BE0D9C" w:rsidRPr="005D5FA3">
        <w:rPr>
          <w:lang w:eastAsia="ko-KR"/>
        </w:rPr>
        <w:t>-week-old male</w:t>
      </w:r>
      <w:r w:rsidR="008D4912" w:rsidRPr="005D5FA3">
        <w:rPr>
          <w:lang w:eastAsia="ko-KR"/>
        </w:rPr>
        <w:t>s</w:t>
      </w:r>
      <w:r>
        <w:rPr>
          <w:lang w:eastAsia="ko-KR"/>
        </w:rPr>
        <w:t>,</w:t>
      </w:r>
      <w:r w:rsidR="00BE0D9C" w:rsidRPr="005D5FA3">
        <w:rPr>
          <w:lang w:eastAsia="ko-KR"/>
        </w:rPr>
        <w:t xml:space="preserve"> </w:t>
      </w:r>
      <w:r w:rsidR="004B244B" w:rsidRPr="005D5FA3">
        <w:rPr>
          <w:lang w:eastAsia="ko-KR"/>
        </w:rPr>
        <w:t xml:space="preserve">for </w:t>
      </w:r>
      <w:r w:rsidR="00C21F88" w:rsidRPr="005D5FA3">
        <w:rPr>
          <w:lang w:eastAsia="ko-KR"/>
        </w:rPr>
        <w:t xml:space="preserve">intravital pancreatic </w:t>
      </w:r>
      <w:r w:rsidR="004B244B" w:rsidRPr="005D5FA3">
        <w:rPr>
          <w:lang w:eastAsia="ko-KR"/>
        </w:rPr>
        <w:t>imaging.</w:t>
      </w:r>
      <w:r w:rsidR="00C21F88" w:rsidRPr="005D5FA3">
        <w:rPr>
          <w:lang w:eastAsia="ko-KR"/>
        </w:rPr>
        <w:t xml:space="preserve"> </w:t>
      </w:r>
      <w:r w:rsidR="006C0231" w:rsidRPr="006C0231">
        <w:rPr>
          <w:lang w:eastAsia="ko-KR"/>
        </w:rPr>
        <w:t>Inject anti-CD31 antibody conjugated with an Alexa 647 fluorophore</w:t>
      </w:r>
      <w:r w:rsidR="0074419F">
        <w:rPr>
          <w:lang w:eastAsia="ko-KR"/>
        </w:rPr>
        <w:t>,</w:t>
      </w:r>
      <w:r w:rsidR="006C0231" w:rsidRPr="006C0231">
        <w:rPr>
          <w:lang w:eastAsia="ko-KR"/>
        </w:rPr>
        <w:t xml:space="preserve"> 2 h prior to </w:t>
      </w:r>
      <w:r w:rsidR="009A7A63">
        <w:rPr>
          <w:lang w:eastAsia="ko-KR"/>
        </w:rPr>
        <w:t xml:space="preserve">the </w:t>
      </w:r>
      <w:r w:rsidR="006C0231" w:rsidRPr="006C0231">
        <w:rPr>
          <w:lang w:eastAsia="ko-KR"/>
        </w:rPr>
        <w:t>imaging</w:t>
      </w:r>
      <w:r w:rsidR="0074419F">
        <w:rPr>
          <w:lang w:eastAsia="ko-KR"/>
        </w:rPr>
        <w:t>,</w:t>
      </w:r>
      <w:r w:rsidR="006C0231" w:rsidRPr="006C0231">
        <w:rPr>
          <w:lang w:eastAsia="ko-KR"/>
        </w:rPr>
        <w:t xml:space="preserve"> for </w:t>
      </w:r>
      <w:r w:rsidR="009A7A63">
        <w:rPr>
          <w:lang w:eastAsia="ko-KR"/>
        </w:rPr>
        <w:t xml:space="preserve">the </w:t>
      </w:r>
      <w:r w:rsidR="006C0231" w:rsidRPr="006C0231">
        <w:rPr>
          <w:lang w:eastAsia="ko-KR"/>
        </w:rPr>
        <w:t>purpose of vessel labeling</w:t>
      </w:r>
      <w:r w:rsidR="006C0231">
        <w:rPr>
          <w:lang w:eastAsia="ko-KR"/>
        </w:rPr>
        <w:fldChar w:fldCharType="begin">
          <w:fldData xml:space="preserve">PEVuZE5vdGU+PENpdGU+PEF1dGhvcj5QYXJrPC9BdXRob3I+PFllYXI+MjAyMDwvWWVhcj48UmVj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</w:fldData>
        </w:fldChar>
      </w:r>
      <w:r w:rsidR="006C0231">
        <w:rPr>
          <w:lang w:eastAsia="ko-KR"/>
        </w:rPr>
        <w:instrText xml:space="preserve"> ADDIN EN.CITE </w:instrText>
      </w:r>
      <w:r w:rsidR="006C0231">
        <w:rPr>
          <w:lang w:eastAsia="ko-KR"/>
        </w:rPr>
        <w:fldChar w:fldCharType="begin">
          <w:fldData xml:space="preserve">PEVuZE5vdGU+PENpdGU+PEF1dGhvcj5QYXJrPC9BdXRob3I+PFllYXI+MjAyMDwvWWVhcj48UmVj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</w:fldData>
        </w:fldChar>
      </w:r>
      <w:r w:rsidR="006C0231">
        <w:rPr>
          <w:lang w:eastAsia="ko-KR"/>
        </w:rPr>
        <w:instrText xml:space="preserve"> ADDIN EN.CITE.DATA </w:instrText>
      </w:r>
      <w:r w:rsidR="006C0231">
        <w:rPr>
          <w:lang w:eastAsia="ko-KR"/>
        </w:rPr>
      </w:r>
      <w:r w:rsidR="006C0231">
        <w:rPr>
          <w:lang w:eastAsia="ko-KR"/>
        </w:rPr>
        <w:fldChar w:fldCharType="end"/>
      </w:r>
      <w:r w:rsidR="006C0231">
        <w:rPr>
          <w:lang w:eastAsia="ko-KR"/>
        </w:rPr>
      </w:r>
      <w:r w:rsidR="006C0231">
        <w:rPr>
          <w:lang w:eastAsia="ko-KR"/>
        </w:rPr>
        <w:fldChar w:fldCharType="separate"/>
      </w:r>
      <w:r w:rsidR="006C0231" w:rsidRPr="006C0231">
        <w:rPr>
          <w:noProof/>
          <w:vertAlign w:val="superscript"/>
          <w:lang w:eastAsia="ko-KR"/>
        </w:rPr>
        <w:t>18</w:t>
      </w:r>
      <w:r w:rsidR="006C0231">
        <w:rPr>
          <w:lang w:eastAsia="ko-KR"/>
        </w:rPr>
        <w:fldChar w:fldCharType="end"/>
      </w:r>
      <w:r w:rsidR="006C0231" w:rsidRPr="006C0231">
        <w:rPr>
          <w:lang w:eastAsia="ko-KR"/>
        </w:rPr>
        <w:t>.</w:t>
      </w:r>
    </w:p>
    <w:p w14:paraId="0B286118" w14:textId="77777777" w:rsidR="00D47E51" w:rsidRPr="005D5FA3" w:rsidRDefault="00D47E51" w:rsidP="005D5FA3">
      <w:pPr>
        <w:pStyle w:val="ListParagraph"/>
        <w:ind w:leftChars="0" w:left="0"/>
        <w:rPr>
          <w:lang w:eastAsia="ko-KR"/>
        </w:rPr>
      </w:pPr>
    </w:p>
    <w:p w14:paraId="7800A7F7" w14:textId="749BB5DC" w:rsidR="004B244B" w:rsidRPr="005D5FA3" w:rsidRDefault="004B244B" w:rsidP="005D5FA3">
      <w:pPr>
        <w:pStyle w:val="ListParagraph"/>
        <w:numPr>
          <w:ilvl w:val="1"/>
          <w:numId w:val="14"/>
        </w:numPr>
        <w:ind w:leftChars="0" w:left="0" w:firstLine="0"/>
        <w:rPr>
          <w:lang w:eastAsia="ko-KR"/>
        </w:rPr>
      </w:pPr>
      <w:r w:rsidRPr="005D5FA3">
        <w:rPr>
          <w:lang w:eastAsia="ko-KR"/>
        </w:rPr>
        <w:t>For the islet</w:t>
      </w:r>
      <w:r w:rsidR="008D4912" w:rsidRPr="005D5FA3">
        <w:rPr>
          <w:lang w:eastAsia="ko-KR"/>
        </w:rPr>
        <w:t>s</w:t>
      </w:r>
      <w:r w:rsidRPr="005D5FA3">
        <w:rPr>
          <w:lang w:eastAsia="ko-KR"/>
        </w:rPr>
        <w:t xml:space="preserve"> study, prepare a transgenic mouse model in which the islets </w:t>
      </w:r>
      <w:r w:rsidR="008D4912" w:rsidRPr="005D5FA3">
        <w:rPr>
          <w:lang w:eastAsia="ko-KR"/>
        </w:rPr>
        <w:t>a</w:t>
      </w:r>
      <w:r w:rsidRPr="005D5FA3">
        <w:rPr>
          <w:lang w:eastAsia="ko-KR"/>
        </w:rPr>
        <w:t xml:space="preserve">re tagged with a fluorescent reporter protein. </w:t>
      </w:r>
      <w:bookmarkStart w:id="3" w:name="_Hlk66312617"/>
      <w:r w:rsidRPr="005D5FA3">
        <w:rPr>
          <w:lang w:eastAsia="ko-KR"/>
        </w:rPr>
        <w:t xml:space="preserve">Here, we utilized MIP-GFP, </w:t>
      </w:r>
      <w:r w:rsidR="008D4912" w:rsidRPr="005D5FA3">
        <w:rPr>
          <w:lang w:eastAsia="ko-KR"/>
        </w:rPr>
        <w:t>where</w:t>
      </w:r>
      <w:r w:rsidRPr="005D5FA3">
        <w:rPr>
          <w:lang w:eastAsia="ko-KR"/>
        </w:rPr>
        <w:t xml:space="preserve"> green fluorescent protein </w:t>
      </w:r>
      <w:r w:rsidR="008D4912" w:rsidRPr="005D5FA3">
        <w:rPr>
          <w:lang w:eastAsia="ko-KR"/>
        </w:rPr>
        <w:t>wa</w:t>
      </w:r>
      <w:r w:rsidRPr="005D5FA3">
        <w:rPr>
          <w:lang w:eastAsia="ko-KR"/>
        </w:rPr>
        <w:t xml:space="preserve">s expressed </w:t>
      </w:r>
      <w:r w:rsidR="00223062" w:rsidRPr="005D5FA3">
        <w:rPr>
          <w:lang w:eastAsia="ko-KR"/>
        </w:rPr>
        <w:t>under the control of</w:t>
      </w:r>
      <w:r w:rsidRPr="005D5FA3">
        <w:rPr>
          <w:lang w:eastAsia="ko-KR"/>
        </w:rPr>
        <w:t xml:space="preserve"> the mouse insulin 1 gene promoter</w:t>
      </w:r>
      <w:r w:rsidR="009A7A63">
        <w:rPr>
          <w:lang w:eastAsia="ko-KR"/>
        </w:rPr>
        <w:t>,</w:t>
      </w:r>
      <w:r w:rsidRPr="005D5FA3">
        <w:rPr>
          <w:lang w:eastAsia="ko-KR"/>
        </w:rPr>
        <w:t xml:space="preserve"> </w:t>
      </w:r>
      <w:r w:rsidR="009A7A63">
        <w:rPr>
          <w:lang w:eastAsia="ko-KR"/>
        </w:rPr>
        <w:t xml:space="preserve">which is </w:t>
      </w:r>
      <w:r w:rsidR="0074419F">
        <w:rPr>
          <w:lang w:eastAsia="ko-KR"/>
        </w:rPr>
        <w:t xml:space="preserve">active </w:t>
      </w:r>
      <w:r w:rsidR="008D4912" w:rsidRPr="005D5FA3">
        <w:rPr>
          <w:lang w:eastAsia="ko-KR"/>
        </w:rPr>
        <w:t>in</w:t>
      </w:r>
      <w:r w:rsidRPr="005D5FA3">
        <w:rPr>
          <w:lang w:eastAsia="ko-KR"/>
        </w:rPr>
        <w:t xml:space="preserve"> the beta</w:t>
      </w:r>
      <w:r w:rsidR="008D4912" w:rsidRPr="005D5FA3">
        <w:rPr>
          <w:lang w:eastAsia="ko-KR"/>
        </w:rPr>
        <w:t xml:space="preserve"> </w:t>
      </w:r>
      <w:r w:rsidRPr="005D5FA3">
        <w:rPr>
          <w:lang w:eastAsia="ko-KR"/>
        </w:rPr>
        <w:t>cells of all islets in the mouse</w:t>
      </w:r>
      <w:r w:rsidRPr="005D5FA3">
        <w:rPr>
          <w:lang w:eastAsia="ko-KR"/>
        </w:rPr>
        <w:fldChar w:fldCharType="begin">
          <w:fldData xml:space="preserve">PEVuZE5vdGU+PENpdGU+PEF1dGhvcj5IYXJhPC9BdXRob3I+PFllYXI+MjAwMzwvWWVhcj48UmVj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</w:fldData>
        </w:fldChar>
      </w:r>
      <w:r w:rsidR="00D05486" w:rsidRPr="005D5FA3">
        <w:rPr>
          <w:lang w:eastAsia="ko-KR"/>
        </w:rPr>
        <w:instrText xml:space="preserve"> ADDIN EN.CITE </w:instrText>
      </w:r>
      <w:r w:rsidR="00D05486" w:rsidRPr="005D5FA3">
        <w:rPr>
          <w:lang w:eastAsia="ko-KR"/>
        </w:rPr>
        <w:fldChar w:fldCharType="begin">
          <w:fldData xml:space="preserve">PEVuZE5vdGU+PENpdGU+PEF1dGhvcj5IYXJhPC9BdXRob3I+PFllYXI+MjAwMzwvWWVhcj48UmVj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</w:fldData>
        </w:fldChar>
      </w:r>
      <w:r w:rsidR="00D05486" w:rsidRPr="005D5FA3">
        <w:rPr>
          <w:lang w:eastAsia="ko-KR"/>
        </w:rPr>
        <w:instrText xml:space="preserve"> ADDIN EN.CITE.DATA </w:instrText>
      </w:r>
      <w:r w:rsidR="00D05486" w:rsidRPr="005D5FA3">
        <w:rPr>
          <w:lang w:eastAsia="ko-KR"/>
        </w:rPr>
      </w:r>
      <w:r w:rsidR="00D05486" w:rsidRPr="005D5FA3">
        <w:rPr>
          <w:lang w:eastAsia="ko-KR"/>
        </w:rPr>
        <w:fldChar w:fldCharType="end"/>
      </w:r>
      <w:r w:rsidRPr="005D5FA3">
        <w:rPr>
          <w:lang w:eastAsia="ko-KR"/>
        </w:rPr>
      </w:r>
      <w:r w:rsidRPr="005D5FA3">
        <w:rPr>
          <w:lang w:eastAsia="ko-KR"/>
        </w:rPr>
        <w:fldChar w:fldCharType="separate"/>
      </w:r>
      <w:r w:rsidR="00D05486" w:rsidRPr="005D5FA3">
        <w:rPr>
          <w:noProof/>
          <w:vertAlign w:val="superscript"/>
          <w:lang w:eastAsia="ko-KR"/>
        </w:rPr>
        <w:t>24</w:t>
      </w:r>
      <w:r w:rsidRPr="005D5FA3">
        <w:rPr>
          <w:lang w:eastAsia="ko-KR"/>
        </w:rPr>
        <w:fldChar w:fldCharType="end"/>
      </w:r>
      <w:bookmarkEnd w:id="3"/>
      <w:r w:rsidRPr="005D5FA3">
        <w:rPr>
          <w:lang w:eastAsia="ko-KR"/>
        </w:rPr>
        <w:t>.</w:t>
      </w:r>
    </w:p>
    <w:p w14:paraId="420ED209" w14:textId="77777777" w:rsidR="00D47E51" w:rsidRPr="005D5FA3" w:rsidRDefault="00D47E51" w:rsidP="005D5FA3">
      <w:pPr>
        <w:pStyle w:val="ListParagraph"/>
        <w:ind w:leftChars="0" w:left="0"/>
        <w:rPr>
          <w:lang w:eastAsia="ko-KR"/>
        </w:rPr>
      </w:pPr>
    </w:p>
    <w:p w14:paraId="4C38B05B" w14:textId="1AEBD207" w:rsidR="004B244B" w:rsidRPr="005D5FA3" w:rsidRDefault="004B244B" w:rsidP="005D5FA3">
      <w:pPr>
        <w:pStyle w:val="ListParagraph"/>
        <w:numPr>
          <w:ilvl w:val="1"/>
          <w:numId w:val="14"/>
        </w:numPr>
        <w:ind w:leftChars="0" w:left="0" w:firstLine="0"/>
        <w:rPr>
          <w:lang w:eastAsia="ko-KR"/>
        </w:rPr>
      </w:pPr>
      <w:r w:rsidRPr="005D5FA3">
        <w:rPr>
          <w:lang w:eastAsia="ko-KR"/>
        </w:rPr>
        <w:lastRenderedPageBreak/>
        <w:t>For the pancreatic cancer study, prepare transgenic cancer cells tagged with a fluorescent reporter protein</w:t>
      </w:r>
      <w:r w:rsidR="00F647BD" w:rsidRPr="005D5FA3">
        <w:rPr>
          <w:lang w:eastAsia="ko-KR"/>
        </w:rPr>
        <w:t xml:space="preserve"> and BALB/C nude mice</w:t>
      </w:r>
      <w:r w:rsidRPr="005D5FA3">
        <w:rPr>
          <w:lang w:eastAsia="ko-KR"/>
        </w:rPr>
        <w:t xml:space="preserve">. </w:t>
      </w:r>
      <w:r w:rsidR="008D4912" w:rsidRPr="005D5FA3">
        <w:rPr>
          <w:lang w:eastAsia="ko-KR"/>
        </w:rPr>
        <w:t>In this study</w:t>
      </w:r>
      <w:r w:rsidRPr="005D5FA3">
        <w:rPr>
          <w:lang w:eastAsia="ko-KR"/>
        </w:rPr>
        <w:t xml:space="preserve">, </w:t>
      </w:r>
      <w:r w:rsidR="008D4912" w:rsidRPr="005D5FA3">
        <w:rPr>
          <w:lang w:eastAsia="ko-KR"/>
        </w:rPr>
        <w:t xml:space="preserve">the </w:t>
      </w:r>
      <w:r w:rsidRPr="005D5FA3">
        <w:rPr>
          <w:lang w:eastAsia="ko-KR"/>
        </w:rPr>
        <w:t xml:space="preserve">PANC-1 </w:t>
      </w:r>
      <w:proofErr w:type="spellStart"/>
      <w:r w:rsidRPr="005D5FA3">
        <w:rPr>
          <w:lang w:eastAsia="ko-KR"/>
        </w:rPr>
        <w:t>NucLight</w:t>
      </w:r>
      <w:proofErr w:type="spellEnd"/>
      <w:r w:rsidRPr="005D5FA3">
        <w:rPr>
          <w:lang w:eastAsia="ko-KR"/>
        </w:rPr>
        <w:t xml:space="preserve"> Red</w:t>
      </w:r>
      <w:r w:rsidR="008D4912" w:rsidRPr="005D5FA3">
        <w:rPr>
          <w:lang w:eastAsia="ko-KR"/>
        </w:rPr>
        <w:t xml:space="preserve"> cells</w:t>
      </w:r>
      <w:r w:rsidR="00CD4FD7">
        <w:rPr>
          <w:lang w:eastAsia="ko-KR"/>
        </w:rPr>
        <w:t xml:space="preserve"> were used</w:t>
      </w:r>
      <w:r w:rsidRPr="005D5FA3">
        <w:rPr>
          <w:lang w:eastAsia="ko-KR"/>
        </w:rPr>
        <w:t>. PANC-1 cancer cells</w:t>
      </w:r>
      <w:r w:rsidRPr="005D5FA3">
        <w:rPr>
          <w:lang w:eastAsia="ko-KR"/>
        </w:rPr>
        <w:fldChar w:fldCharType="begin"/>
      </w:r>
      <w:r w:rsidR="00D05486" w:rsidRPr="005D5FA3">
        <w:rPr>
          <w:lang w:eastAsia="ko-KR"/>
        </w:rPr>
        <w:instrText xml:space="preserve"> ADDIN EN.CITE &lt;EndNote&gt;&lt;Cite&gt;&lt;Author&gt;Lieber&lt;/Author&gt;&lt;Year&gt;1975&lt;/Year&gt;&lt;RecNum&gt;11&lt;/RecNum&gt;&lt;DisplayText&gt;&lt;style face="superscript"&gt;25&lt;/style&gt;&lt;/DisplayText&gt;&lt;record&gt;&lt;rec-number&gt;11&lt;/rec-number&gt;&lt;foreign-keys&gt;&lt;key app="EN" db-id="x0re5twwxs9fabevvwkxw0sqpapve9p9fdss" timestamp="1611120942"&gt;11&lt;/key&gt;&lt;/foreign-keys&gt;&lt;ref-type name="Journal Article"&gt;17&lt;/ref-type&gt;&lt;contributors&gt;&lt;authors&gt;&lt;author&gt;Lieber, M.&lt;/author&gt;&lt;author&gt;Mazzetta, J.&lt;/author&gt;&lt;author&gt;Nelson-Rees, W.&lt;/author&gt;&lt;author&gt;Kaplan, M.&lt;/author&gt;&lt;author&gt;Todaro, G.&lt;/author&gt;&lt;/authors&gt;&lt;/contributors&gt;&lt;titles&gt;&lt;title&gt;Establishment of a continuous tumor-cell line (panc-1) from a human carcinoma of the exocrine pancreas&lt;/title&gt;&lt;secondary-title&gt;Int J Cancer&lt;/secondary-title&gt;&lt;/titles&gt;&lt;periodical&gt;&lt;full-title&gt;Int J Cancer&lt;/full-title&gt;&lt;/periodical&gt;&lt;pages&gt;741-7&lt;/pages&gt;&lt;volume&gt;15&lt;/volume&gt;&lt;number&gt;5&lt;/number&gt;&lt;edition&gt;1975/05/15&lt;/edition&gt;&lt;keywords&gt;&lt;keyword&gt;*Carcinoma/genetics/pathology&lt;/keyword&gt;&lt;keyword&gt;Cell Line&lt;/keyword&gt;&lt;keyword&gt;Chromosomes&lt;/keyword&gt;&lt;keyword&gt;Fibroblasts&lt;/keyword&gt;&lt;keyword&gt;Humans&lt;/keyword&gt;&lt;keyword&gt;Male&lt;/keyword&gt;&lt;keyword&gt;*Pancreatic Neoplasms/genetics/pathology&lt;/keyword&gt;&lt;keyword&gt;Time Factors&lt;/keyword&gt;&lt;/keywords&gt;&lt;dates&gt;&lt;year&gt;1975&lt;/year&gt;&lt;pub-dates&gt;&lt;date&gt;May 15&lt;/date&gt;&lt;/pub-dates&gt;&lt;/dates&gt;&lt;isbn&gt;0020-7136 (Print)&amp;#xD;0020-7136 (Linking)&lt;/isbn&gt;&lt;accession-num&gt;1140870&lt;/accession-num&gt;&lt;urls&gt;&lt;related-urls&gt;&lt;url&gt;https://www.ncbi.nlm.nih.gov/pubmed/1140870&lt;/url&gt;&lt;/related-urls&gt;&lt;/urls&gt;&lt;electronic-resource-num&gt;10.1002/ijc.2910150505&lt;/electronic-resource-num&gt;&lt;/record&gt;&lt;/Cite&gt;&lt;/EndNote&gt;</w:instrText>
      </w:r>
      <w:r w:rsidRPr="005D5FA3">
        <w:rPr>
          <w:lang w:eastAsia="ko-KR"/>
        </w:rPr>
        <w:fldChar w:fldCharType="separate"/>
      </w:r>
      <w:r w:rsidR="00D05486" w:rsidRPr="005D5FA3">
        <w:rPr>
          <w:noProof/>
          <w:vertAlign w:val="superscript"/>
          <w:lang w:eastAsia="ko-KR"/>
        </w:rPr>
        <w:t>25</w:t>
      </w:r>
      <w:r w:rsidRPr="005D5FA3">
        <w:rPr>
          <w:lang w:eastAsia="ko-KR"/>
        </w:rPr>
        <w:fldChar w:fldCharType="end"/>
      </w:r>
      <w:r w:rsidRPr="005D5FA3">
        <w:rPr>
          <w:lang w:eastAsia="ko-KR"/>
        </w:rPr>
        <w:t xml:space="preserve"> were labeled with the </w:t>
      </w:r>
      <w:proofErr w:type="spellStart"/>
      <w:r w:rsidRPr="005D5FA3">
        <w:rPr>
          <w:lang w:eastAsia="ko-KR"/>
        </w:rPr>
        <w:t>NucLight</w:t>
      </w:r>
      <w:proofErr w:type="spellEnd"/>
      <w:r w:rsidRPr="005D5FA3">
        <w:rPr>
          <w:lang w:eastAsia="ko-KR"/>
        </w:rPr>
        <w:t xml:space="preserve"> Red fluorescent probe.</w:t>
      </w:r>
    </w:p>
    <w:p w14:paraId="04C22A9D" w14:textId="77777777" w:rsidR="00D47E51" w:rsidRPr="005D5FA3" w:rsidRDefault="00D47E51" w:rsidP="005D5FA3">
      <w:pPr>
        <w:pStyle w:val="ListParagraph"/>
        <w:ind w:leftChars="0" w:left="0"/>
        <w:rPr>
          <w:lang w:eastAsia="ko-KR"/>
        </w:rPr>
      </w:pPr>
    </w:p>
    <w:p w14:paraId="35D27631" w14:textId="403C7083" w:rsidR="004B244B" w:rsidRPr="005D5FA3" w:rsidRDefault="004B244B" w:rsidP="005D5FA3">
      <w:pPr>
        <w:pStyle w:val="ListParagraph"/>
        <w:numPr>
          <w:ilvl w:val="1"/>
          <w:numId w:val="14"/>
        </w:numPr>
        <w:ind w:leftChars="0" w:left="0" w:firstLine="0"/>
        <w:rPr>
          <w:lang w:eastAsia="ko-KR"/>
        </w:rPr>
      </w:pPr>
      <w:r w:rsidRPr="005D5FA3">
        <w:rPr>
          <w:lang w:eastAsia="ko-KR"/>
        </w:rPr>
        <w:t>S</w:t>
      </w:r>
      <w:r w:rsidR="002C6B00">
        <w:rPr>
          <w:lang w:eastAsia="ko-KR"/>
        </w:rPr>
        <w:t>terilize all s</w:t>
      </w:r>
      <w:r w:rsidRPr="005D5FA3">
        <w:rPr>
          <w:lang w:eastAsia="ko-KR"/>
        </w:rPr>
        <w:t xml:space="preserve">urgical tools and imaging windows </w:t>
      </w:r>
      <w:r w:rsidR="002C6B00">
        <w:rPr>
          <w:lang w:eastAsia="ko-KR"/>
        </w:rPr>
        <w:t xml:space="preserve">using </w:t>
      </w:r>
      <w:r w:rsidRPr="005D5FA3">
        <w:rPr>
          <w:lang w:eastAsia="ko-KR"/>
        </w:rPr>
        <w:t>an autoclave.</w:t>
      </w:r>
    </w:p>
    <w:p w14:paraId="4A11EC7E" w14:textId="77777777" w:rsidR="00D47E51" w:rsidRPr="005D5FA3" w:rsidRDefault="00D47E51" w:rsidP="005D5FA3">
      <w:pPr>
        <w:pStyle w:val="ListParagraph"/>
        <w:ind w:leftChars="0" w:left="0"/>
        <w:rPr>
          <w:lang w:eastAsia="ko-KR"/>
        </w:rPr>
      </w:pPr>
    </w:p>
    <w:p w14:paraId="4C8E3B9F" w14:textId="087A7E30" w:rsidR="00AE4687" w:rsidRPr="005D5FA3" w:rsidRDefault="002C6B00" w:rsidP="005D5FA3">
      <w:pPr>
        <w:pStyle w:val="ListParagraph"/>
        <w:numPr>
          <w:ilvl w:val="1"/>
          <w:numId w:val="14"/>
        </w:numPr>
        <w:ind w:leftChars="0" w:left="0" w:firstLine="0"/>
        <w:rPr>
          <w:lang w:eastAsia="ko-KR"/>
        </w:rPr>
      </w:pPr>
      <w:r>
        <w:rPr>
          <w:lang w:eastAsia="ko-KR"/>
        </w:rPr>
        <w:t xml:space="preserve">Apply </w:t>
      </w:r>
      <w:r w:rsidR="00AE4687" w:rsidRPr="005D5FA3">
        <w:rPr>
          <w:rFonts w:hint="eastAsia"/>
          <w:lang w:eastAsia="ko-KR"/>
        </w:rPr>
        <w:t>P</w:t>
      </w:r>
      <w:r w:rsidR="00AE4687" w:rsidRPr="005D5FA3">
        <w:rPr>
          <w:lang w:eastAsia="ko-KR"/>
        </w:rPr>
        <w:t xml:space="preserve">EG coating </w:t>
      </w:r>
      <w:r w:rsidR="008D4912" w:rsidRPr="005D5FA3">
        <w:rPr>
          <w:lang w:eastAsia="ko-KR"/>
        </w:rPr>
        <w:t>to</w:t>
      </w:r>
      <w:r w:rsidR="00AE4687" w:rsidRPr="005D5FA3">
        <w:rPr>
          <w:lang w:eastAsia="ko-KR"/>
        </w:rPr>
        <w:t xml:space="preserve"> </w:t>
      </w:r>
      <w:r>
        <w:rPr>
          <w:lang w:eastAsia="ko-KR"/>
        </w:rPr>
        <w:t xml:space="preserve">the </w:t>
      </w:r>
      <w:r w:rsidR="00AE4687" w:rsidRPr="005D5FA3">
        <w:rPr>
          <w:lang w:eastAsia="ko-KR"/>
        </w:rPr>
        <w:t>cover glass to prevent inflammatory response and increase biocompatibility</w:t>
      </w:r>
      <w:r w:rsidR="008D4912" w:rsidRPr="005D5FA3">
        <w:rPr>
          <w:lang w:eastAsia="ko-KR"/>
        </w:rPr>
        <w:t>,</w:t>
      </w:r>
      <w:r w:rsidR="00AE4687" w:rsidRPr="005D5FA3">
        <w:rPr>
          <w:lang w:eastAsia="ko-KR"/>
        </w:rPr>
        <w:t xml:space="preserve"> which is suitable for long-term imaging.</w:t>
      </w:r>
    </w:p>
    <w:p w14:paraId="660CF530" w14:textId="77777777" w:rsidR="004B244B" w:rsidRPr="005D5FA3" w:rsidRDefault="004B244B" w:rsidP="005D5FA3">
      <w:pPr>
        <w:pStyle w:val="ListParagraph"/>
        <w:ind w:leftChars="0" w:left="0"/>
        <w:rPr>
          <w:b/>
          <w:bCs/>
          <w:lang w:eastAsia="ko-KR"/>
        </w:rPr>
      </w:pPr>
    </w:p>
    <w:p w14:paraId="1A2725E8" w14:textId="77777777" w:rsidR="004B244B" w:rsidRPr="005D5FA3" w:rsidRDefault="004B244B" w:rsidP="005D5FA3">
      <w:pPr>
        <w:pStyle w:val="ListParagraph"/>
        <w:numPr>
          <w:ilvl w:val="0"/>
          <w:numId w:val="13"/>
        </w:numPr>
        <w:ind w:leftChars="0" w:left="0" w:firstLine="0"/>
        <w:rPr>
          <w:b/>
          <w:bCs/>
          <w:highlight w:val="yellow"/>
          <w:lang w:eastAsia="ko-KR"/>
        </w:rPr>
      </w:pPr>
      <w:r w:rsidRPr="005D5FA3">
        <w:rPr>
          <w:b/>
          <w:bCs/>
          <w:highlight w:val="yellow"/>
          <w:lang w:eastAsia="ko-KR"/>
        </w:rPr>
        <w:t>Surgery</w:t>
      </w:r>
    </w:p>
    <w:p w14:paraId="4073059C" w14:textId="77777777" w:rsidR="00D47E51" w:rsidRPr="005D5FA3" w:rsidRDefault="00D47E51" w:rsidP="005D5FA3">
      <w:pPr>
        <w:pStyle w:val="ListParagraph"/>
        <w:ind w:leftChars="0" w:left="0"/>
        <w:rPr>
          <w:highlight w:val="yellow"/>
          <w:lang w:eastAsia="ko-KR"/>
        </w:rPr>
      </w:pPr>
    </w:p>
    <w:p w14:paraId="57198FBF" w14:textId="6EDA88D9" w:rsidR="00D47E51" w:rsidRPr="005D5FA3" w:rsidRDefault="004B244B" w:rsidP="005D5FA3">
      <w:pPr>
        <w:pStyle w:val="ListParagraph"/>
        <w:numPr>
          <w:ilvl w:val="1"/>
          <w:numId w:val="18"/>
        </w:numPr>
        <w:ind w:leftChars="0" w:left="0" w:firstLine="0"/>
        <w:rPr>
          <w:highlight w:val="yellow"/>
          <w:lang w:eastAsia="ko-KR"/>
        </w:rPr>
      </w:pPr>
      <w:r w:rsidRPr="005D5FA3">
        <w:rPr>
          <w:highlight w:val="yellow"/>
          <w:lang w:eastAsia="ko-KR"/>
        </w:rPr>
        <w:t xml:space="preserve">Prepare a sterile surgical platform and sterilize the surfaces with 70% </w:t>
      </w:r>
      <w:r w:rsidR="008D4912" w:rsidRPr="005D5FA3">
        <w:rPr>
          <w:highlight w:val="yellow"/>
          <w:lang w:eastAsia="ko-KR"/>
        </w:rPr>
        <w:t>ethanol</w:t>
      </w:r>
      <w:r w:rsidRPr="005D5FA3">
        <w:rPr>
          <w:highlight w:val="yellow"/>
          <w:lang w:eastAsia="ko-KR"/>
        </w:rPr>
        <w:t>.</w:t>
      </w:r>
    </w:p>
    <w:p w14:paraId="57B6C19F" w14:textId="77777777" w:rsidR="00D47E51" w:rsidRPr="005D5FA3" w:rsidRDefault="00D47E51" w:rsidP="005D5FA3">
      <w:pPr>
        <w:pStyle w:val="ListParagraph"/>
        <w:ind w:leftChars="0" w:left="0"/>
        <w:rPr>
          <w:highlight w:val="yellow"/>
          <w:lang w:eastAsia="ko-KR"/>
        </w:rPr>
      </w:pPr>
    </w:p>
    <w:p w14:paraId="6AE5E53C" w14:textId="219E79E3" w:rsidR="004B244B" w:rsidRPr="005D5FA3" w:rsidRDefault="004B244B" w:rsidP="005D5FA3">
      <w:pPr>
        <w:pStyle w:val="ListParagraph"/>
        <w:ind w:leftChars="0" w:left="0"/>
        <w:rPr>
          <w:highlight w:val="yellow"/>
          <w:lang w:eastAsia="ko-KR"/>
        </w:rPr>
      </w:pPr>
      <w:r w:rsidRPr="005D5FA3">
        <w:rPr>
          <w:highlight w:val="yellow"/>
          <w:lang w:eastAsia="ko-KR"/>
        </w:rPr>
        <w:t>NOTE: For longitudinal imaging sessions, consider using aseptic technique</w:t>
      </w:r>
      <w:r w:rsidR="008D4912" w:rsidRPr="005D5FA3">
        <w:rPr>
          <w:highlight w:val="yellow"/>
          <w:lang w:eastAsia="ko-KR"/>
        </w:rPr>
        <w:t>s</w:t>
      </w:r>
      <w:r w:rsidRPr="005D5FA3">
        <w:rPr>
          <w:highlight w:val="yellow"/>
          <w:lang w:eastAsia="ko-KR"/>
        </w:rPr>
        <w:t>.</w:t>
      </w:r>
    </w:p>
    <w:p w14:paraId="6933B736" w14:textId="77777777" w:rsidR="00D47E51" w:rsidRPr="000075B6" w:rsidRDefault="00D47E51" w:rsidP="005D5FA3">
      <w:pPr>
        <w:pStyle w:val="ListParagraph"/>
        <w:ind w:leftChars="0" w:left="0"/>
        <w:rPr>
          <w:lang w:eastAsia="ko-KR"/>
        </w:rPr>
      </w:pPr>
    </w:p>
    <w:p w14:paraId="7990A97A" w14:textId="12EAF443" w:rsidR="00CB4FEF" w:rsidRPr="000075B6" w:rsidRDefault="00CD4FD7" w:rsidP="005D5FA3">
      <w:pPr>
        <w:pStyle w:val="ListParagraph"/>
        <w:numPr>
          <w:ilvl w:val="1"/>
          <w:numId w:val="18"/>
        </w:numPr>
        <w:ind w:leftChars="0" w:left="0" w:firstLine="0"/>
        <w:rPr>
          <w:lang w:eastAsia="ko-KR"/>
        </w:rPr>
      </w:pPr>
      <w:r w:rsidRPr="000075B6">
        <w:rPr>
          <w:lang w:eastAsia="ko-KR"/>
        </w:rPr>
        <w:t>A</w:t>
      </w:r>
      <w:r w:rsidR="004B244B" w:rsidRPr="000075B6">
        <w:rPr>
          <w:lang w:eastAsia="ko-KR"/>
        </w:rPr>
        <w:t>nesthe</w:t>
      </w:r>
      <w:r w:rsidRPr="000075B6">
        <w:rPr>
          <w:lang w:eastAsia="ko-KR"/>
        </w:rPr>
        <w:t xml:space="preserve">tize mice </w:t>
      </w:r>
      <w:r w:rsidR="004B244B" w:rsidRPr="000075B6">
        <w:rPr>
          <w:lang w:eastAsia="ko-KR"/>
        </w:rPr>
        <w:t xml:space="preserve">with a mixture of </w:t>
      </w:r>
      <w:r w:rsidR="00B32DE9" w:rsidRPr="000075B6">
        <w:rPr>
          <w:lang w:eastAsia="ko-KR"/>
        </w:rPr>
        <w:t>t</w:t>
      </w:r>
      <w:r w:rsidR="004B244B" w:rsidRPr="000075B6">
        <w:rPr>
          <w:lang w:eastAsia="ko-KR"/>
        </w:rPr>
        <w:t>iletamine/</w:t>
      </w:r>
      <w:r w:rsidR="00B32DE9" w:rsidRPr="000075B6">
        <w:rPr>
          <w:lang w:eastAsia="ko-KR"/>
        </w:rPr>
        <w:t>z</w:t>
      </w:r>
      <w:r w:rsidR="004B244B" w:rsidRPr="000075B6">
        <w:rPr>
          <w:lang w:eastAsia="ko-KR"/>
        </w:rPr>
        <w:t xml:space="preserve">olazepam (30 mg/kg) and </w:t>
      </w:r>
      <w:r w:rsidR="008D651A">
        <w:rPr>
          <w:lang w:eastAsia="ko-KR"/>
        </w:rPr>
        <w:t>x</w:t>
      </w:r>
      <w:r w:rsidR="004B244B" w:rsidRPr="000075B6">
        <w:rPr>
          <w:lang w:eastAsia="ko-KR"/>
        </w:rPr>
        <w:t>ylazine (10 mg/kg).</w:t>
      </w:r>
    </w:p>
    <w:p w14:paraId="5D64D916" w14:textId="77777777" w:rsidR="00D47E51" w:rsidRPr="005D5FA3" w:rsidRDefault="00D47E51" w:rsidP="005D5FA3">
      <w:pPr>
        <w:pStyle w:val="ListParagraph"/>
        <w:ind w:leftChars="0" w:left="0"/>
        <w:rPr>
          <w:highlight w:val="yellow"/>
          <w:lang w:eastAsia="ko-KR"/>
        </w:rPr>
      </w:pPr>
    </w:p>
    <w:p w14:paraId="11EF5DC7" w14:textId="763A20C9" w:rsidR="00CB4FEF" w:rsidRPr="00DF03E8" w:rsidRDefault="00CB4FEF" w:rsidP="005D5FA3">
      <w:pPr>
        <w:pStyle w:val="ListParagraph"/>
        <w:ind w:leftChars="0" w:left="0"/>
        <w:rPr>
          <w:lang w:eastAsia="ko-KR"/>
        </w:rPr>
      </w:pPr>
      <w:r w:rsidRPr="00DF03E8">
        <w:rPr>
          <w:lang w:eastAsia="ko-KR"/>
        </w:rPr>
        <w:t xml:space="preserve">NOTE: </w:t>
      </w:r>
      <w:r w:rsidR="00CD4FD7" w:rsidRPr="00DF03E8">
        <w:rPr>
          <w:lang w:eastAsia="ko-KR"/>
        </w:rPr>
        <w:t>U</w:t>
      </w:r>
      <w:r w:rsidR="00893B32" w:rsidRPr="00DF03E8">
        <w:rPr>
          <w:lang w:eastAsia="ko-KR"/>
        </w:rPr>
        <w:t>s</w:t>
      </w:r>
      <w:r w:rsidR="00CD4FD7" w:rsidRPr="00DF03E8">
        <w:rPr>
          <w:lang w:eastAsia="ko-KR"/>
        </w:rPr>
        <w:t>e of</w:t>
      </w:r>
      <w:r w:rsidRPr="00DF03E8">
        <w:rPr>
          <w:lang w:eastAsia="ko-KR"/>
        </w:rPr>
        <w:t xml:space="preserve"> </w:t>
      </w:r>
      <w:r w:rsidR="00B32DE9" w:rsidRPr="00DF03E8">
        <w:rPr>
          <w:lang w:eastAsia="ko-KR"/>
        </w:rPr>
        <w:t>t</w:t>
      </w:r>
      <w:r w:rsidRPr="00DF03E8">
        <w:rPr>
          <w:lang w:eastAsia="ko-KR"/>
        </w:rPr>
        <w:t>iletamine/</w:t>
      </w:r>
      <w:r w:rsidR="00B32DE9" w:rsidRPr="00DF03E8">
        <w:rPr>
          <w:lang w:eastAsia="ko-KR"/>
        </w:rPr>
        <w:t>z</w:t>
      </w:r>
      <w:r w:rsidRPr="00DF03E8">
        <w:rPr>
          <w:lang w:eastAsia="ko-KR"/>
        </w:rPr>
        <w:t xml:space="preserve">olazepam </w:t>
      </w:r>
      <w:r w:rsidR="00CD4FD7" w:rsidRPr="00DF03E8">
        <w:rPr>
          <w:lang w:eastAsia="ko-KR"/>
        </w:rPr>
        <w:t xml:space="preserve">is recommended </w:t>
      </w:r>
      <w:r w:rsidRPr="00DF03E8">
        <w:rPr>
          <w:lang w:eastAsia="ko-KR"/>
        </w:rPr>
        <w:t xml:space="preserve">instead of </w:t>
      </w:r>
      <w:r w:rsidR="00B32DE9" w:rsidRPr="00DF03E8">
        <w:rPr>
          <w:lang w:eastAsia="ko-KR"/>
        </w:rPr>
        <w:t>k</w:t>
      </w:r>
      <w:r w:rsidRPr="00DF03E8">
        <w:rPr>
          <w:lang w:eastAsia="ko-KR"/>
        </w:rPr>
        <w:t xml:space="preserve">etamine </w:t>
      </w:r>
      <w:r w:rsidR="00B32DE9" w:rsidRPr="00DF03E8">
        <w:rPr>
          <w:lang w:eastAsia="ko-KR"/>
        </w:rPr>
        <w:t>because of</w:t>
      </w:r>
      <w:r w:rsidRPr="00DF03E8">
        <w:rPr>
          <w:lang w:eastAsia="ko-KR"/>
        </w:rPr>
        <w:t xml:space="preserve"> its adverse effect of hyperglycemia. Optimal anesthesia </w:t>
      </w:r>
      <w:r w:rsidR="00AE4687" w:rsidRPr="00DF03E8">
        <w:rPr>
          <w:lang w:eastAsia="ko-KR"/>
        </w:rPr>
        <w:t>should</w:t>
      </w:r>
      <w:r w:rsidRPr="00DF03E8">
        <w:rPr>
          <w:lang w:eastAsia="ko-KR"/>
        </w:rPr>
        <w:t xml:space="preserve"> be </w:t>
      </w:r>
      <w:r w:rsidR="00AE4687" w:rsidRPr="00DF03E8">
        <w:rPr>
          <w:lang w:eastAsia="ko-KR"/>
        </w:rPr>
        <w:t>selected</w:t>
      </w:r>
      <w:r w:rsidRPr="00DF03E8">
        <w:rPr>
          <w:lang w:eastAsia="ko-KR"/>
        </w:rPr>
        <w:t xml:space="preserve"> </w:t>
      </w:r>
      <w:r w:rsidR="00B32DE9" w:rsidRPr="00DF03E8">
        <w:rPr>
          <w:lang w:eastAsia="ko-KR"/>
        </w:rPr>
        <w:t>for the</w:t>
      </w:r>
      <w:r w:rsidRPr="00DF03E8">
        <w:rPr>
          <w:lang w:eastAsia="ko-KR"/>
        </w:rPr>
        <w:t xml:space="preserve"> purpose of </w:t>
      </w:r>
      <w:r w:rsidR="00036A97" w:rsidRPr="00DF03E8">
        <w:rPr>
          <w:lang w:eastAsia="ko-KR"/>
        </w:rPr>
        <w:t xml:space="preserve">the </w:t>
      </w:r>
      <w:r w:rsidRPr="00DF03E8">
        <w:rPr>
          <w:lang w:eastAsia="ko-KR"/>
        </w:rPr>
        <w:t>experiment</w:t>
      </w:r>
      <w:r w:rsidRPr="00DF03E8">
        <w:rPr>
          <w:lang w:eastAsia="ko-KR"/>
        </w:rPr>
        <w:fldChar w:fldCharType="begin">
          <w:fldData xml:space="preserve">PEVuZE5vdGU+PENpdGU+PEF1dGhvcj5Gcmlra2UtU2NobWlkdDwvQXV0aG9yPjxZZWFyPjIwMjE8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</w:fldData>
        </w:fldChar>
      </w:r>
      <w:r w:rsidR="00D05486" w:rsidRPr="00DF03E8">
        <w:rPr>
          <w:lang w:eastAsia="ko-KR"/>
        </w:rPr>
        <w:instrText xml:space="preserve"> ADDIN EN.CITE </w:instrText>
      </w:r>
      <w:r w:rsidR="00D05486" w:rsidRPr="00DF03E8">
        <w:rPr>
          <w:lang w:eastAsia="ko-KR"/>
        </w:rPr>
        <w:fldChar w:fldCharType="begin">
          <w:fldData xml:space="preserve">PEVuZE5vdGU+PENpdGU+PEF1dGhvcj5Gcmlra2UtU2NobWlkdDwvQXV0aG9yPjxZZWFyPjIwMjE8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</w:fldData>
        </w:fldChar>
      </w:r>
      <w:r w:rsidR="00D05486" w:rsidRPr="00DF03E8">
        <w:rPr>
          <w:lang w:eastAsia="ko-KR"/>
        </w:rPr>
        <w:instrText xml:space="preserve"> ADDIN EN.CITE.DATA </w:instrText>
      </w:r>
      <w:r w:rsidR="00D05486" w:rsidRPr="00DF03E8">
        <w:rPr>
          <w:lang w:eastAsia="ko-KR"/>
        </w:rPr>
      </w:r>
      <w:r w:rsidR="00D05486" w:rsidRPr="00DF03E8">
        <w:rPr>
          <w:lang w:eastAsia="ko-KR"/>
        </w:rPr>
        <w:fldChar w:fldCharType="end"/>
      </w:r>
      <w:r w:rsidRPr="00DF03E8">
        <w:rPr>
          <w:lang w:eastAsia="ko-KR"/>
        </w:rPr>
      </w:r>
      <w:r w:rsidRPr="00DF03E8">
        <w:rPr>
          <w:lang w:eastAsia="ko-KR"/>
        </w:rPr>
        <w:fldChar w:fldCharType="separate"/>
      </w:r>
      <w:r w:rsidR="00D05486" w:rsidRPr="00DF03E8">
        <w:rPr>
          <w:noProof/>
          <w:vertAlign w:val="superscript"/>
          <w:lang w:eastAsia="ko-KR"/>
        </w:rPr>
        <w:t>9,27</w:t>
      </w:r>
      <w:r w:rsidRPr="00DF03E8">
        <w:rPr>
          <w:lang w:eastAsia="ko-KR"/>
        </w:rPr>
        <w:fldChar w:fldCharType="end"/>
      </w:r>
      <w:r w:rsidRPr="00DF03E8">
        <w:rPr>
          <w:lang w:eastAsia="ko-KR"/>
        </w:rPr>
        <w:t>.</w:t>
      </w:r>
    </w:p>
    <w:p w14:paraId="2550DAFD" w14:textId="77777777" w:rsidR="00D47E51" w:rsidRPr="005D5FA3" w:rsidRDefault="00D47E51" w:rsidP="005D5FA3">
      <w:pPr>
        <w:pStyle w:val="ListParagraph"/>
        <w:ind w:leftChars="0" w:left="0"/>
        <w:rPr>
          <w:highlight w:val="yellow"/>
          <w:lang w:eastAsia="ko-KR"/>
        </w:rPr>
      </w:pPr>
    </w:p>
    <w:p w14:paraId="35001669" w14:textId="760E7FFC" w:rsidR="004B244B" w:rsidRPr="005D5FA3" w:rsidRDefault="004B244B" w:rsidP="005D5FA3">
      <w:pPr>
        <w:pStyle w:val="ListParagraph"/>
        <w:numPr>
          <w:ilvl w:val="1"/>
          <w:numId w:val="18"/>
        </w:numPr>
        <w:ind w:leftChars="0" w:left="0" w:firstLine="0"/>
        <w:rPr>
          <w:highlight w:val="yellow"/>
          <w:lang w:eastAsia="ko-KR"/>
        </w:rPr>
      </w:pPr>
      <w:r w:rsidRPr="005D5FA3">
        <w:rPr>
          <w:highlight w:val="yellow"/>
          <w:lang w:eastAsia="ko-KR"/>
        </w:rPr>
        <w:t>Monitor the body temperature using a rectal probe with a homeothermic controlled heating pad.</w:t>
      </w:r>
    </w:p>
    <w:p w14:paraId="5B18B064" w14:textId="77777777" w:rsidR="00D47E51" w:rsidRPr="005D5FA3" w:rsidRDefault="00D47E51" w:rsidP="005D5FA3">
      <w:pPr>
        <w:pStyle w:val="ListParagraph"/>
        <w:ind w:leftChars="0" w:left="0"/>
        <w:rPr>
          <w:highlight w:val="yellow"/>
          <w:lang w:eastAsia="ko-KR"/>
        </w:rPr>
      </w:pPr>
    </w:p>
    <w:p w14:paraId="5F687DBA" w14:textId="74BFA794" w:rsidR="004B244B" w:rsidRPr="005D5FA3" w:rsidRDefault="004B244B" w:rsidP="005D5FA3">
      <w:pPr>
        <w:pStyle w:val="ListParagraph"/>
        <w:numPr>
          <w:ilvl w:val="1"/>
          <w:numId w:val="18"/>
        </w:numPr>
        <w:ind w:leftChars="0" w:left="0" w:firstLine="0"/>
        <w:rPr>
          <w:highlight w:val="yellow"/>
          <w:lang w:eastAsia="ko-KR"/>
        </w:rPr>
      </w:pPr>
      <w:r w:rsidRPr="005D5FA3">
        <w:rPr>
          <w:rFonts w:hint="eastAsia"/>
          <w:highlight w:val="yellow"/>
          <w:lang w:eastAsia="ko-KR"/>
        </w:rPr>
        <w:t>S</w:t>
      </w:r>
      <w:r w:rsidRPr="005D5FA3">
        <w:rPr>
          <w:highlight w:val="yellow"/>
          <w:lang w:eastAsia="ko-KR"/>
        </w:rPr>
        <w:t xml:space="preserve">have the left flank of the mouse and apply </w:t>
      </w:r>
      <w:r w:rsidR="0097512E">
        <w:rPr>
          <w:highlight w:val="yellow"/>
          <w:lang w:eastAsia="ko-KR"/>
        </w:rPr>
        <w:t>three rounds of alternating alcohol and iodine</w:t>
      </w:r>
      <w:r w:rsidR="009A7A63">
        <w:rPr>
          <w:highlight w:val="yellow"/>
          <w:lang w:eastAsia="ko-KR"/>
        </w:rPr>
        <w:t>-</w:t>
      </w:r>
      <w:r w:rsidR="0097512E">
        <w:rPr>
          <w:highlight w:val="yellow"/>
          <w:lang w:eastAsia="ko-KR"/>
        </w:rPr>
        <w:t>based</w:t>
      </w:r>
      <w:r w:rsidRPr="005D5FA3">
        <w:rPr>
          <w:highlight w:val="yellow"/>
          <w:lang w:eastAsia="ko-KR"/>
        </w:rPr>
        <w:t xml:space="preserve"> scrub.</w:t>
      </w:r>
    </w:p>
    <w:p w14:paraId="7B8FB583" w14:textId="77777777" w:rsidR="00D47E51" w:rsidRPr="005D5FA3" w:rsidRDefault="00D47E51" w:rsidP="005D5FA3">
      <w:pPr>
        <w:pStyle w:val="ListParagraph"/>
        <w:ind w:leftChars="0" w:left="0"/>
        <w:rPr>
          <w:highlight w:val="yellow"/>
          <w:lang w:eastAsia="ko-KR"/>
        </w:rPr>
      </w:pPr>
    </w:p>
    <w:p w14:paraId="46AC42A1" w14:textId="08F6B523" w:rsidR="004B244B" w:rsidRPr="005D5FA3" w:rsidRDefault="004B244B" w:rsidP="005D5FA3">
      <w:pPr>
        <w:pStyle w:val="ListParagraph"/>
        <w:numPr>
          <w:ilvl w:val="1"/>
          <w:numId w:val="18"/>
        </w:numPr>
        <w:ind w:leftChars="0" w:left="0" w:firstLine="0"/>
        <w:rPr>
          <w:highlight w:val="yellow"/>
          <w:lang w:eastAsia="ko-KR"/>
        </w:rPr>
      </w:pPr>
      <w:r w:rsidRPr="005D5FA3">
        <w:rPr>
          <w:highlight w:val="yellow"/>
          <w:lang w:eastAsia="ko-KR"/>
        </w:rPr>
        <w:t>Make a 1.5 cm incision on the left flank of the mouse and dissect the skin and muscle.</w:t>
      </w:r>
    </w:p>
    <w:p w14:paraId="0B4B2813" w14:textId="77777777" w:rsidR="00D47E51" w:rsidRPr="005D5FA3" w:rsidRDefault="00D47E51" w:rsidP="005D5FA3">
      <w:pPr>
        <w:pStyle w:val="ListParagraph"/>
        <w:ind w:leftChars="0" w:left="0"/>
        <w:rPr>
          <w:highlight w:val="yellow"/>
          <w:lang w:eastAsia="ko-KR"/>
        </w:rPr>
      </w:pPr>
    </w:p>
    <w:p w14:paraId="74F9582E" w14:textId="552A15AC" w:rsidR="00A46F70" w:rsidRPr="005D5FA3" w:rsidRDefault="00A46F70" w:rsidP="005D5FA3">
      <w:pPr>
        <w:pStyle w:val="ListParagraph"/>
        <w:numPr>
          <w:ilvl w:val="1"/>
          <w:numId w:val="18"/>
        </w:numPr>
        <w:ind w:leftChars="0" w:left="0" w:firstLine="0"/>
        <w:rPr>
          <w:highlight w:val="yellow"/>
          <w:lang w:eastAsia="ko-KR"/>
        </w:rPr>
      </w:pPr>
      <w:r w:rsidRPr="005D5FA3">
        <w:rPr>
          <w:highlight w:val="yellow"/>
          <w:lang w:eastAsia="ko-KR"/>
        </w:rPr>
        <w:t>Perform a purse</w:t>
      </w:r>
      <w:r w:rsidR="00893B32" w:rsidRPr="005D5FA3">
        <w:rPr>
          <w:highlight w:val="yellow"/>
          <w:lang w:eastAsia="ko-KR"/>
        </w:rPr>
        <w:t>-</w:t>
      </w:r>
      <w:r w:rsidRPr="005D5FA3">
        <w:rPr>
          <w:highlight w:val="yellow"/>
          <w:lang w:eastAsia="ko-KR"/>
        </w:rPr>
        <w:t xml:space="preserve">string suture with </w:t>
      </w:r>
      <w:r w:rsidR="0074419F">
        <w:rPr>
          <w:highlight w:val="yellow"/>
          <w:lang w:eastAsia="ko-KR"/>
        </w:rPr>
        <w:t xml:space="preserve">a </w:t>
      </w:r>
      <w:r w:rsidRPr="005D5FA3">
        <w:rPr>
          <w:highlight w:val="yellow"/>
          <w:lang w:eastAsia="ko-KR"/>
        </w:rPr>
        <w:t>black or nylon 4-0</w:t>
      </w:r>
      <w:r w:rsidR="0074419F">
        <w:rPr>
          <w:highlight w:val="yellow"/>
          <w:lang w:eastAsia="ko-KR"/>
        </w:rPr>
        <w:t xml:space="preserve"> suture</w:t>
      </w:r>
      <w:r w:rsidRPr="005D5FA3">
        <w:rPr>
          <w:highlight w:val="yellow"/>
          <w:lang w:eastAsia="ko-KR"/>
        </w:rPr>
        <w:t xml:space="preserve"> in the incision margin.</w:t>
      </w:r>
    </w:p>
    <w:p w14:paraId="20596B0F" w14:textId="77777777" w:rsidR="00D47E51" w:rsidRPr="005D5FA3" w:rsidRDefault="00D47E51" w:rsidP="005D5FA3">
      <w:pPr>
        <w:pStyle w:val="ListParagraph"/>
        <w:ind w:leftChars="0" w:left="0"/>
        <w:rPr>
          <w:highlight w:val="yellow"/>
          <w:lang w:eastAsia="ko-KR"/>
        </w:rPr>
      </w:pPr>
    </w:p>
    <w:p w14:paraId="5984F034" w14:textId="3807DA95" w:rsidR="004B244B" w:rsidRPr="005D5FA3" w:rsidRDefault="004B244B" w:rsidP="005D5FA3">
      <w:pPr>
        <w:pStyle w:val="ListParagraph"/>
        <w:numPr>
          <w:ilvl w:val="1"/>
          <w:numId w:val="18"/>
        </w:numPr>
        <w:ind w:leftChars="0" w:left="0" w:firstLine="0"/>
        <w:rPr>
          <w:highlight w:val="yellow"/>
          <w:lang w:eastAsia="ko-KR"/>
        </w:rPr>
      </w:pPr>
      <w:r w:rsidRPr="005D5FA3">
        <w:rPr>
          <w:rFonts w:hint="eastAsia"/>
          <w:highlight w:val="yellow"/>
          <w:lang w:eastAsia="ko-KR"/>
        </w:rPr>
        <w:t>U</w:t>
      </w:r>
      <w:r w:rsidRPr="005D5FA3">
        <w:rPr>
          <w:highlight w:val="yellow"/>
          <w:lang w:eastAsia="ko-KR"/>
        </w:rPr>
        <w:t>se a micro retractor on the incision and gently expose the spleen.</w:t>
      </w:r>
    </w:p>
    <w:p w14:paraId="3994E489" w14:textId="77777777" w:rsidR="00D47E51" w:rsidRPr="005D5FA3" w:rsidRDefault="00D47E51" w:rsidP="005D5FA3">
      <w:pPr>
        <w:pStyle w:val="ListParagraph"/>
        <w:ind w:leftChars="0" w:left="0"/>
        <w:rPr>
          <w:highlight w:val="yellow"/>
          <w:lang w:eastAsia="ko-KR"/>
        </w:rPr>
      </w:pPr>
    </w:p>
    <w:p w14:paraId="5BFFF34D" w14:textId="2F8C6F41" w:rsidR="004B244B" w:rsidRPr="005D5FA3" w:rsidRDefault="004B244B" w:rsidP="005D5FA3">
      <w:pPr>
        <w:pStyle w:val="ListParagraph"/>
        <w:numPr>
          <w:ilvl w:val="1"/>
          <w:numId w:val="18"/>
        </w:numPr>
        <w:ind w:leftChars="0" w:left="0" w:firstLine="0"/>
        <w:rPr>
          <w:highlight w:val="yellow"/>
          <w:lang w:eastAsia="ko-KR"/>
        </w:rPr>
      </w:pPr>
      <w:r w:rsidRPr="005D5FA3">
        <w:rPr>
          <w:highlight w:val="yellow"/>
          <w:lang w:eastAsia="ko-KR"/>
        </w:rPr>
        <w:t>Carefully pool the spleen with ring forceps and identify the pancreas.</w:t>
      </w:r>
    </w:p>
    <w:p w14:paraId="5F0BD3E7" w14:textId="77777777" w:rsidR="00D47E51" w:rsidRPr="005D5FA3" w:rsidRDefault="00D47E51" w:rsidP="005D5FA3">
      <w:pPr>
        <w:pStyle w:val="ListParagraph"/>
        <w:ind w:leftChars="0" w:left="0"/>
        <w:rPr>
          <w:highlight w:val="yellow"/>
          <w:lang w:eastAsia="ko-KR"/>
        </w:rPr>
      </w:pPr>
    </w:p>
    <w:p w14:paraId="0525A6D8" w14:textId="0BF8EDC9" w:rsidR="004B244B" w:rsidRPr="005D5FA3" w:rsidRDefault="009A7A63" w:rsidP="005D5FA3">
      <w:pPr>
        <w:pStyle w:val="ListParagraph"/>
        <w:numPr>
          <w:ilvl w:val="1"/>
          <w:numId w:val="18"/>
        </w:numPr>
        <w:ind w:leftChars="0" w:left="0" w:firstLine="0"/>
        <w:rPr>
          <w:highlight w:val="yellow"/>
          <w:lang w:eastAsia="ko-KR"/>
        </w:rPr>
      </w:pPr>
      <w:r>
        <w:rPr>
          <w:highlight w:val="yellow"/>
          <w:lang w:eastAsia="ko-KR"/>
        </w:rPr>
        <w:t>Place</w:t>
      </w:r>
      <w:r w:rsidR="004B244B" w:rsidRPr="005D5FA3">
        <w:rPr>
          <w:highlight w:val="yellow"/>
          <w:lang w:eastAsia="ko-KR"/>
        </w:rPr>
        <w:t xml:space="preserve"> the window </w:t>
      </w:r>
      <w:r>
        <w:rPr>
          <w:highlight w:val="yellow"/>
          <w:lang w:eastAsia="ko-KR"/>
        </w:rPr>
        <w:t>at</w:t>
      </w:r>
      <w:r w:rsidR="004B244B" w:rsidRPr="005D5FA3">
        <w:rPr>
          <w:highlight w:val="yellow"/>
          <w:lang w:eastAsia="ko-KR"/>
        </w:rPr>
        <w:t xml:space="preserve"> the flank of the mouse and pass the spleen and pancreas through the open space of the window.</w:t>
      </w:r>
    </w:p>
    <w:p w14:paraId="088CD7C1" w14:textId="77777777" w:rsidR="00D47E51" w:rsidRPr="005D5FA3" w:rsidRDefault="00D47E51" w:rsidP="005D5FA3">
      <w:pPr>
        <w:pStyle w:val="ListParagraph"/>
        <w:ind w:leftChars="0" w:left="0"/>
        <w:rPr>
          <w:highlight w:val="yellow"/>
          <w:lang w:eastAsia="ko-KR"/>
        </w:rPr>
      </w:pPr>
    </w:p>
    <w:p w14:paraId="107E6618" w14:textId="082AA74D" w:rsidR="004B244B" w:rsidRPr="005D5FA3" w:rsidRDefault="004B244B" w:rsidP="005D5FA3">
      <w:pPr>
        <w:pStyle w:val="ListParagraph"/>
        <w:numPr>
          <w:ilvl w:val="1"/>
          <w:numId w:val="18"/>
        </w:numPr>
        <w:ind w:leftChars="0" w:left="0" w:firstLine="0"/>
        <w:rPr>
          <w:highlight w:val="yellow"/>
          <w:lang w:eastAsia="ko-KR"/>
        </w:rPr>
      </w:pPr>
      <w:r w:rsidRPr="005D5FA3">
        <w:rPr>
          <w:highlight w:val="yellow"/>
          <w:lang w:eastAsia="ko-KR"/>
        </w:rPr>
        <w:t>Gently p</w:t>
      </w:r>
      <w:r w:rsidR="00B32DE9" w:rsidRPr="005D5FA3">
        <w:rPr>
          <w:highlight w:val="yellow"/>
          <w:lang w:eastAsia="ko-KR"/>
        </w:rPr>
        <w:t>lace</w:t>
      </w:r>
      <w:r w:rsidRPr="005D5FA3">
        <w:rPr>
          <w:highlight w:val="yellow"/>
          <w:lang w:eastAsia="ko-KR"/>
        </w:rPr>
        <w:t xml:space="preserve"> the pancreas on the plate of the imaging window</w:t>
      </w:r>
      <w:r w:rsidR="00CD4FD7">
        <w:rPr>
          <w:highlight w:val="yellow"/>
          <w:lang w:eastAsia="ko-KR"/>
        </w:rPr>
        <w:t>;</w:t>
      </w:r>
      <w:r w:rsidRPr="005D5FA3">
        <w:rPr>
          <w:highlight w:val="yellow"/>
          <w:lang w:eastAsia="ko-KR"/>
        </w:rPr>
        <w:t xml:space="preserve"> the spleen will be placed on the open space of the window.</w:t>
      </w:r>
    </w:p>
    <w:p w14:paraId="083C025C" w14:textId="77777777" w:rsidR="00D47E51" w:rsidRPr="005D5FA3" w:rsidRDefault="00D47E51" w:rsidP="005D5FA3">
      <w:pPr>
        <w:pStyle w:val="ListParagraph"/>
        <w:ind w:leftChars="0" w:left="0"/>
        <w:rPr>
          <w:highlight w:val="yellow"/>
          <w:lang w:eastAsia="ko-KR"/>
        </w:rPr>
      </w:pPr>
    </w:p>
    <w:p w14:paraId="5C1F4DFB" w14:textId="211556E4" w:rsidR="004B244B" w:rsidRPr="005D5FA3" w:rsidRDefault="004B244B" w:rsidP="005D5FA3">
      <w:pPr>
        <w:pStyle w:val="ListParagraph"/>
        <w:numPr>
          <w:ilvl w:val="1"/>
          <w:numId w:val="18"/>
        </w:numPr>
        <w:ind w:leftChars="0" w:left="0" w:firstLine="0"/>
        <w:rPr>
          <w:highlight w:val="yellow"/>
          <w:lang w:eastAsia="ko-KR"/>
        </w:rPr>
      </w:pPr>
      <w:r w:rsidRPr="005D5FA3">
        <w:rPr>
          <w:highlight w:val="yellow"/>
          <w:lang w:eastAsia="ko-KR"/>
        </w:rPr>
        <w:t xml:space="preserve">For </w:t>
      </w:r>
      <w:r w:rsidR="009A7A63">
        <w:rPr>
          <w:highlight w:val="yellow"/>
          <w:lang w:eastAsia="ko-KR"/>
        </w:rPr>
        <w:t xml:space="preserve">the </w:t>
      </w:r>
      <w:r w:rsidRPr="005D5FA3">
        <w:rPr>
          <w:highlight w:val="yellow"/>
          <w:lang w:eastAsia="ko-KR"/>
        </w:rPr>
        <w:t xml:space="preserve">cancer cell study, </w:t>
      </w:r>
      <w:r w:rsidR="00B32DE9" w:rsidRPr="005D5FA3">
        <w:rPr>
          <w:highlight w:val="yellow"/>
          <w:lang w:eastAsia="ko-KR"/>
        </w:rPr>
        <w:t xml:space="preserve">inject </w:t>
      </w:r>
      <w:r w:rsidRPr="005D5FA3">
        <w:rPr>
          <w:highlight w:val="yellow"/>
          <w:lang w:eastAsia="ko-KR"/>
        </w:rPr>
        <w:t xml:space="preserve">PANC-1 </w:t>
      </w:r>
      <w:proofErr w:type="spellStart"/>
      <w:r w:rsidRPr="005D5FA3">
        <w:rPr>
          <w:highlight w:val="yellow"/>
          <w:lang w:eastAsia="ko-KR"/>
        </w:rPr>
        <w:t>NucLight</w:t>
      </w:r>
      <w:proofErr w:type="spellEnd"/>
      <w:r w:rsidRPr="005D5FA3">
        <w:rPr>
          <w:highlight w:val="yellow"/>
          <w:lang w:eastAsia="ko-KR"/>
        </w:rPr>
        <w:t xml:space="preserve"> Red (1.0 </w:t>
      </w:r>
      <w:r w:rsidR="00CD4FD7">
        <w:rPr>
          <w:highlight w:val="yellow"/>
          <w:lang w:eastAsia="ko-KR"/>
        </w:rPr>
        <w:t>x</w:t>
      </w:r>
      <w:r w:rsidRPr="005D5FA3">
        <w:rPr>
          <w:highlight w:val="yellow"/>
          <w:lang w:eastAsia="ko-KR"/>
        </w:rPr>
        <w:t xml:space="preserve"> 10</w:t>
      </w:r>
      <w:r w:rsidRPr="005D5FA3">
        <w:rPr>
          <w:highlight w:val="yellow"/>
          <w:vertAlign w:val="superscript"/>
          <w:lang w:eastAsia="ko-KR"/>
        </w:rPr>
        <w:t>6</w:t>
      </w:r>
      <w:r w:rsidRPr="005D5FA3">
        <w:rPr>
          <w:highlight w:val="yellow"/>
          <w:lang w:eastAsia="ko-KR"/>
        </w:rPr>
        <w:t xml:space="preserve"> cells) directly in</w:t>
      </w:r>
      <w:r w:rsidR="00893B32" w:rsidRPr="005D5FA3">
        <w:rPr>
          <w:highlight w:val="yellow"/>
          <w:lang w:eastAsia="ko-KR"/>
        </w:rPr>
        <w:t>to</w:t>
      </w:r>
      <w:r w:rsidRPr="005D5FA3">
        <w:rPr>
          <w:highlight w:val="yellow"/>
          <w:lang w:eastAsia="ko-KR"/>
        </w:rPr>
        <w:t xml:space="preserve"> the </w:t>
      </w:r>
      <w:r w:rsidR="00D422AF" w:rsidRPr="005D5FA3">
        <w:rPr>
          <w:highlight w:val="yellow"/>
          <w:lang w:eastAsia="ko-KR"/>
        </w:rPr>
        <w:t>pancreas.</w:t>
      </w:r>
    </w:p>
    <w:p w14:paraId="7D182DBC" w14:textId="31C1C513" w:rsidR="00D47E51" w:rsidRDefault="00D47E51" w:rsidP="005D5FA3">
      <w:pPr>
        <w:pStyle w:val="ListParagraph"/>
        <w:ind w:leftChars="0" w:left="0"/>
        <w:rPr>
          <w:highlight w:val="yellow"/>
          <w:lang w:eastAsia="ko-KR"/>
        </w:rPr>
      </w:pPr>
    </w:p>
    <w:p w14:paraId="13F399E5" w14:textId="373A076C" w:rsidR="004909EC" w:rsidRDefault="00875DF4" w:rsidP="005D5FA3">
      <w:pPr>
        <w:pStyle w:val="ListParagraph"/>
        <w:ind w:leftChars="0" w:left="0"/>
        <w:rPr>
          <w:lang w:eastAsia="ko-KR"/>
        </w:rPr>
      </w:pPr>
      <w:r w:rsidRPr="009A7A63">
        <w:rPr>
          <w:lang w:eastAsia="ko-KR"/>
        </w:rPr>
        <w:t>NOTE:</w:t>
      </w:r>
      <w:r w:rsidR="004909EC" w:rsidRPr="009A7A63">
        <w:rPr>
          <w:lang w:eastAsia="ko-KR"/>
        </w:rPr>
        <w:t xml:space="preserve"> For imaging</w:t>
      </w:r>
      <w:r w:rsidR="004909EC" w:rsidRPr="004909EC">
        <w:rPr>
          <w:lang w:eastAsia="ko-KR"/>
        </w:rPr>
        <w:t xml:space="preserve"> the orthotopic human pancreatic cancer xenografts, direct implantation of cancer cell such as PANC-1 or other human pancreatic cancer cell could be facilitated</w:t>
      </w:r>
      <w:r w:rsidR="004909EC">
        <w:rPr>
          <w:lang w:eastAsia="ko-KR"/>
        </w:rPr>
        <w:fldChar w:fldCharType="begin"/>
      </w:r>
      <w:r w:rsidR="004909EC">
        <w:rPr>
          <w:lang w:eastAsia="ko-KR"/>
        </w:rPr>
        <w:instrText xml:space="preserve"> ADDIN EN.CITE &lt;EndNote&gt;&lt;Cite&gt;&lt;Author&gt;Kim&lt;/Author&gt;&lt;Year&gt;2009&lt;/Year&gt;&lt;RecNum&gt;34&lt;/RecNum&gt;&lt;DisplayText&gt;&lt;style face="superscript"&gt;28&lt;/style&gt;&lt;/DisplayText&gt;&lt;record&gt;&lt;rec-number&gt;34&lt;/rec-number&gt;&lt;foreign-keys&gt;&lt;key app="EN" db-id="x0re5twwxs9fabevvwkxw0sqpapve9p9fdss" timestamp="1617853487"&gt;34&lt;/key&gt;&lt;/foreign-keys&gt;&lt;ref-type name="Journal Article"&gt;17&lt;/ref-type&gt;&lt;contributors&gt;&lt;authors&gt;&lt;author&gt;Kim, M. P.&lt;/author&gt;&lt;author&gt;Evans, D. B.&lt;/author&gt;&lt;author&gt;Wang, H.&lt;/author&gt;&lt;author&gt;Abbruzzese, J. L.&lt;/author&gt;&lt;author&gt;Fleming, J. B.&lt;/author&gt;&lt;author&gt;Gallick, G. E.&lt;/author&gt;&lt;/authors&gt;&lt;/contributors&gt;&lt;auth-address&gt;Department of Surgical Oncology, The University of Texas M.D. Anderson Cancer Center, Houston, Texas, USA.&lt;/auth-address&gt;&lt;titles&gt;&lt;title&gt;Generation of orthotopic and heterotopic human pancreatic cancer xenografts in immunodeficient mice&lt;/title&gt;&lt;secondary-title&gt;Nat Protoc&lt;/secondary-title&gt;&lt;/titles&gt;&lt;periodical&gt;&lt;full-title&gt;Nat Protoc&lt;/full-title&gt;&lt;/periodical&gt;&lt;pages&gt;1670-80&lt;/pages&gt;&lt;volume&gt;4&lt;/volume&gt;&lt;number&gt;11&lt;/number&gt;&lt;edition&gt;2009/10/31&lt;/edition&gt;&lt;keywords&gt;&lt;keyword&gt;Animals&lt;/keyword&gt;&lt;keyword&gt;Cell Line, Tumor&lt;/keyword&gt;&lt;keyword&gt;Humans&lt;/keyword&gt;&lt;keyword&gt;Mice&lt;/keyword&gt;&lt;keyword&gt;Mice, Inbred NOD&lt;/keyword&gt;&lt;keyword&gt;Mice, SCID&lt;/keyword&gt;&lt;keyword&gt;Neoplasm Transplantation/*methods&lt;/keyword&gt;&lt;keyword&gt;*Pancreatic Neoplasms&lt;/keyword&gt;&lt;keyword&gt;Time Factors&lt;/keyword&gt;&lt;keyword&gt;Transplantation, Heterologous/*methods&lt;/keyword&gt;&lt;/keywords&gt;&lt;dates&gt;&lt;year&gt;2009&lt;/year&gt;&lt;/dates&gt;&lt;isbn&gt;1750-2799 (Electronic)&amp;#xD;1750-2799 (Linking)&lt;/isbn&gt;&lt;accession-num&gt;19876027&lt;/accession-num&gt;&lt;urls&gt;&lt;related-urls&gt;&lt;url&gt;https://www.ncbi.nlm.nih.gov/pubmed/19876027&lt;/url&gt;&lt;/related-urls&gt;&lt;/urls&gt;&lt;custom2&gt;PMC4203372&lt;/custom2&gt;&lt;electronic-resource-num&gt;10.1038/nprot.2009.171&lt;/electronic-resource-num&gt;&lt;/record&gt;&lt;/Cite&gt;&lt;/EndNote&gt;</w:instrText>
      </w:r>
      <w:r w:rsidR="004909EC">
        <w:rPr>
          <w:lang w:eastAsia="ko-KR"/>
        </w:rPr>
        <w:fldChar w:fldCharType="separate"/>
      </w:r>
      <w:r w:rsidR="004909EC" w:rsidRPr="004909EC">
        <w:rPr>
          <w:noProof/>
          <w:vertAlign w:val="superscript"/>
          <w:lang w:eastAsia="ko-KR"/>
        </w:rPr>
        <w:t>28</w:t>
      </w:r>
      <w:r w:rsidR="004909EC">
        <w:rPr>
          <w:lang w:eastAsia="ko-KR"/>
        </w:rPr>
        <w:fldChar w:fldCharType="end"/>
      </w:r>
      <w:r w:rsidR="004909EC" w:rsidRPr="004909EC">
        <w:rPr>
          <w:lang w:eastAsia="ko-KR"/>
        </w:rPr>
        <w:t xml:space="preserve">. To visualize with intravital fluorescence microscopy, PANC-1 cells were transduced with red fluorescent protein using the </w:t>
      </w:r>
      <w:proofErr w:type="spellStart"/>
      <w:r w:rsidR="004909EC" w:rsidRPr="004909EC">
        <w:rPr>
          <w:lang w:eastAsia="ko-KR"/>
        </w:rPr>
        <w:t>NucLight</w:t>
      </w:r>
      <w:proofErr w:type="spellEnd"/>
      <w:r w:rsidR="004909EC" w:rsidRPr="004909EC">
        <w:rPr>
          <w:lang w:eastAsia="ko-KR"/>
        </w:rPr>
        <w:t xml:space="preserve"> Red lentiviral reagent</w:t>
      </w:r>
      <w:r w:rsidR="00B63E9B">
        <w:rPr>
          <w:lang w:eastAsia="ko-KR"/>
        </w:rPr>
        <w:t xml:space="preserve"> that labels the nucleus</w:t>
      </w:r>
      <w:r w:rsidR="004909EC">
        <w:rPr>
          <w:lang w:eastAsia="ko-KR"/>
        </w:rPr>
        <w:fldChar w:fldCharType="begin">
          <w:fldData xml:space="preserve">PEVuZE5vdGU+PENpdGU+PEF1dGhvcj5DaWNob2NraTwvQXV0aG9yPjxZZWFyPjIwMTc8L1llYXI+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</w:fldData>
        </w:fldChar>
      </w:r>
      <w:r w:rsidR="004909EC">
        <w:rPr>
          <w:lang w:eastAsia="ko-KR"/>
        </w:rPr>
        <w:instrText xml:space="preserve"> ADDIN EN.CITE </w:instrText>
      </w:r>
      <w:r w:rsidR="004909EC">
        <w:rPr>
          <w:lang w:eastAsia="ko-KR"/>
        </w:rPr>
        <w:fldChar w:fldCharType="begin">
          <w:fldData xml:space="preserve">PEVuZE5vdGU+PENpdGU+PEF1dGhvcj5DaWNob2NraTwvQXV0aG9yPjxZZWFyPjIwMTc8L1llYXI+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</w:fldData>
        </w:fldChar>
      </w:r>
      <w:r w:rsidR="004909EC">
        <w:rPr>
          <w:lang w:eastAsia="ko-KR"/>
        </w:rPr>
        <w:instrText xml:space="preserve"> ADDIN EN.CITE.DATA </w:instrText>
      </w:r>
      <w:r w:rsidR="004909EC">
        <w:rPr>
          <w:lang w:eastAsia="ko-KR"/>
        </w:rPr>
      </w:r>
      <w:r w:rsidR="004909EC">
        <w:rPr>
          <w:lang w:eastAsia="ko-KR"/>
        </w:rPr>
        <w:fldChar w:fldCharType="end"/>
      </w:r>
      <w:r w:rsidR="004909EC">
        <w:rPr>
          <w:lang w:eastAsia="ko-KR"/>
        </w:rPr>
      </w:r>
      <w:r w:rsidR="004909EC">
        <w:rPr>
          <w:lang w:eastAsia="ko-KR"/>
        </w:rPr>
        <w:fldChar w:fldCharType="separate"/>
      </w:r>
      <w:r w:rsidR="004909EC" w:rsidRPr="004909EC">
        <w:rPr>
          <w:noProof/>
          <w:vertAlign w:val="superscript"/>
          <w:lang w:eastAsia="ko-KR"/>
        </w:rPr>
        <w:t>29</w:t>
      </w:r>
      <w:r w:rsidR="004909EC">
        <w:rPr>
          <w:lang w:eastAsia="ko-KR"/>
        </w:rPr>
        <w:fldChar w:fldCharType="end"/>
      </w:r>
      <w:r w:rsidR="004909EC" w:rsidRPr="004909EC">
        <w:rPr>
          <w:lang w:eastAsia="ko-KR"/>
        </w:rPr>
        <w:t>.</w:t>
      </w:r>
    </w:p>
    <w:p w14:paraId="71B224DE" w14:textId="257682C3" w:rsidR="00875DF4" w:rsidRPr="00DF03E8" w:rsidRDefault="00875DF4" w:rsidP="005D5FA3">
      <w:pPr>
        <w:pStyle w:val="ListParagraph"/>
        <w:ind w:leftChars="0" w:left="0"/>
        <w:rPr>
          <w:lang w:eastAsia="ko-KR"/>
        </w:rPr>
      </w:pPr>
    </w:p>
    <w:p w14:paraId="66C02747" w14:textId="5AA95959" w:rsidR="00D47E51" w:rsidRPr="005D5FA3" w:rsidRDefault="004B244B" w:rsidP="005D5FA3">
      <w:pPr>
        <w:pStyle w:val="ListParagraph"/>
        <w:numPr>
          <w:ilvl w:val="1"/>
          <w:numId w:val="18"/>
        </w:numPr>
        <w:ind w:leftChars="0" w:left="0" w:firstLine="0"/>
        <w:rPr>
          <w:highlight w:val="yellow"/>
          <w:lang w:eastAsia="ko-KR"/>
        </w:rPr>
      </w:pPr>
      <w:r w:rsidRPr="005D5FA3">
        <w:rPr>
          <w:highlight w:val="yellow"/>
          <w:lang w:eastAsia="ko-KR"/>
        </w:rPr>
        <w:t>Apply drop</w:t>
      </w:r>
      <w:r w:rsidR="00D579CA" w:rsidRPr="005D5FA3">
        <w:rPr>
          <w:highlight w:val="yellow"/>
          <w:lang w:eastAsia="ko-KR"/>
        </w:rPr>
        <w:t>s</w:t>
      </w:r>
      <w:r w:rsidRPr="005D5FA3">
        <w:rPr>
          <w:highlight w:val="yellow"/>
          <w:lang w:eastAsia="ko-KR"/>
        </w:rPr>
        <w:t xml:space="preserve"> of N-butyl cyanoacrylate glue on the margin of the imaging window.</w:t>
      </w:r>
    </w:p>
    <w:p w14:paraId="1D5B9E4F" w14:textId="77777777" w:rsidR="00D47E51" w:rsidRPr="005D5FA3" w:rsidRDefault="00D47E51" w:rsidP="005D5FA3">
      <w:pPr>
        <w:pStyle w:val="ListParagraph"/>
        <w:ind w:leftChars="0" w:left="0"/>
        <w:rPr>
          <w:highlight w:val="yellow"/>
          <w:lang w:eastAsia="ko-KR"/>
        </w:rPr>
      </w:pPr>
    </w:p>
    <w:p w14:paraId="37FF76EB" w14:textId="3B0741D4" w:rsidR="004B244B" w:rsidRPr="005D5FA3" w:rsidRDefault="0074419F" w:rsidP="005D5FA3">
      <w:pPr>
        <w:pStyle w:val="ListParagraph"/>
        <w:ind w:leftChars="0" w:left="0"/>
        <w:rPr>
          <w:highlight w:val="yellow"/>
          <w:lang w:eastAsia="ko-KR"/>
        </w:rPr>
      </w:pPr>
      <w:r>
        <w:rPr>
          <w:highlight w:val="yellow"/>
          <w:lang w:eastAsia="ko-KR"/>
        </w:rPr>
        <w:t>2.12.1. To</w:t>
      </w:r>
      <w:r w:rsidR="004B244B" w:rsidRPr="005D5FA3">
        <w:rPr>
          <w:highlight w:val="yellow"/>
          <w:lang w:eastAsia="ko-KR"/>
        </w:rPr>
        <w:t xml:space="preserve"> minimize the </w:t>
      </w:r>
      <w:r w:rsidR="00B32DE9" w:rsidRPr="005D5FA3">
        <w:rPr>
          <w:highlight w:val="yellow"/>
          <w:lang w:eastAsia="ko-KR"/>
        </w:rPr>
        <w:t>amount</w:t>
      </w:r>
      <w:r w:rsidR="004B244B" w:rsidRPr="005D5FA3">
        <w:rPr>
          <w:highlight w:val="yellow"/>
          <w:lang w:eastAsia="ko-KR"/>
        </w:rPr>
        <w:t xml:space="preserve"> of </w:t>
      </w:r>
      <w:r w:rsidR="00B32DE9" w:rsidRPr="005D5FA3">
        <w:rPr>
          <w:highlight w:val="yellow"/>
          <w:lang w:eastAsia="ko-KR"/>
        </w:rPr>
        <w:t xml:space="preserve">the applied </w:t>
      </w:r>
      <w:r w:rsidR="004B244B" w:rsidRPr="005D5FA3">
        <w:rPr>
          <w:highlight w:val="yellow"/>
          <w:lang w:eastAsia="ko-KR"/>
        </w:rPr>
        <w:t xml:space="preserve">glue, </w:t>
      </w:r>
      <w:r w:rsidR="00CD4FD7">
        <w:rPr>
          <w:highlight w:val="yellow"/>
          <w:lang w:eastAsia="ko-KR"/>
        </w:rPr>
        <w:t>use</w:t>
      </w:r>
      <w:r w:rsidR="004B244B" w:rsidRPr="005D5FA3">
        <w:rPr>
          <w:highlight w:val="yellow"/>
          <w:lang w:eastAsia="ko-KR"/>
        </w:rPr>
        <w:t xml:space="preserve"> a 31</w:t>
      </w:r>
      <w:r>
        <w:rPr>
          <w:highlight w:val="yellow"/>
          <w:lang w:eastAsia="ko-KR"/>
        </w:rPr>
        <w:t xml:space="preserve"> G</w:t>
      </w:r>
      <w:r w:rsidR="004B244B" w:rsidRPr="005D5FA3">
        <w:rPr>
          <w:highlight w:val="yellow"/>
          <w:lang w:eastAsia="ko-KR"/>
        </w:rPr>
        <w:t xml:space="preserve"> catheter needle for </w:t>
      </w:r>
      <w:r w:rsidR="00875DF4">
        <w:rPr>
          <w:highlight w:val="yellow"/>
          <w:lang w:eastAsia="ko-KR"/>
        </w:rPr>
        <w:t xml:space="preserve">the </w:t>
      </w:r>
      <w:r w:rsidR="004B244B" w:rsidRPr="005D5FA3">
        <w:rPr>
          <w:highlight w:val="yellow"/>
          <w:lang w:eastAsia="ko-KR"/>
        </w:rPr>
        <w:t xml:space="preserve">application. If the </w:t>
      </w:r>
      <w:r w:rsidR="00B32DE9" w:rsidRPr="005D5FA3">
        <w:rPr>
          <w:highlight w:val="yellow"/>
          <w:lang w:eastAsia="ko-KR"/>
        </w:rPr>
        <w:t>amount</w:t>
      </w:r>
      <w:r w:rsidR="004B244B" w:rsidRPr="005D5FA3">
        <w:rPr>
          <w:highlight w:val="yellow"/>
          <w:lang w:eastAsia="ko-KR"/>
        </w:rPr>
        <w:t xml:space="preserve"> of the drop is </w:t>
      </w:r>
      <w:r w:rsidR="00B32DE9" w:rsidRPr="005D5FA3">
        <w:rPr>
          <w:highlight w:val="yellow"/>
          <w:lang w:eastAsia="ko-KR"/>
        </w:rPr>
        <w:t>large</w:t>
      </w:r>
      <w:r w:rsidR="004B244B" w:rsidRPr="005D5FA3">
        <w:rPr>
          <w:highlight w:val="yellow"/>
          <w:lang w:eastAsia="ko-KR"/>
        </w:rPr>
        <w:t xml:space="preserve">, then the tissue will </w:t>
      </w:r>
      <w:r w:rsidR="00893B32" w:rsidRPr="005D5FA3">
        <w:rPr>
          <w:highlight w:val="yellow"/>
          <w:lang w:eastAsia="ko-KR"/>
        </w:rPr>
        <w:t>unintentionally adhere</w:t>
      </w:r>
      <w:r w:rsidR="004B244B" w:rsidRPr="005D5FA3">
        <w:rPr>
          <w:highlight w:val="yellow"/>
          <w:lang w:eastAsia="ko-KR"/>
        </w:rPr>
        <w:t xml:space="preserve"> to the window or cover glass.</w:t>
      </w:r>
    </w:p>
    <w:p w14:paraId="38895300" w14:textId="77777777" w:rsidR="00D47E51" w:rsidRPr="005D5FA3" w:rsidRDefault="00D47E51" w:rsidP="005D5FA3">
      <w:pPr>
        <w:pStyle w:val="ListParagraph"/>
        <w:ind w:leftChars="0" w:left="0"/>
        <w:rPr>
          <w:highlight w:val="yellow"/>
          <w:lang w:eastAsia="ko-KR"/>
        </w:rPr>
      </w:pPr>
    </w:p>
    <w:p w14:paraId="5E81DBF4" w14:textId="7492A322" w:rsidR="004B244B" w:rsidRPr="005D5FA3" w:rsidRDefault="004B244B" w:rsidP="005D5FA3">
      <w:pPr>
        <w:pStyle w:val="ListParagraph"/>
        <w:numPr>
          <w:ilvl w:val="1"/>
          <w:numId w:val="18"/>
        </w:numPr>
        <w:ind w:leftChars="0" w:left="0" w:firstLine="0"/>
        <w:rPr>
          <w:highlight w:val="yellow"/>
          <w:lang w:eastAsia="ko-KR"/>
        </w:rPr>
      </w:pPr>
      <w:r w:rsidRPr="005D5FA3">
        <w:rPr>
          <w:highlight w:val="yellow"/>
          <w:lang w:eastAsia="ko-KR"/>
        </w:rPr>
        <w:t>Gently apply a 12 mm round cover glass to the margin of the imaging window.</w:t>
      </w:r>
    </w:p>
    <w:p w14:paraId="4A014ED6" w14:textId="77777777" w:rsidR="00D47E51" w:rsidRPr="005D5FA3" w:rsidRDefault="00D47E51" w:rsidP="005D5FA3">
      <w:pPr>
        <w:pStyle w:val="ListParagraph"/>
        <w:ind w:leftChars="0" w:left="0"/>
        <w:rPr>
          <w:highlight w:val="yellow"/>
          <w:lang w:eastAsia="ko-KR"/>
        </w:rPr>
      </w:pPr>
    </w:p>
    <w:p w14:paraId="4A0DEE5F" w14:textId="05312912" w:rsidR="004B244B" w:rsidRPr="005D5FA3" w:rsidRDefault="004B244B" w:rsidP="005D5FA3">
      <w:pPr>
        <w:pStyle w:val="ListParagraph"/>
        <w:numPr>
          <w:ilvl w:val="1"/>
          <w:numId w:val="18"/>
        </w:numPr>
        <w:ind w:leftChars="0" w:left="0" w:firstLine="0"/>
        <w:rPr>
          <w:highlight w:val="yellow"/>
          <w:lang w:eastAsia="ko-KR"/>
        </w:rPr>
      </w:pPr>
      <w:r w:rsidRPr="005D5FA3">
        <w:rPr>
          <w:rFonts w:hint="eastAsia"/>
          <w:highlight w:val="yellow"/>
          <w:lang w:eastAsia="ko-KR"/>
        </w:rPr>
        <w:t>P</w:t>
      </w:r>
      <w:r w:rsidRPr="005D5FA3">
        <w:rPr>
          <w:highlight w:val="yellow"/>
          <w:lang w:eastAsia="ko-KR"/>
        </w:rPr>
        <w:t xml:space="preserve">ull the suture </w:t>
      </w:r>
      <w:r w:rsidR="00893B32" w:rsidRPr="005D5FA3">
        <w:rPr>
          <w:highlight w:val="yellow"/>
          <w:lang w:eastAsia="ko-KR"/>
        </w:rPr>
        <w:t xml:space="preserve">loop </w:t>
      </w:r>
      <w:r w:rsidRPr="005D5FA3">
        <w:rPr>
          <w:highlight w:val="yellow"/>
          <w:lang w:eastAsia="ko-KR"/>
        </w:rPr>
        <w:t xml:space="preserve">to fit into the lateral groove </w:t>
      </w:r>
      <w:r w:rsidR="00B32DE9" w:rsidRPr="005D5FA3">
        <w:rPr>
          <w:highlight w:val="yellow"/>
          <w:lang w:eastAsia="ko-KR"/>
        </w:rPr>
        <w:t>of</w:t>
      </w:r>
      <w:r w:rsidRPr="005D5FA3">
        <w:rPr>
          <w:highlight w:val="yellow"/>
          <w:lang w:eastAsia="ko-KR"/>
        </w:rPr>
        <w:t xml:space="preserve"> the window and tie it </w:t>
      </w:r>
      <w:r w:rsidR="00B32DE9" w:rsidRPr="005D5FA3">
        <w:rPr>
          <w:highlight w:val="yellow"/>
          <w:lang w:eastAsia="ko-KR"/>
        </w:rPr>
        <w:t>three</w:t>
      </w:r>
      <w:r w:rsidRPr="005D5FA3">
        <w:rPr>
          <w:highlight w:val="yellow"/>
          <w:lang w:eastAsia="ko-KR"/>
        </w:rPr>
        <w:t xml:space="preserve"> times.</w:t>
      </w:r>
    </w:p>
    <w:p w14:paraId="60CA0178" w14:textId="77777777" w:rsidR="00D47E51" w:rsidRPr="005D5FA3" w:rsidRDefault="00D47E51" w:rsidP="005D5FA3">
      <w:pPr>
        <w:pStyle w:val="ListParagraph"/>
        <w:ind w:leftChars="0" w:left="0"/>
        <w:rPr>
          <w:highlight w:val="yellow"/>
          <w:lang w:eastAsia="ko-KR"/>
        </w:rPr>
      </w:pPr>
    </w:p>
    <w:p w14:paraId="137E938C" w14:textId="2F6E5D5F" w:rsidR="004B244B" w:rsidRPr="005D5FA3" w:rsidRDefault="004B244B" w:rsidP="005D5FA3">
      <w:pPr>
        <w:pStyle w:val="ListParagraph"/>
        <w:numPr>
          <w:ilvl w:val="1"/>
          <w:numId w:val="18"/>
        </w:numPr>
        <w:ind w:leftChars="0" w:left="0" w:firstLine="0"/>
        <w:rPr>
          <w:highlight w:val="yellow"/>
          <w:lang w:eastAsia="ko-KR"/>
        </w:rPr>
      </w:pPr>
      <w:r w:rsidRPr="005D5FA3">
        <w:rPr>
          <w:highlight w:val="yellow"/>
          <w:lang w:eastAsia="ko-KR"/>
        </w:rPr>
        <w:t xml:space="preserve">Cut the maximal proximal site of the tie </w:t>
      </w:r>
      <w:r w:rsidR="00B32DE9" w:rsidRPr="005D5FA3">
        <w:rPr>
          <w:highlight w:val="yellow"/>
          <w:lang w:eastAsia="ko-KR"/>
        </w:rPr>
        <w:t xml:space="preserve">to prevent the interruption of tight stitches </w:t>
      </w:r>
      <w:r w:rsidRPr="005D5FA3">
        <w:rPr>
          <w:highlight w:val="yellow"/>
          <w:lang w:eastAsia="ko-KR"/>
        </w:rPr>
        <w:t>when the</w:t>
      </w:r>
      <w:r w:rsidR="008D651A">
        <w:rPr>
          <w:highlight w:val="yellow"/>
          <w:lang w:eastAsia="ko-KR"/>
        </w:rPr>
        <w:t>se</w:t>
      </w:r>
      <w:r w:rsidR="00B32DE9" w:rsidRPr="005D5FA3">
        <w:rPr>
          <w:highlight w:val="yellow"/>
          <w:lang w:eastAsia="ko-KR"/>
        </w:rPr>
        <w:t xml:space="preserve"> mice</w:t>
      </w:r>
      <w:r w:rsidRPr="005D5FA3">
        <w:rPr>
          <w:highlight w:val="yellow"/>
          <w:lang w:eastAsia="ko-KR"/>
        </w:rPr>
        <w:t xml:space="preserve"> are awake.</w:t>
      </w:r>
    </w:p>
    <w:p w14:paraId="455604A1" w14:textId="77777777" w:rsidR="00D47E51" w:rsidRPr="005D5FA3" w:rsidRDefault="00D47E51" w:rsidP="005D5FA3">
      <w:pPr>
        <w:pStyle w:val="ListParagraph"/>
        <w:ind w:leftChars="0" w:left="0"/>
        <w:rPr>
          <w:lang w:eastAsia="ko-KR"/>
        </w:rPr>
      </w:pPr>
    </w:p>
    <w:p w14:paraId="79EF1DF3" w14:textId="2DD58F36" w:rsidR="004B244B" w:rsidRPr="005D5FA3" w:rsidRDefault="0074419F" w:rsidP="005D5FA3">
      <w:pPr>
        <w:pStyle w:val="ListParagraph"/>
        <w:numPr>
          <w:ilvl w:val="1"/>
          <w:numId w:val="18"/>
        </w:numPr>
        <w:ind w:leftChars="0" w:left="0" w:firstLine="0"/>
        <w:rPr>
          <w:lang w:eastAsia="ko-KR"/>
        </w:rPr>
      </w:pPr>
      <w:r>
        <w:rPr>
          <w:lang w:eastAsia="ko-KR"/>
        </w:rPr>
        <w:t>Let mice recover from anesthesia and i</w:t>
      </w:r>
      <w:r w:rsidR="004B244B" w:rsidRPr="005D5FA3">
        <w:rPr>
          <w:lang w:eastAsia="ko-KR"/>
        </w:rPr>
        <w:t xml:space="preserve">nject </w:t>
      </w:r>
      <w:r w:rsidR="00B32DE9" w:rsidRPr="005D5FA3">
        <w:rPr>
          <w:lang w:eastAsia="ko-KR"/>
        </w:rPr>
        <w:t>k</w:t>
      </w:r>
      <w:r w:rsidR="00185070" w:rsidRPr="005D5FA3">
        <w:rPr>
          <w:lang w:eastAsia="ko-KR"/>
        </w:rPr>
        <w:t>etoprofen</w:t>
      </w:r>
      <w:r w:rsidR="004B244B" w:rsidRPr="005D5FA3">
        <w:rPr>
          <w:lang w:eastAsia="ko-KR"/>
        </w:rPr>
        <w:t xml:space="preserve"> (</w:t>
      </w:r>
      <w:r w:rsidR="00185070" w:rsidRPr="005D5FA3">
        <w:rPr>
          <w:lang w:eastAsia="ko-KR"/>
        </w:rPr>
        <w:t>5</w:t>
      </w:r>
      <w:r w:rsidR="004B244B" w:rsidRPr="005D5FA3">
        <w:rPr>
          <w:lang w:eastAsia="ko-KR"/>
        </w:rPr>
        <w:t xml:space="preserve"> </w:t>
      </w:r>
      <w:r w:rsidR="00185070" w:rsidRPr="005D5FA3">
        <w:rPr>
          <w:lang w:eastAsia="ko-KR"/>
        </w:rPr>
        <w:t>m</w:t>
      </w:r>
      <w:r w:rsidR="004B244B" w:rsidRPr="005D5FA3">
        <w:rPr>
          <w:lang w:eastAsia="ko-KR"/>
        </w:rPr>
        <w:t xml:space="preserve">g/kg, </w:t>
      </w:r>
      <w:r w:rsidR="00306B46">
        <w:rPr>
          <w:lang w:eastAsia="ko-KR"/>
        </w:rPr>
        <w:t>i</w:t>
      </w:r>
      <w:r w:rsidR="004B244B" w:rsidRPr="005D5FA3">
        <w:rPr>
          <w:lang w:eastAsia="ko-KR"/>
        </w:rPr>
        <w:t>ntramuscular) for pain relief.</w:t>
      </w:r>
    </w:p>
    <w:p w14:paraId="78730747" w14:textId="77777777" w:rsidR="00D47E51" w:rsidRPr="005D5FA3" w:rsidRDefault="00D47E51" w:rsidP="005D5FA3">
      <w:pPr>
        <w:pStyle w:val="ListParagraph"/>
        <w:ind w:leftChars="0" w:left="0"/>
        <w:rPr>
          <w:lang w:eastAsia="ko-KR"/>
        </w:rPr>
      </w:pPr>
      <w:bookmarkStart w:id="4" w:name="_Hlk66317069"/>
    </w:p>
    <w:p w14:paraId="680E9983" w14:textId="3C53DDDC" w:rsidR="00FD306B" w:rsidRPr="005D5FA3" w:rsidRDefault="00FD306B" w:rsidP="005D5FA3">
      <w:pPr>
        <w:pStyle w:val="ListParagraph"/>
        <w:ind w:leftChars="0" w:left="0"/>
        <w:rPr>
          <w:lang w:eastAsia="ko-KR"/>
        </w:rPr>
      </w:pPr>
      <w:r w:rsidRPr="005D5FA3">
        <w:rPr>
          <w:rFonts w:hint="eastAsia"/>
          <w:lang w:eastAsia="ko-KR"/>
        </w:rPr>
        <w:t>N</w:t>
      </w:r>
      <w:r w:rsidRPr="005D5FA3">
        <w:rPr>
          <w:lang w:eastAsia="ko-KR"/>
        </w:rPr>
        <w:t>OTE: Analgesia influences insulin secretion in response to glucose</w:t>
      </w:r>
      <w:r w:rsidR="00036A97" w:rsidRPr="005D5FA3">
        <w:rPr>
          <w:lang w:eastAsia="ko-KR"/>
        </w:rPr>
        <w:fldChar w:fldCharType="begin"/>
      </w:r>
      <w:r w:rsidR="00036A97" w:rsidRPr="005D5FA3">
        <w:rPr>
          <w:lang w:eastAsia="ko-KR"/>
        </w:rPr>
        <w:instrText xml:space="preserve"> ADDIN EN.CITE &lt;EndNote&gt;&lt;Cite&gt;&lt;Author&gt;Frikke-Schmidt&lt;/Author&gt;&lt;Year&gt;2021&lt;/Year&gt;&lt;RecNum&gt;19&lt;/RecNum&gt;&lt;DisplayText&gt;&lt;style face="superscript"&gt;9&lt;/style&gt;&lt;/DisplayText&gt;&lt;record&gt;&lt;rec-number&gt;19&lt;/rec-number&gt;&lt;foreign-keys&gt;&lt;key app="EN" db-id="x0re5twwxs9fabevvwkxw0sqpapve9p9fdss" timestamp="1611298341"&gt;19&lt;/key&gt;&lt;/foreign-keys&gt;&lt;ref-type name="Journal Article"&gt;17&lt;/ref-type&gt;&lt;contributors&gt;&lt;authors&gt;&lt;author&gt;Frikke-Schmidt, H.&lt;/author&gt;&lt;author&gt;Arvan, P.&lt;/author&gt;&lt;author&gt;Seeley, R. J.&lt;/author&gt;&lt;author&gt;Cras-Meneur, C.&lt;/author&gt;&lt;/authors&gt;&lt;/contributors&gt;&lt;auth-address&gt;Department of Surgery, University of Michigan, Ann Arbor, MI, USA.&amp;#xD;Division of Metabolism, Endocrinology and Diabetes, Department of Internal Medicine, University of Michigan, 2800 Plymouth Rd, Ann Arbor, MI, 48109, USA.&amp;#xD;Division of Metabolism, Endocrinology and Diabetes, Department of Internal Medicine, University of Michigan, 2800 Plymouth Rd, Ann Arbor, MI, 48109, USA. corentin@med.umich.edu.&lt;/auth-address&gt;&lt;titles&gt;&lt;title&gt;Improved in vivo imaging method for individual islets across the mouse pancreas reveals a heterogeneous insulin secretion response to glucose&lt;/title&gt;&lt;secondary-title&gt;Sci Rep&lt;/secondary-title&gt;&lt;/titles&gt;&lt;periodical&gt;&lt;full-title&gt;Sci Rep&lt;/full-title&gt;&lt;/periodical&gt;&lt;pages&gt;603&lt;/pages&gt;&lt;volume&gt;11&lt;/volume&gt;&lt;number&gt;1&lt;/number&gt;&lt;edition&gt;2021/01/14&lt;/edition&gt;&lt;dates&gt;&lt;year&gt;2021&lt;/year&gt;&lt;pub-dates&gt;&lt;date&gt;Jan 12&lt;/date&gt;&lt;/pub-dates&gt;&lt;/dates&gt;&lt;isbn&gt;2045-2322 (Electronic)&amp;#xD;2045-2322 (Linking)&lt;/isbn&gt;&lt;accession-num&gt;33436691&lt;/accession-num&gt;&lt;urls&gt;&lt;related-urls&gt;&lt;url&gt;https://www.ncbi.nlm.nih.gov/pubmed/33436691&lt;/url&gt;&lt;/related-urls&gt;&lt;/urls&gt;&lt;custom2&gt;PMC7804140&lt;/custom2&gt;&lt;electronic-resource-num&gt;10.1038/s41598-020-79727-8&lt;/electronic-resource-num&gt;&lt;/record&gt;&lt;/Cite&gt;&lt;/EndNote&gt;</w:instrText>
      </w:r>
      <w:r w:rsidR="00036A97" w:rsidRPr="005D5FA3">
        <w:rPr>
          <w:lang w:eastAsia="ko-KR"/>
        </w:rPr>
        <w:fldChar w:fldCharType="separate"/>
      </w:r>
      <w:r w:rsidR="00036A97" w:rsidRPr="005D5FA3">
        <w:rPr>
          <w:noProof/>
          <w:vertAlign w:val="superscript"/>
          <w:lang w:eastAsia="ko-KR"/>
        </w:rPr>
        <w:t>9</w:t>
      </w:r>
      <w:r w:rsidR="00036A97" w:rsidRPr="005D5FA3">
        <w:rPr>
          <w:lang w:eastAsia="ko-KR"/>
        </w:rPr>
        <w:fldChar w:fldCharType="end"/>
      </w:r>
      <w:r w:rsidRPr="005D5FA3">
        <w:rPr>
          <w:lang w:eastAsia="ko-KR"/>
        </w:rPr>
        <w:t xml:space="preserve">. </w:t>
      </w:r>
      <w:r w:rsidR="00B32DE9" w:rsidRPr="005D5FA3">
        <w:rPr>
          <w:lang w:eastAsia="ko-KR"/>
        </w:rPr>
        <w:t>The c</w:t>
      </w:r>
      <w:r w:rsidRPr="005D5FA3">
        <w:rPr>
          <w:lang w:eastAsia="ko-KR"/>
        </w:rPr>
        <w:t xml:space="preserve">hoice and timing of analgesia must be individualized </w:t>
      </w:r>
      <w:r w:rsidR="00B32DE9" w:rsidRPr="005D5FA3">
        <w:rPr>
          <w:lang w:eastAsia="ko-KR"/>
        </w:rPr>
        <w:t>for the experimental purpose.</w:t>
      </w:r>
    </w:p>
    <w:bookmarkEnd w:id="4"/>
    <w:p w14:paraId="655CE70A" w14:textId="77777777" w:rsidR="004B244B" w:rsidRPr="005D5FA3" w:rsidRDefault="004B244B" w:rsidP="005D5FA3">
      <w:pPr>
        <w:pStyle w:val="ListParagraph"/>
        <w:ind w:leftChars="0" w:left="0"/>
        <w:rPr>
          <w:b/>
          <w:bCs/>
          <w:lang w:eastAsia="ko-KR"/>
        </w:rPr>
      </w:pPr>
    </w:p>
    <w:p w14:paraId="38185CE6" w14:textId="5A7E4C25" w:rsidR="004B244B" w:rsidRPr="005D5FA3" w:rsidRDefault="004B244B" w:rsidP="005D5FA3">
      <w:pPr>
        <w:pStyle w:val="ListParagraph"/>
        <w:numPr>
          <w:ilvl w:val="0"/>
          <w:numId w:val="13"/>
        </w:numPr>
        <w:ind w:leftChars="0" w:left="0" w:firstLine="0"/>
        <w:rPr>
          <w:b/>
          <w:bCs/>
          <w:lang w:eastAsia="ko-KR"/>
        </w:rPr>
      </w:pPr>
      <w:r w:rsidRPr="00DF03E8">
        <w:rPr>
          <w:b/>
          <w:bCs/>
          <w:highlight w:val="yellow"/>
          <w:lang w:eastAsia="ko-KR"/>
        </w:rPr>
        <w:t xml:space="preserve">Intravital </w:t>
      </w:r>
      <w:r w:rsidR="00CD4FD7" w:rsidRPr="00DF03E8">
        <w:rPr>
          <w:b/>
          <w:bCs/>
          <w:highlight w:val="yellow"/>
          <w:lang w:eastAsia="ko-KR"/>
        </w:rPr>
        <w:t>i</w:t>
      </w:r>
      <w:r w:rsidRPr="00DF03E8">
        <w:rPr>
          <w:b/>
          <w:bCs/>
          <w:highlight w:val="yellow"/>
          <w:lang w:eastAsia="ko-KR"/>
        </w:rPr>
        <w:t>maging</w:t>
      </w:r>
    </w:p>
    <w:p w14:paraId="5AD917DD" w14:textId="77777777" w:rsidR="00D47E51" w:rsidRPr="005D5FA3" w:rsidRDefault="00D47E51" w:rsidP="005D5FA3">
      <w:pPr>
        <w:pStyle w:val="ListParagraph"/>
        <w:ind w:leftChars="0" w:left="0"/>
        <w:rPr>
          <w:lang w:eastAsia="ko-KR"/>
        </w:rPr>
      </w:pPr>
    </w:p>
    <w:p w14:paraId="19B0BD79" w14:textId="2815793E" w:rsidR="004B244B" w:rsidRPr="00380BEA" w:rsidRDefault="004B244B" w:rsidP="005D5FA3">
      <w:pPr>
        <w:pStyle w:val="ListParagraph"/>
        <w:numPr>
          <w:ilvl w:val="1"/>
          <w:numId w:val="20"/>
        </w:numPr>
        <w:ind w:leftChars="0" w:left="0" w:firstLine="0"/>
        <w:rPr>
          <w:highlight w:val="yellow"/>
          <w:lang w:eastAsia="ko-KR"/>
        </w:rPr>
      </w:pPr>
      <w:r w:rsidRPr="00380BEA">
        <w:rPr>
          <w:highlight w:val="yellow"/>
          <w:lang w:eastAsia="ko-KR"/>
        </w:rPr>
        <w:t>Turn on the intravital microscope including the laser power.</w:t>
      </w:r>
    </w:p>
    <w:p w14:paraId="63844A53" w14:textId="77777777" w:rsidR="00D47E51" w:rsidRPr="005D5FA3" w:rsidRDefault="00D47E51" w:rsidP="005D5FA3">
      <w:pPr>
        <w:pStyle w:val="ListParagraph"/>
        <w:ind w:leftChars="0" w:left="0"/>
        <w:rPr>
          <w:lang w:eastAsia="ko-KR"/>
        </w:rPr>
      </w:pPr>
    </w:p>
    <w:p w14:paraId="5FBE39FC" w14:textId="74E3E953" w:rsidR="007804E6" w:rsidRPr="005D5FA3" w:rsidRDefault="004B244B" w:rsidP="005D5FA3">
      <w:pPr>
        <w:pStyle w:val="ListParagraph"/>
        <w:numPr>
          <w:ilvl w:val="1"/>
          <w:numId w:val="20"/>
        </w:numPr>
        <w:ind w:leftChars="0" w:left="0" w:firstLine="0"/>
        <w:rPr>
          <w:lang w:eastAsia="ko-KR"/>
        </w:rPr>
      </w:pPr>
      <w:r w:rsidRPr="005D5FA3">
        <w:rPr>
          <w:lang w:eastAsia="ko-KR"/>
        </w:rPr>
        <w:t xml:space="preserve">Turn on the heating pad and set the homeothermic regulation to 37 </w:t>
      </w:r>
      <w:r w:rsidRPr="005D5FA3">
        <w:t>°C</w:t>
      </w:r>
      <w:r w:rsidR="00CD4FD7">
        <w:t>.</w:t>
      </w:r>
    </w:p>
    <w:p w14:paraId="195D532C" w14:textId="77777777" w:rsidR="00D47E51" w:rsidRPr="005D5FA3" w:rsidRDefault="00D47E51" w:rsidP="005D5FA3">
      <w:pPr>
        <w:pStyle w:val="ListParagraph"/>
        <w:ind w:leftChars="0" w:left="0"/>
      </w:pPr>
    </w:p>
    <w:p w14:paraId="2C617D3C" w14:textId="7824083F" w:rsidR="004B244B" w:rsidRPr="005D5FA3" w:rsidRDefault="007804E6" w:rsidP="005D5FA3">
      <w:pPr>
        <w:pStyle w:val="ListParagraph"/>
        <w:ind w:leftChars="0" w:left="0"/>
        <w:rPr>
          <w:lang w:eastAsia="ko-KR"/>
        </w:rPr>
      </w:pPr>
      <w:r w:rsidRPr="005D5FA3">
        <w:t xml:space="preserve">NOTE: Alternatively, use a passive heating pad or lamp with frequent control </w:t>
      </w:r>
      <w:r w:rsidR="004B244B" w:rsidRPr="005D5FA3">
        <w:t>if there is no homeothermic regulation</w:t>
      </w:r>
      <w:r w:rsidRPr="005D5FA3">
        <w:t>.</w:t>
      </w:r>
    </w:p>
    <w:p w14:paraId="70CFFF4E" w14:textId="77777777" w:rsidR="00D47E51" w:rsidRPr="005D5FA3" w:rsidRDefault="00D47E51" w:rsidP="005D5FA3">
      <w:pPr>
        <w:pStyle w:val="ListParagraph"/>
        <w:ind w:leftChars="0" w:left="0"/>
        <w:rPr>
          <w:lang w:eastAsia="ko-KR"/>
        </w:rPr>
      </w:pPr>
    </w:p>
    <w:p w14:paraId="330E3C11" w14:textId="76D1FC7B" w:rsidR="004B244B" w:rsidRPr="005D5FA3" w:rsidRDefault="004B244B" w:rsidP="005D5FA3">
      <w:pPr>
        <w:pStyle w:val="ListParagraph"/>
        <w:numPr>
          <w:ilvl w:val="1"/>
          <w:numId w:val="20"/>
        </w:numPr>
        <w:ind w:leftChars="0" w:left="0" w:firstLine="0"/>
        <w:rPr>
          <w:lang w:eastAsia="ko-KR"/>
        </w:rPr>
      </w:pPr>
      <w:r w:rsidRPr="005D5FA3">
        <w:rPr>
          <w:lang w:eastAsia="ko-KR"/>
        </w:rPr>
        <w:t xml:space="preserve">Perform intramuscular anesthesia with a mixture of </w:t>
      </w:r>
      <w:r w:rsidR="00B32DE9" w:rsidRPr="005D5FA3">
        <w:rPr>
          <w:lang w:eastAsia="ko-KR"/>
        </w:rPr>
        <w:t>t</w:t>
      </w:r>
      <w:r w:rsidRPr="005D5FA3">
        <w:rPr>
          <w:lang w:eastAsia="ko-KR"/>
        </w:rPr>
        <w:t>iletamine/</w:t>
      </w:r>
      <w:r w:rsidR="00B32DE9" w:rsidRPr="005D5FA3">
        <w:rPr>
          <w:lang w:eastAsia="ko-KR"/>
        </w:rPr>
        <w:t>z</w:t>
      </w:r>
      <w:r w:rsidRPr="005D5FA3">
        <w:rPr>
          <w:lang w:eastAsia="ko-KR"/>
        </w:rPr>
        <w:t xml:space="preserve">olazepam (30 mg/kg) and </w:t>
      </w:r>
      <w:r w:rsidR="00B32DE9" w:rsidRPr="005D5FA3">
        <w:rPr>
          <w:lang w:eastAsia="ko-KR"/>
        </w:rPr>
        <w:t>x</w:t>
      </w:r>
      <w:r w:rsidRPr="005D5FA3">
        <w:rPr>
          <w:lang w:eastAsia="ko-KR"/>
        </w:rPr>
        <w:t>ylazine (10 mg/kg).</w:t>
      </w:r>
    </w:p>
    <w:p w14:paraId="3A8A26DD" w14:textId="77777777" w:rsidR="00D47E51" w:rsidRPr="005D5FA3" w:rsidRDefault="00D47E51" w:rsidP="005D5FA3">
      <w:pPr>
        <w:pStyle w:val="ListParagraph"/>
        <w:ind w:leftChars="0" w:left="0"/>
        <w:rPr>
          <w:lang w:eastAsia="ko-KR"/>
        </w:rPr>
      </w:pPr>
    </w:p>
    <w:p w14:paraId="71B46A92" w14:textId="410E75B4" w:rsidR="005A6F1D" w:rsidRPr="005D5FA3" w:rsidRDefault="005A6F1D" w:rsidP="005D5FA3">
      <w:pPr>
        <w:pStyle w:val="ListParagraph"/>
        <w:ind w:leftChars="0" w:left="0"/>
        <w:rPr>
          <w:lang w:eastAsia="ko-KR"/>
        </w:rPr>
      </w:pPr>
      <w:r w:rsidRPr="005D5FA3">
        <w:rPr>
          <w:rFonts w:hint="eastAsia"/>
          <w:lang w:eastAsia="ko-KR"/>
        </w:rPr>
        <w:t>N</w:t>
      </w:r>
      <w:r w:rsidRPr="005D5FA3">
        <w:rPr>
          <w:lang w:eastAsia="ko-KR"/>
        </w:rPr>
        <w:t xml:space="preserve">OTE: </w:t>
      </w:r>
      <w:r w:rsidR="00B135B4">
        <w:rPr>
          <w:lang w:eastAsia="ko-KR"/>
        </w:rPr>
        <w:t>Use</w:t>
      </w:r>
      <w:r w:rsidRPr="005D5FA3">
        <w:rPr>
          <w:lang w:eastAsia="ko-KR"/>
        </w:rPr>
        <w:t xml:space="preserve"> </w:t>
      </w:r>
      <w:r w:rsidR="00110F05">
        <w:rPr>
          <w:lang w:eastAsia="ko-KR"/>
        </w:rPr>
        <w:t xml:space="preserve">of </w:t>
      </w:r>
      <w:r w:rsidR="00B32DE9" w:rsidRPr="005D5FA3">
        <w:rPr>
          <w:lang w:eastAsia="ko-KR"/>
        </w:rPr>
        <w:t>t</w:t>
      </w:r>
      <w:r w:rsidRPr="005D5FA3">
        <w:rPr>
          <w:lang w:eastAsia="ko-KR"/>
        </w:rPr>
        <w:t>iletamine/</w:t>
      </w:r>
      <w:r w:rsidR="00B32DE9" w:rsidRPr="005D5FA3">
        <w:rPr>
          <w:lang w:eastAsia="ko-KR"/>
        </w:rPr>
        <w:t>z</w:t>
      </w:r>
      <w:r w:rsidRPr="005D5FA3">
        <w:rPr>
          <w:lang w:eastAsia="ko-KR"/>
        </w:rPr>
        <w:t>olazepam</w:t>
      </w:r>
      <w:r w:rsidR="00110F05">
        <w:rPr>
          <w:lang w:eastAsia="ko-KR"/>
        </w:rPr>
        <w:t xml:space="preserve"> is recommended</w:t>
      </w:r>
      <w:r w:rsidRPr="005D5FA3">
        <w:rPr>
          <w:lang w:eastAsia="ko-KR"/>
        </w:rPr>
        <w:t xml:space="preserve"> instead of </w:t>
      </w:r>
      <w:r w:rsidR="00B135B4">
        <w:rPr>
          <w:lang w:eastAsia="ko-KR"/>
        </w:rPr>
        <w:t xml:space="preserve">ketamine </w:t>
      </w:r>
      <w:r w:rsidR="00884DBD">
        <w:rPr>
          <w:lang w:eastAsia="ko-KR"/>
        </w:rPr>
        <w:t>because of</w:t>
      </w:r>
      <w:r w:rsidR="00B32DE9" w:rsidRPr="005D5FA3">
        <w:rPr>
          <w:lang w:eastAsia="ko-KR"/>
        </w:rPr>
        <w:t xml:space="preserve"> its adverse effect of hyperglycemia. Optimal anesthesia should be selected for the purpose of the</w:t>
      </w:r>
      <w:r w:rsidR="00AE4687" w:rsidRPr="005D5FA3">
        <w:rPr>
          <w:lang w:eastAsia="ko-KR"/>
        </w:rPr>
        <w:t xml:space="preserve"> </w:t>
      </w:r>
      <w:r w:rsidRPr="005D5FA3">
        <w:rPr>
          <w:lang w:eastAsia="ko-KR"/>
        </w:rPr>
        <w:t>experiments</w:t>
      </w:r>
      <w:r w:rsidRPr="005D5FA3">
        <w:rPr>
          <w:lang w:eastAsia="ko-KR"/>
        </w:rPr>
        <w:fldChar w:fldCharType="begin">
          <w:fldData xml:space="preserve">PEVuZE5vdGU+PENpdGU+PEF1dGhvcj5Gcmlra2UtU2NobWlkdDwvQXV0aG9yPjxZZWFyPjIwMjE8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</w:fldData>
        </w:fldChar>
      </w:r>
      <w:r w:rsidR="00D05486" w:rsidRPr="005D5FA3">
        <w:rPr>
          <w:lang w:eastAsia="ko-KR"/>
        </w:rPr>
        <w:instrText xml:space="preserve"> ADDIN EN.CITE </w:instrText>
      </w:r>
      <w:r w:rsidR="00D05486" w:rsidRPr="005D5FA3">
        <w:rPr>
          <w:lang w:eastAsia="ko-KR"/>
        </w:rPr>
        <w:fldChar w:fldCharType="begin">
          <w:fldData xml:space="preserve">PEVuZE5vdGU+PENpdGU+PEF1dGhvcj5Gcmlra2UtU2NobWlkdDwvQXV0aG9yPjxZZWFyPjIwMjE8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</w:fldData>
        </w:fldChar>
      </w:r>
      <w:r w:rsidR="00D05486" w:rsidRPr="005D5FA3">
        <w:rPr>
          <w:lang w:eastAsia="ko-KR"/>
        </w:rPr>
        <w:instrText xml:space="preserve"> ADDIN EN.CITE.DATA </w:instrText>
      </w:r>
      <w:r w:rsidR="00D05486" w:rsidRPr="005D5FA3">
        <w:rPr>
          <w:lang w:eastAsia="ko-KR"/>
        </w:rPr>
      </w:r>
      <w:r w:rsidR="00D05486" w:rsidRPr="005D5FA3">
        <w:rPr>
          <w:lang w:eastAsia="ko-KR"/>
        </w:rPr>
        <w:fldChar w:fldCharType="end"/>
      </w:r>
      <w:r w:rsidRPr="005D5FA3">
        <w:rPr>
          <w:lang w:eastAsia="ko-KR"/>
        </w:rPr>
      </w:r>
      <w:r w:rsidRPr="005D5FA3">
        <w:rPr>
          <w:lang w:eastAsia="ko-KR"/>
        </w:rPr>
        <w:fldChar w:fldCharType="separate"/>
      </w:r>
      <w:r w:rsidR="00D05486" w:rsidRPr="005D5FA3">
        <w:rPr>
          <w:noProof/>
          <w:vertAlign w:val="superscript"/>
          <w:lang w:eastAsia="ko-KR"/>
        </w:rPr>
        <w:t>9,27</w:t>
      </w:r>
      <w:r w:rsidRPr="005D5FA3">
        <w:rPr>
          <w:lang w:eastAsia="ko-KR"/>
        </w:rPr>
        <w:fldChar w:fldCharType="end"/>
      </w:r>
      <w:r w:rsidRPr="005D5FA3">
        <w:rPr>
          <w:lang w:eastAsia="ko-KR"/>
        </w:rPr>
        <w:t>.</w:t>
      </w:r>
    </w:p>
    <w:p w14:paraId="6213C2D0" w14:textId="77777777" w:rsidR="00D47E51" w:rsidRPr="005D5FA3" w:rsidRDefault="00D47E51" w:rsidP="005D5FA3">
      <w:pPr>
        <w:pStyle w:val="ListParagraph"/>
        <w:ind w:leftChars="0" w:left="0"/>
        <w:rPr>
          <w:lang w:eastAsia="ko-KR"/>
        </w:rPr>
      </w:pPr>
    </w:p>
    <w:p w14:paraId="442326C7" w14:textId="65B8153D" w:rsidR="004B244B" w:rsidRPr="00380BEA" w:rsidRDefault="004B244B" w:rsidP="005D5FA3">
      <w:pPr>
        <w:pStyle w:val="ListParagraph"/>
        <w:numPr>
          <w:ilvl w:val="1"/>
          <w:numId w:val="20"/>
        </w:numPr>
        <w:ind w:leftChars="0" w:left="0" w:firstLine="0"/>
        <w:rPr>
          <w:highlight w:val="yellow"/>
          <w:lang w:eastAsia="ko-KR"/>
        </w:rPr>
      </w:pPr>
      <w:r w:rsidRPr="00380BEA">
        <w:rPr>
          <w:highlight w:val="yellow"/>
          <w:lang w:eastAsia="ko-KR"/>
        </w:rPr>
        <w:t xml:space="preserve">Insert a vascular catheter for the </w:t>
      </w:r>
      <w:r w:rsidR="00D422AF" w:rsidRPr="00380BEA">
        <w:rPr>
          <w:highlight w:val="yellow"/>
          <w:lang w:eastAsia="ko-KR"/>
        </w:rPr>
        <w:t>injection.</w:t>
      </w:r>
    </w:p>
    <w:p w14:paraId="28DB568B" w14:textId="77777777" w:rsidR="00D47E51" w:rsidRPr="005D5FA3" w:rsidRDefault="00D47E51" w:rsidP="005D5FA3">
      <w:pPr>
        <w:pStyle w:val="ListParagraph"/>
        <w:ind w:leftChars="0" w:left="0"/>
        <w:rPr>
          <w:lang w:eastAsia="ko-KR"/>
        </w:rPr>
      </w:pPr>
    </w:p>
    <w:p w14:paraId="13936887" w14:textId="47EE56F0" w:rsidR="004B244B" w:rsidRPr="00380BEA" w:rsidRDefault="004B244B" w:rsidP="005D5FA3">
      <w:pPr>
        <w:pStyle w:val="ListParagraph"/>
        <w:numPr>
          <w:ilvl w:val="2"/>
          <w:numId w:val="20"/>
        </w:numPr>
        <w:ind w:leftChars="0" w:left="0" w:firstLine="0"/>
        <w:rPr>
          <w:highlight w:val="yellow"/>
          <w:lang w:eastAsia="ko-KR"/>
        </w:rPr>
      </w:pPr>
      <w:r w:rsidRPr="00380BEA">
        <w:rPr>
          <w:highlight w:val="yellow"/>
          <w:lang w:eastAsia="ko-KR"/>
        </w:rPr>
        <w:t>Apply pressure on the proximal si</w:t>
      </w:r>
      <w:r w:rsidR="00893B32" w:rsidRPr="00380BEA">
        <w:rPr>
          <w:highlight w:val="yellow"/>
          <w:lang w:eastAsia="ko-KR"/>
        </w:rPr>
        <w:t>d</w:t>
      </w:r>
      <w:r w:rsidRPr="00380BEA">
        <w:rPr>
          <w:highlight w:val="yellow"/>
          <w:lang w:eastAsia="ko-KR"/>
        </w:rPr>
        <w:t xml:space="preserve">e of </w:t>
      </w:r>
      <w:r w:rsidR="00893B32" w:rsidRPr="00380BEA">
        <w:rPr>
          <w:highlight w:val="yellow"/>
          <w:lang w:eastAsia="ko-KR"/>
        </w:rPr>
        <w:t xml:space="preserve">the </w:t>
      </w:r>
      <w:r w:rsidRPr="00380BEA">
        <w:rPr>
          <w:highlight w:val="yellow"/>
          <w:lang w:eastAsia="ko-KR"/>
        </w:rPr>
        <w:t xml:space="preserve">tail with the index and </w:t>
      </w:r>
      <w:r w:rsidR="00306B46">
        <w:rPr>
          <w:highlight w:val="yellow"/>
          <w:lang w:eastAsia="ko-KR"/>
        </w:rPr>
        <w:t>third</w:t>
      </w:r>
      <w:r w:rsidR="00306B46" w:rsidRPr="00380BEA">
        <w:rPr>
          <w:highlight w:val="yellow"/>
          <w:lang w:eastAsia="ko-KR"/>
        </w:rPr>
        <w:t xml:space="preserve"> </w:t>
      </w:r>
      <w:r w:rsidRPr="00380BEA">
        <w:rPr>
          <w:highlight w:val="yellow"/>
          <w:lang w:eastAsia="ko-KR"/>
        </w:rPr>
        <w:t xml:space="preserve">finger as an </w:t>
      </w:r>
      <w:r w:rsidRPr="00380BEA">
        <w:rPr>
          <w:highlight w:val="yellow"/>
          <w:lang w:eastAsia="ko-KR"/>
        </w:rPr>
        <w:lastRenderedPageBreak/>
        <w:t>alternative to a tourniquet application. Heat the tail with a lamp if</w:t>
      </w:r>
      <w:r w:rsidR="00875DF4">
        <w:rPr>
          <w:highlight w:val="yellow"/>
          <w:lang w:eastAsia="ko-KR"/>
        </w:rPr>
        <w:t xml:space="preserve"> needed</w:t>
      </w:r>
      <w:r w:rsidRPr="00380BEA">
        <w:rPr>
          <w:highlight w:val="yellow"/>
          <w:lang w:eastAsia="ko-KR"/>
        </w:rPr>
        <w:t>.</w:t>
      </w:r>
    </w:p>
    <w:p w14:paraId="7F9645F9" w14:textId="77777777" w:rsidR="00D47E51" w:rsidRPr="00380BEA" w:rsidRDefault="00D47E51" w:rsidP="005D5FA3">
      <w:pPr>
        <w:pStyle w:val="ListParagraph"/>
        <w:ind w:leftChars="0" w:left="0"/>
        <w:rPr>
          <w:highlight w:val="yellow"/>
          <w:lang w:eastAsia="ko-KR"/>
        </w:rPr>
      </w:pPr>
    </w:p>
    <w:p w14:paraId="191DBA6B" w14:textId="02833BB5" w:rsidR="004B244B" w:rsidRPr="00380BEA" w:rsidRDefault="004B244B" w:rsidP="005D5FA3">
      <w:pPr>
        <w:pStyle w:val="ListParagraph"/>
        <w:numPr>
          <w:ilvl w:val="2"/>
          <w:numId w:val="20"/>
        </w:numPr>
        <w:ind w:leftChars="0" w:left="0" w:firstLine="0"/>
        <w:rPr>
          <w:highlight w:val="yellow"/>
          <w:lang w:eastAsia="ko-KR"/>
        </w:rPr>
      </w:pPr>
      <w:r w:rsidRPr="00380BEA">
        <w:rPr>
          <w:highlight w:val="yellow"/>
          <w:lang w:eastAsia="ko-KR"/>
        </w:rPr>
        <w:t xml:space="preserve">Sterilize the tail vein with </w:t>
      </w:r>
      <w:r w:rsidR="00B32DE9" w:rsidRPr="00380BEA">
        <w:rPr>
          <w:highlight w:val="yellow"/>
          <w:lang w:eastAsia="ko-KR"/>
        </w:rPr>
        <w:t xml:space="preserve">a </w:t>
      </w:r>
      <w:r w:rsidRPr="00380BEA">
        <w:rPr>
          <w:highlight w:val="yellow"/>
          <w:lang w:eastAsia="ko-KR"/>
        </w:rPr>
        <w:t>70% ethanol spray.</w:t>
      </w:r>
    </w:p>
    <w:p w14:paraId="6979D862" w14:textId="77777777" w:rsidR="00D47E51" w:rsidRPr="00380BEA" w:rsidRDefault="00D47E51" w:rsidP="005D5FA3">
      <w:pPr>
        <w:pStyle w:val="ListParagraph"/>
        <w:ind w:leftChars="0" w:left="0"/>
        <w:rPr>
          <w:highlight w:val="yellow"/>
          <w:lang w:eastAsia="ko-KR"/>
        </w:rPr>
      </w:pPr>
    </w:p>
    <w:p w14:paraId="24855744" w14:textId="2A1101AB" w:rsidR="004B244B" w:rsidRPr="00380BEA" w:rsidRDefault="004B244B" w:rsidP="005D5FA3">
      <w:pPr>
        <w:pStyle w:val="ListParagraph"/>
        <w:numPr>
          <w:ilvl w:val="2"/>
          <w:numId w:val="20"/>
        </w:numPr>
        <w:ind w:leftChars="0" w:left="0" w:firstLine="0"/>
        <w:rPr>
          <w:highlight w:val="yellow"/>
          <w:lang w:eastAsia="ko-KR"/>
        </w:rPr>
      </w:pPr>
      <w:r w:rsidRPr="00380BEA">
        <w:rPr>
          <w:highlight w:val="yellow"/>
          <w:lang w:eastAsia="ko-KR"/>
        </w:rPr>
        <w:t>Insert a 30 G catheter into the lateral tail vein. Regurgitation of blood will be visualized in the PE10 tube.</w:t>
      </w:r>
    </w:p>
    <w:p w14:paraId="40CDACAA" w14:textId="77777777" w:rsidR="00D47E51" w:rsidRPr="00380BEA" w:rsidRDefault="00D47E51" w:rsidP="005D5FA3">
      <w:pPr>
        <w:pStyle w:val="ListParagraph"/>
        <w:ind w:leftChars="0" w:left="0"/>
        <w:rPr>
          <w:highlight w:val="yellow"/>
          <w:lang w:eastAsia="ko-KR"/>
        </w:rPr>
      </w:pPr>
    </w:p>
    <w:p w14:paraId="2A718E9E" w14:textId="7EFD2914" w:rsidR="004B244B" w:rsidRPr="00380BEA" w:rsidRDefault="004B244B" w:rsidP="005D5FA3">
      <w:pPr>
        <w:pStyle w:val="ListParagraph"/>
        <w:numPr>
          <w:ilvl w:val="2"/>
          <w:numId w:val="20"/>
        </w:numPr>
        <w:ind w:leftChars="0" w:left="0" w:firstLine="0"/>
        <w:rPr>
          <w:highlight w:val="yellow"/>
          <w:lang w:eastAsia="ko-KR"/>
        </w:rPr>
      </w:pPr>
      <w:r w:rsidRPr="00380BEA">
        <w:rPr>
          <w:highlight w:val="yellow"/>
          <w:lang w:eastAsia="ko-KR"/>
        </w:rPr>
        <w:t xml:space="preserve">Apply </w:t>
      </w:r>
      <w:r w:rsidR="0074419F">
        <w:rPr>
          <w:highlight w:val="yellow"/>
          <w:lang w:eastAsia="ko-KR"/>
        </w:rPr>
        <w:t xml:space="preserve">a </w:t>
      </w:r>
      <w:r w:rsidRPr="00380BEA">
        <w:rPr>
          <w:highlight w:val="yellow"/>
          <w:lang w:eastAsia="ko-KR"/>
        </w:rPr>
        <w:t>silk tape on the catheter to stabilize it.</w:t>
      </w:r>
    </w:p>
    <w:p w14:paraId="0920BE3A" w14:textId="77777777" w:rsidR="00D47E51" w:rsidRPr="005D5FA3" w:rsidRDefault="00D47E51" w:rsidP="005D5FA3">
      <w:pPr>
        <w:pStyle w:val="ListParagraph"/>
        <w:ind w:leftChars="0" w:left="0"/>
        <w:rPr>
          <w:lang w:eastAsia="ko-KR"/>
        </w:rPr>
      </w:pPr>
    </w:p>
    <w:p w14:paraId="6178FEBD" w14:textId="061DF542" w:rsidR="004B244B" w:rsidRPr="00380BEA" w:rsidRDefault="004B244B" w:rsidP="005D5FA3">
      <w:pPr>
        <w:pStyle w:val="ListParagraph"/>
        <w:numPr>
          <w:ilvl w:val="2"/>
          <w:numId w:val="20"/>
        </w:numPr>
        <w:ind w:leftChars="0" w:left="0" w:firstLine="0"/>
        <w:rPr>
          <w:highlight w:val="yellow"/>
          <w:lang w:eastAsia="ko-KR"/>
        </w:rPr>
      </w:pPr>
      <w:r w:rsidRPr="00380BEA">
        <w:rPr>
          <w:rFonts w:hint="eastAsia"/>
          <w:highlight w:val="yellow"/>
          <w:lang w:eastAsia="ko-KR"/>
        </w:rPr>
        <w:t>I</w:t>
      </w:r>
      <w:r w:rsidRPr="00380BEA">
        <w:rPr>
          <w:highlight w:val="yellow"/>
          <w:lang w:eastAsia="ko-KR"/>
        </w:rPr>
        <w:t xml:space="preserve">nject FITC/TMR dextran or other fluorescent probes (25 </w:t>
      </w:r>
      <w:r w:rsidRPr="00380BEA">
        <w:rPr>
          <w:highlight w:val="yellow"/>
        </w:rPr>
        <w:t>µ</w:t>
      </w:r>
      <w:r w:rsidRPr="00380BEA">
        <w:rPr>
          <w:highlight w:val="yellow"/>
          <w:lang w:eastAsia="ko-KR"/>
        </w:rPr>
        <w:t>g of anti-CD31 conjugated with Alexa 647)</w:t>
      </w:r>
      <w:r w:rsidR="0074419F">
        <w:rPr>
          <w:highlight w:val="yellow"/>
          <w:lang w:eastAsia="ko-KR"/>
        </w:rPr>
        <w:t>,</w:t>
      </w:r>
      <w:r w:rsidRPr="00380BEA">
        <w:rPr>
          <w:highlight w:val="yellow"/>
          <w:lang w:eastAsia="ko-KR"/>
        </w:rPr>
        <w:t xml:space="preserve"> as appropriate</w:t>
      </w:r>
      <w:r w:rsidR="0074419F">
        <w:rPr>
          <w:highlight w:val="yellow"/>
          <w:lang w:eastAsia="ko-KR"/>
        </w:rPr>
        <w:t>,</w:t>
      </w:r>
      <w:r w:rsidRPr="00380BEA">
        <w:rPr>
          <w:highlight w:val="yellow"/>
          <w:lang w:eastAsia="ko-KR"/>
        </w:rPr>
        <w:t xml:space="preserve"> according to the combination of fluorescent probe</w:t>
      </w:r>
      <w:r w:rsidR="00B32DE9" w:rsidRPr="00380BEA">
        <w:rPr>
          <w:highlight w:val="yellow"/>
          <w:lang w:eastAsia="ko-KR"/>
        </w:rPr>
        <w:t>s</w:t>
      </w:r>
      <w:r w:rsidRPr="00380BEA">
        <w:rPr>
          <w:highlight w:val="yellow"/>
          <w:lang w:eastAsia="ko-KR"/>
        </w:rPr>
        <w:fldChar w:fldCharType="begin">
          <w:fldData xml:space="preserve">PEVuZE5vdGU+PENpdGU+PEF1dGhvcj5QYXJrPC9BdXRob3I+PFllYXI+MjAyMDwvWWVhcj48UmVj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</w:fldData>
        </w:fldChar>
      </w:r>
      <w:r w:rsidR="00D05486" w:rsidRPr="00380BEA">
        <w:rPr>
          <w:highlight w:val="yellow"/>
          <w:lang w:eastAsia="ko-KR"/>
        </w:rPr>
        <w:instrText xml:space="preserve"> ADDIN EN.CITE </w:instrText>
      </w:r>
      <w:r w:rsidR="00D05486" w:rsidRPr="00380BEA">
        <w:rPr>
          <w:highlight w:val="yellow"/>
          <w:lang w:eastAsia="ko-KR"/>
        </w:rPr>
        <w:fldChar w:fldCharType="begin">
          <w:fldData xml:space="preserve">PEVuZE5vdGU+PENpdGU+PEF1dGhvcj5QYXJrPC9BdXRob3I+PFllYXI+MjAyMDwvWWVhcj48UmVj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</w:fldData>
        </w:fldChar>
      </w:r>
      <w:r w:rsidR="00D05486" w:rsidRPr="00380BEA">
        <w:rPr>
          <w:highlight w:val="yellow"/>
          <w:lang w:eastAsia="ko-KR"/>
        </w:rPr>
        <w:instrText xml:space="preserve"> ADDIN EN.CITE.DATA </w:instrText>
      </w:r>
      <w:r w:rsidR="00D05486" w:rsidRPr="00380BEA">
        <w:rPr>
          <w:highlight w:val="yellow"/>
          <w:lang w:eastAsia="ko-KR"/>
        </w:rPr>
      </w:r>
      <w:r w:rsidR="00D05486" w:rsidRPr="00380BEA">
        <w:rPr>
          <w:highlight w:val="yellow"/>
          <w:lang w:eastAsia="ko-KR"/>
        </w:rPr>
        <w:fldChar w:fldCharType="end"/>
      </w:r>
      <w:r w:rsidRPr="00380BEA">
        <w:rPr>
          <w:highlight w:val="yellow"/>
          <w:lang w:eastAsia="ko-KR"/>
        </w:rPr>
      </w:r>
      <w:r w:rsidRPr="00380BEA">
        <w:rPr>
          <w:highlight w:val="yellow"/>
          <w:lang w:eastAsia="ko-KR"/>
        </w:rPr>
        <w:fldChar w:fldCharType="separate"/>
      </w:r>
      <w:r w:rsidR="00D05486" w:rsidRPr="00380BEA">
        <w:rPr>
          <w:noProof/>
          <w:highlight w:val="yellow"/>
          <w:vertAlign w:val="superscript"/>
          <w:lang w:eastAsia="ko-KR"/>
        </w:rPr>
        <w:t>18</w:t>
      </w:r>
      <w:r w:rsidRPr="00380BEA">
        <w:rPr>
          <w:highlight w:val="yellow"/>
          <w:lang w:eastAsia="ko-KR"/>
        </w:rPr>
        <w:fldChar w:fldCharType="end"/>
      </w:r>
      <w:r w:rsidRPr="00380BEA">
        <w:rPr>
          <w:highlight w:val="yellow"/>
          <w:lang w:eastAsia="ko-KR"/>
        </w:rPr>
        <w:t>.</w:t>
      </w:r>
    </w:p>
    <w:p w14:paraId="6BB3ED82" w14:textId="77777777" w:rsidR="00D47E51" w:rsidRPr="005D5FA3" w:rsidRDefault="00D47E51" w:rsidP="005D5FA3">
      <w:pPr>
        <w:pStyle w:val="ListParagraph"/>
        <w:ind w:leftChars="0" w:left="0"/>
        <w:rPr>
          <w:lang w:eastAsia="ko-KR"/>
        </w:rPr>
      </w:pPr>
    </w:p>
    <w:p w14:paraId="5A60B86C" w14:textId="2FFEDC60" w:rsidR="00C21F88" w:rsidRPr="005D5FA3" w:rsidRDefault="00C21F88" w:rsidP="005D5FA3">
      <w:pPr>
        <w:pStyle w:val="ListParagraph"/>
        <w:ind w:leftChars="0" w:left="0"/>
        <w:rPr>
          <w:lang w:eastAsia="ko-KR"/>
        </w:rPr>
      </w:pPr>
      <w:r w:rsidRPr="005D5FA3">
        <w:rPr>
          <w:lang w:eastAsia="ko-KR"/>
        </w:rPr>
        <w:t>NOTE: For fluorescent conjugated antibody probe</w:t>
      </w:r>
      <w:r w:rsidR="00B32DE9" w:rsidRPr="005D5FA3">
        <w:rPr>
          <w:lang w:eastAsia="ko-KR"/>
        </w:rPr>
        <w:t>s</w:t>
      </w:r>
      <w:r w:rsidRPr="005D5FA3">
        <w:rPr>
          <w:lang w:eastAsia="ko-KR"/>
        </w:rPr>
        <w:t xml:space="preserve">, </w:t>
      </w:r>
      <w:r w:rsidR="00893B32" w:rsidRPr="005D5FA3">
        <w:rPr>
          <w:lang w:eastAsia="ko-KR"/>
        </w:rPr>
        <w:t>inject</w:t>
      </w:r>
      <w:r w:rsidRPr="005D5FA3">
        <w:rPr>
          <w:lang w:eastAsia="ko-KR"/>
        </w:rPr>
        <w:t xml:space="preserve"> 2 h before </w:t>
      </w:r>
      <w:r w:rsidR="00893B32" w:rsidRPr="005D5FA3">
        <w:rPr>
          <w:lang w:eastAsia="ko-KR"/>
        </w:rPr>
        <w:t xml:space="preserve">the </w:t>
      </w:r>
      <w:r w:rsidRPr="005D5FA3">
        <w:rPr>
          <w:lang w:eastAsia="ko-KR"/>
        </w:rPr>
        <w:t>imaging session.</w:t>
      </w:r>
    </w:p>
    <w:p w14:paraId="6708E504" w14:textId="77777777" w:rsidR="00D47E51" w:rsidRPr="005D5FA3" w:rsidRDefault="00D47E51" w:rsidP="005D5FA3">
      <w:pPr>
        <w:pStyle w:val="ListParagraph"/>
        <w:ind w:leftChars="0" w:left="0"/>
        <w:rPr>
          <w:lang w:eastAsia="ko-KR"/>
        </w:rPr>
      </w:pPr>
    </w:p>
    <w:p w14:paraId="79D19377" w14:textId="1F2EF20F" w:rsidR="004B244B" w:rsidRPr="00380BEA" w:rsidRDefault="004B244B" w:rsidP="005D5FA3">
      <w:pPr>
        <w:pStyle w:val="ListParagraph"/>
        <w:numPr>
          <w:ilvl w:val="1"/>
          <w:numId w:val="20"/>
        </w:numPr>
        <w:ind w:leftChars="0" w:left="0" w:firstLine="0"/>
        <w:rPr>
          <w:highlight w:val="yellow"/>
          <w:lang w:eastAsia="ko-KR"/>
        </w:rPr>
      </w:pPr>
      <w:r w:rsidRPr="00380BEA">
        <w:rPr>
          <w:rFonts w:hint="eastAsia"/>
          <w:highlight w:val="yellow"/>
          <w:lang w:eastAsia="ko-KR"/>
        </w:rPr>
        <w:t>T</w:t>
      </w:r>
      <w:r w:rsidRPr="00380BEA">
        <w:rPr>
          <w:highlight w:val="yellow"/>
          <w:lang w:eastAsia="ko-KR"/>
        </w:rPr>
        <w:t>ransfer the mouse from the surgical platform to the imaging stage.</w:t>
      </w:r>
    </w:p>
    <w:p w14:paraId="0C7D0036" w14:textId="77777777" w:rsidR="00D47E51" w:rsidRPr="00380BEA" w:rsidRDefault="00D47E51" w:rsidP="005D5FA3">
      <w:pPr>
        <w:pStyle w:val="ListParagraph"/>
        <w:ind w:leftChars="0" w:left="0"/>
        <w:rPr>
          <w:highlight w:val="yellow"/>
          <w:lang w:eastAsia="ko-KR"/>
        </w:rPr>
      </w:pPr>
    </w:p>
    <w:p w14:paraId="78133144" w14:textId="2BD7AFB8" w:rsidR="004B244B" w:rsidRPr="00380BEA" w:rsidRDefault="004B244B" w:rsidP="005D5FA3">
      <w:pPr>
        <w:pStyle w:val="ListParagraph"/>
        <w:numPr>
          <w:ilvl w:val="1"/>
          <w:numId w:val="20"/>
        </w:numPr>
        <w:ind w:leftChars="0" w:left="0" w:firstLine="0"/>
        <w:rPr>
          <w:highlight w:val="yellow"/>
          <w:lang w:eastAsia="ko-KR"/>
        </w:rPr>
      </w:pPr>
      <w:r w:rsidRPr="00380BEA">
        <w:rPr>
          <w:highlight w:val="yellow"/>
          <w:lang w:eastAsia="ko-KR"/>
        </w:rPr>
        <w:t>Insert a rectal probe to automatically control the body temperature with the homeothermic heating pad system.</w:t>
      </w:r>
    </w:p>
    <w:p w14:paraId="21C8BDF9" w14:textId="77777777" w:rsidR="00D47E51" w:rsidRPr="00380BEA" w:rsidRDefault="00D47E51" w:rsidP="005D5FA3">
      <w:pPr>
        <w:pStyle w:val="ListParagraph"/>
        <w:ind w:leftChars="0" w:left="0"/>
        <w:rPr>
          <w:highlight w:val="yellow"/>
          <w:lang w:eastAsia="ko-KR"/>
        </w:rPr>
      </w:pPr>
    </w:p>
    <w:p w14:paraId="1355F36B" w14:textId="1D89FE18" w:rsidR="004B244B" w:rsidRPr="00380BEA" w:rsidRDefault="004B244B" w:rsidP="005D5FA3">
      <w:pPr>
        <w:pStyle w:val="ListParagraph"/>
        <w:numPr>
          <w:ilvl w:val="1"/>
          <w:numId w:val="20"/>
        </w:numPr>
        <w:ind w:leftChars="0" w:left="0" w:firstLine="0"/>
        <w:rPr>
          <w:highlight w:val="yellow"/>
          <w:lang w:eastAsia="ko-KR"/>
        </w:rPr>
      </w:pPr>
      <w:r w:rsidRPr="00380BEA">
        <w:rPr>
          <w:rFonts w:hint="eastAsia"/>
          <w:highlight w:val="yellow"/>
          <w:lang w:eastAsia="ko-KR"/>
        </w:rPr>
        <w:t>I</w:t>
      </w:r>
      <w:r w:rsidRPr="00380BEA">
        <w:rPr>
          <w:highlight w:val="yellow"/>
          <w:lang w:eastAsia="ko-KR"/>
        </w:rPr>
        <w:t xml:space="preserve">nsert the pancreatic imaging window </w:t>
      </w:r>
      <w:r w:rsidR="001D35E4" w:rsidRPr="00380BEA">
        <w:rPr>
          <w:highlight w:val="yellow"/>
          <w:lang w:eastAsia="ko-KR"/>
        </w:rPr>
        <w:t>in</w:t>
      </w:r>
      <w:r w:rsidRPr="00380BEA">
        <w:rPr>
          <w:highlight w:val="yellow"/>
          <w:lang w:eastAsia="ko-KR"/>
        </w:rPr>
        <w:t>to the window holder prepared during the intravital microscopy setup (</w:t>
      </w:r>
      <w:r w:rsidRPr="00875DF4">
        <w:rPr>
          <w:b/>
          <w:bCs/>
          <w:highlight w:val="yellow"/>
          <w:lang w:eastAsia="ko-KR"/>
        </w:rPr>
        <w:t>Figure 2</w:t>
      </w:r>
      <w:r w:rsidRPr="00380BEA">
        <w:rPr>
          <w:highlight w:val="yellow"/>
          <w:lang w:eastAsia="ko-KR"/>
        </w:rPr>
        <w:t xml:space="preserve">). For an inverted microscope, a window holder might not be </w:t>
      </w:r>
      <w:r w:rsidR="001D35E4" w:rsidRPr="00380BEA">
        <w:rPr>
          <w:highlight w:val="yellow"/>
          <w:lang w:eastAsia="ko-KR"/>
        </w:rPr>
        <w:t>requir</w:t>
      </w:r>
      <w:r w:rsidRPr="00380BEA">
        <w:rPr>
          <w:highlight w:val="yellow"/>
          <w:lang w:eastAsia="ko-KR"/>
        </w:rPr>
        <w:t>ed.</w:t>
      </w:r>
    </w:p>
    <w:p w14:paraId="414043C7" w14:textId="77777777" w:rsidR="00D47E51" w:rsidRPr="005D5FA3" w:rsidRDefault="00D47E51" w:rsidP="005D5FA3">
      <w:pPr>
        <w:pStyle w:val="ListParagraph"/>
        <w:ind w:leftChars="0" w:left="0"/>
        <w:rPr>
          <w:lang w:eastAsia="ko-KR"/>
        </w:rPr>
      </w:pPr>
    </w:p>
    <w:p w14:paraId="7A2F8658" w14:textId="51E5AE71" w:rsidR="00CB4FEF" w:rsidRPr="00380BEA" w:rsidRDefault="004B244B" w:rsidP="005D5FA3">
      <w:pPr>
        <w:pStyle w:val="ListParagraph"/>
        <w:numPr>
          <w:ilvl w:val="1"/>
          <w:numId w:val="20"/>
        </w:numPr>
        <w:ind w:leftChars="0" w:left="0" w:firstLine="0"/>
        <w:rPr>
          <w:highlight w:val="yellow"/>
          <w:lang w:eastAsia="ko-KR"/>
        </w:rPr>
      </w:pPr>
      <w:r w:rsidRPr="00380BEA">
        <w:rPr>
          <w:highlight w:val="yellow"/>
          <w:lang w:eastAsia="ko-KR"/>
        </w:rPr>
        <w:t>Perform intravital imaging.</w:t>
      </w:r>
    </w:p>
    <w:p w14:paraId="78762BB0" w14:textId="77777777" w:rsidR="00D47E51" w:rsidRPr="005D5FA3" w:rsidRDefault="00D47E51" w:rsidP="005D5FA3">
      <w:pPr>
        <w:pStyle w:val="ListParagraph"/>
        <w:ind w:leftChars="0" w:left="0"/>
        <w:rPr>
          <w:lang w:eastAsia="ko-KR"/>
        </w:rPr>
      </w:pPr>
      <w:bookmarkStart w:id="5" w:name="_Hlk66919536"/>
      <w:bookmarkStart w:id="6" w:name="_Hlk66311303"/>
    </w:p>
    <w:p w14:paraId="4FA0FA36" w14:textId="73620914" w:rsidR="005831FC" w:rsidRPr="00380BEA" w:rsidRDefault="005831FC" w:rsidP="005D5FA3">
      <w:pPr>
        <w:pStyle w:val="ListParagraph"/>
        <w:numPr>
          <w:ilvl w:val="2"/>
          <w:numId w:val="20"/>
        </w:numPr>
        <w:ind w:leftChars="0" w:left="0" w:firstLine="0"/>
        <w:rPr>
          <w:highlight w:val="yellow"/>
          <w:lang w:eastAsia="ko-KR"/>
        </w:rPr>
      </w:pPr>
      <w:r w:rsidRPr="00380BEA">
        <w:rPr>
          <w:highlight w:val="yellow"/>
          <w:lang w:eastAsia="ko-KR"/>
        </w:rPr>
        <w:t>For imaging the pancreas, start with a low magnification objective lens (e.g.</w:t>
      </w:r>
      <w:r w:rsidR="00875DF4">
        <w:rPr>
          <w:highlight w:val="yellow"/>
          <w:lang w:eastAsia="ko-KR"/>
        </w:rPr>
        <w:t>,</w:t>
      </w:r>
      <w:r w:rsidRPr="00380BEA">
        <w:rPr>
          <w:highlight w:val="yellow"/>
          <w:lang w:eastAsia="ko-KR"/>
        </w:rPr>
        <w:t xml:space="preserve"> 4</w:t>
      </w:r>
      <w:r w:rsidR="00875DF4">
        <w:rPr>
          <w:highlight w:val="yellow"/>
          <w:lang w:eastAsia="ko-KR"/>
        </w:rPr>
        <w:t>x</w:t>
      </w:r>
      <w:r w:rsidRPr="00380BEA">
        <w:rPr>
          <w:highlight w:val="yellow"/>
          <w:lang w:eastAsia="ko-KR"/>
        </w:rPr>
        <w:t>) for scanning the whole view of the pancreas in the pancreatic imaging window (</w:t>
      </w:r>
      <w:r w:rsidR="001D35E4" w:rsidRPr="00380BEA">
        <w:rPr>
          <w:highlight w:val="yellow"/>
          <w:lang w:eastAsia="ko-KR"/>
        </w:rPr>
        <w:t>r</w:t>
      </w:r>
      <w:r w:rsidRPr="00380BEA">
        <w:rPr>
          <w:highlight w:val="yellow"/>
          <w:lang w:eastAsia="ko-KR"/>
        </w:rPr>
        <w:t xml:space="preserve">ecommended </w:t>
      </w:r>
      <w:r w:rsidR="001D35E4" w:rsidRPr="00380BEA">
        <w:rPr>
          <w:highlight w:val="yellow"/>
          <w:lang w:eastAsia="ko-KR"/>
        </w:rPr>
        <w:t>f</w:t>
      </w:r>
      <w:r w:rsidRPr="00380BEA">
        <w:rPr>
          <w:highlight w:val="yellow"/>
          <w:lang w:eastAsia="ko-KR"/>
        </w:rPr>
        <w:t xml:space="preserve">ield of view: 2500 </w:t>
      </w:r>
      <w:r w:rsidR="00875DF4">
        <w:rPr>
          <w:highlight w:val="yellow"/>
          <w:lang w:eastAsia="ko-KR"/>
        </w:rPr>
        <w:t>x</w:t>
      </w:r>
      <w:r w:rsidRPr="00380BEA">
        <w:rPr>
          <w:highlight w:val="yellow"/>
          <w:lang w:eastAsia="ko-KR"/>
        </w:rPr>
        <w:t xml:space="preserve"> 2500 </w:t>
      </w:r>
      <w:proofErr w:type="spellStart"/>
      <w:r w:rsidRPr="00380BEA">
        <w:rPr>
          <w:highlight w:val="yellow"/>
          <w:lang w:eastAsia="ko-KR"/>
        </w:rPr>
        <w:t>μm</w:t>
      </w:r>
      <w:proofErr w:type="spellEnd"/>
      <w:r w:rsidRPr="00380BEA">
        <w:rPr>
          <w:highlight w:val="yellow"/>
          <w:lang w:eastAsia="ko-KR"/>
        </w:rPr>
        <w:t>).</w:t>
      </w:r>
    </w:p>
    <w:p w14:paraId="00A97B7D" w14:textId="77777777" w:rsidR="00D47E51" w:rsidRPr="00380BEA" w:rsidRDefault="00D47E51" w:rsidP="005D5FA3">
      <w:pPr>
        <w:pStyle w:val="ListParagraph"/>
        <w:ind w:leftChars="0" w:left="0"/>
        <w:rPr>
          <w:highlight w:val="yellow"/>
          <w:lang w:eastAsia="ko-KR"/>
        </w:rPr>
      </w:pPr>
    </w:p>
    <w:p w14:paraId="6DABC181" w14:textId="130330EA" w:rsidR="005831FC" w:rsidRPr="00380BEA" w:rsidRDefault="005831FC" w:rsidP="005D5FA3">
      <w:pPr>
        <w:pStyle w:val="ListParagraph"/>
        <w:numPr>
          <w:ilvl w:val="2"/>
          <w:numId w:val="20"/>
        </w:numPr>
        <w:ind w:leftChars="0" w:left="0" w:firstLine="0"/>
        <w:rPr>
          <w:highlight w:val="yellow"/>
          <w:lang w:eastAsia="ko-KR"/>
        </w:rPr>
      </w:pPr>
      <w:r w:rsidRPr="00380BEA">
        <w:rPr>
          <w:highlight w:val="yellow"/>
          <w:lang w:eastAsia="ko-KR"/>
        </w:rPr>
        <w:t>After determination of the region of interest, switch to higher magnification objective lens (20</w:t>
      </w:r>
      <w:r w:rsidR="0074419F">
        <w:rPr>
          <w:highlight w:val="yellow"/>
          <w:lang w:eastAsia="ko-KR"/>
        </w:rPr>
        <w:t>x</w:t>
      </w:r>
      <w:r w:rsidRPr="00380BEA">
        <w:rPr>
          <w:highlight w:val="yellow"/>
          <w:lang w:eastAsia="ko-KR"/>
        </w:rPr>
        <w:t xml:space="preserve"> or 40</w:t>
      </w:r>
      <w:r w:rsidR="0074419F">
        <w:rPr>
          <w:highlight w:val="yellow"/>
          <w:lang w:eastAsia="ko-KR"/>
        </w:rPr>
        <w:t>x</w:t>
      </w:r>
      <w:r w:rsidRPr="00380BEA">
        <w:rPr>
          <w:highlight w:val="yellow"/>
          <w:lang w:eastAsia="ko-KR"/>
        </w:rPr>
        <w:t>) to perform the cellular level imaging (</w:t>
      </w:r>
      <w:r w:rsidR="001D35E4" w:rsidRPr="00380BEA">
        <w:rPr>
          <w:highlight w:val="yellow"/>
          <w:lang w:eastAsia="ko-KR"/>
        </w:rPr>
        <w:t>r</w:t>
      </w:r>
      <w:r w:rsidRPr="00380BEA">
        <w:rPr>
          <w:highlight w:val="yellow"/>
          <w:lang w:eastAsia="ko-KR"/>
        </w:rPr>
        <w:t xml:space="preserve">ecommended </w:t>
      </w:r>
      <w:r w:rsidR="001D35E4" w:rsidRPr="00380BEA">
        <w:rPr>
          <w:highlight w:val="yellow"/>
          <w:lang w:eastAsia="ko-KR"/>
        </w:rPr>
        <w:t>f</w:t>
      </w:r>
      <w:r w:rsidRPr="00380BEA">
        <w:rPr>
          <w:highlight w:val="yellow"/>
          <w:lang w:eastAsia="ko-KR"/>
        </w:rPr>
        <w:t xml:space="preserve">ield of view: 500 </w:t>
      </w:r>
      <w:r w:rsidR="0074419F">
        <w:rPr>
          <w:highlight w:val="yellow"/>
          <w:lang w:eastAsia="ko-KR"/>
        </w:rPr>
        <w:t>x</w:t>
      </w:r>
      <w:r w:rsidRPr="00380BEA">
        <w:rPr>
          <w:highlight w:val="yellow"/>
          <w:lang w:eastAsia="ko-KR"/>
        </w:rPr>
        <w:t xml:space="preserve"> 500 </w:t>
      </w:r>
      <w:proofErr w:type="spellStart"/>
      <w:r w:rsidRPr="00380BEA">
        <w:rPr>
          <w:highlight w:val="yellow"/>
          <w:lang w:eastAsia="ko-KR"/>
        </w:rPr>
        <w:t>μm</w:t>
      </w:r>
      <w:proofErr w:type="spellEnd"/>
      <w:r w:rsidRPr="00380BEA">
        <w:rPr>
          <w:highlight w:val="yellow"/>
          <w:lang w:eastAsia="ko-KR"/>
        </w:rPr>
        <w:t xml:space="preserve"> or 250 </w:t>
      </w:r>
      <w:r w:rsidR="0074419F">
        <w:rPr>
          <w:highlight w:val="yellow"/>
          <w:lang w:eastAsia="ko-KR"/>
        </w:rPr>
        <w:t>x</w:t>
      </w:r>
      <w:r w:rsidRPr="00380BEA">
        <w:rPr>
          <w:highlight w:val="yellow"/>
          <w:lang w:eastAsia="ko-KR"/>
        </w:rPr>
        <w:t xml:space="preserve"> 250 </w:t>
      </w:r>
      <w:proofErr w:type="spellStart"/>
      <w:r w:rsidRPr="00380BEA">
        <w:rPr>
          <w:highlight w:val="yellow"/>
          <w:lang w:eastAsia="ko-KR"/>
        </w:rPr>
        <w:t>μm</w:t>
      </w:r>
      <w:proofErr w:type="spellEnd"/>
      <w:r w:rsidRPr="00380BEA">
        <w:rPr>
          <w:highlight w:val="yellow"/>
          <w:lang w:eastAsia="ko-KR"/>
        </w:rPr>
        <w:t xml:space="preserve">). In </w:t>
      </w:r>
      <w:r w:rsidR="0074419F">
        <w:rPr>
          <w:highlight w:val="yellow"/>
          <w:lang w:eastAsia="ko-KR"/>
        </w:rPr>
        <w:t>this</w:t>
      </w:r>
      <w:r w:rsidRPr="00380BEA">
        <w:rPr>
          <w:highlight w:val="yellow"/>
          <w:lang w:eastAsia="ko-KR"/>
        </w:rPr>
        <w:t xml:space="preserve"> experiment, the lateral and axial resolution was approximately 0.5</w:t>
      </w:r>
      <w:r w:rsidR="00306B46">
        <w:rPr>
          <w:highlight w:val="yellow"/>
          <w:lang w:eastAsia="ko-KR"/>
        </w:rPr>
        <w:t xml:space="preserve"> µ</w:t>
      </w:r>
      <w:r w:rsidR="00306B46" w:rsidRPr="00380BEA">
        <w:rPr>
          <w:highlight w:val="yellow"/>
          <w:lang w:eastAsia="ko-KR"/>
        </w:rPr>
        <w:t>m</w:t>
      </w:r>
      <w:r w:rsidRPr="00380BEA">
        <w:rPr>
          <w:highlight w:val="yellow"/>
          <w:lang w:eastAsia="ko-KR"/>
        </w:rPr>
        <w:t xml:space="preserve"> and 3 </w:t>
      </w:r>
      <w:r w:rsidR="0074419F">
        <w:rPr>
          <w:highlight w:val="yellow"/>
          <w:lang w:eastAsia="ko-KR"/>
        </w:rPr>
        <w:t>µ</w:t>
      </w:r>
      <w:r w:rsidRPr="00380BEA">
        <w:rPr>
          <w:highlight w:val="yellow"/>
          <w:lang w:eastAsia="ko-KR"/>
        </w:rPr>
        <w:t>m, respectively.</w:t>
      </w:r>
    </w:p>
    <w:p w14:paraId="1056D759" w14:textId="77777777" w:rsidR="00D47E51" w:rsidRPr="00380BEA" w:rsidRDefault="00D47E51" w:rsidP="005D5FA3">
      <w:pPr>
        <w:pStyle w:val="ListParagraph"/>
        <w:ind w:leftChars="0" w:left="0"/>
        <w:rPr>
          <w:highlight w:val="yellow"/>
          <w:lang w:eastAsia="ko-KR"/>
        </w:rPr>
      </w:pPr>
    </w:p>
    <w:p w14:paraId="712B7489" w14:textId="55A849A6" w:rsidR="005831FC" w:rsidRPr="00380BEA" w:rsidRDefault="0074419F" w:rsidP="005D5FA3">
      <w:pPr>
        <w:pStyle w:val="ListParagraph"/>
        <w:numPr>
          <w:ilvl w:val="2"/>
          <w:numId w:val="20"/>
        </w:numPr>
        <w:ind w:leftChars="0" w:left="0" w:firstLine="0"/>
        <w:rPr>
          <w:highlight w:val="yellow"/>
          <w:lang w:eastAsia="ko-KR"/>
        </w:rPr>
      </w:pPr>
      <w:r>
        <w:rPr>
          <w:highlight w:val="yellow"/>
          <w:lang w:eastAsia="ko-KR"/>
        </w:rPr>
        <w:t>P</w:t>
      </w:r>
      <w:r w:rsidR="005831FC" w:rsidRPr="00380BEA">
        <w:rPr>
          <w:highlight w:val="yellow"/>
          <w:lang w:eastAsia="ko-KR"/>
        </w:rPr>
        <w:t xml:space="preserve">erform z-stack or time-lapse imaging to observe </w:t>
      </w:r>
      <w:r w:rsidR="001D35E4" w:rsidRPr="00380BEA">
        <w:rPr>
          <w:highlight w:val="yellow"/>
          <w:lang w:eastAsia="ko-KR"/>
        </w:rPr>
        <w:t xml:space="preserve">the </w:t>
      </w:r>
      <w:r w:rsidR="005831FC" w:rsidRPr="00380BEA">
        <w:rPr>
          <w:highlight w:val="yellow"/>
          <w:lang w:eastAsia="ko-KR"/>
        </w:rPr>
        <w:t>3D structure or cellular-level dynamics</w:t>
      </w:r>
      <w:r w:rsidR="001D35E4" w:rsidRPr="00380BEA">
        <w:rPr>
          <w:highlight w:val="yellow"/>
          <w:lang w:eastAsia="ko-KR"/>
        </w:rPr>
        <w:t>,</w:t>
      </w:r>
      <w:r w:rsidR="005831FC" w:rsidRPr="00380BEA">
        <w:rPr>
          <w:highlight w:val="yellow"/>
          <w:lang w:eastAsia="ko-KR"/>
        </w:rPr>
        <w:t xml:space="preserve"> such as cell migration.</w:t>
      </w:r>
    </w:p>
    <w:p w14:paraId="06603B43" w14:textId="77777777" w:rsidR="00875DF4" w:rsidRDefault="00875DF4" w:rsidP="00875DF4">
      <w:pPr>
        <w:pStyle w:val="ListParagraph"/>
        <w:ind w:leftChars="0" w:left="0"/>
        <w:rPr>
          <w:lang w:eastAsia="ko-KR"/>
        </w:rPr>
      </w:pPr>
    </w:p>
    <w:p w14:paraId="053CB048" w14:textId="7C78432B" w:rsidR="00CB4FEF" w:rsidRPr="005D5FA3" w:rsidRDefault="00875DF4" w:rsidP="005D5FA3">
      <w:pPr>
        <w:pStyle w:val="ListParagraph"/>
        <w:ind w:leftChars="0" w:left="0"/>
        <w:rPr>
          <w:lang w:eastAsia="ko-KR"/>
        </w:rPr>
      </w:pPr>
      <w:r>
        <w:rPr>
          <w:lang w:eastAsia="ko-KR"/>
        </w:rPr>
        <w:t xml:space="preserve">NOTE: </w:t>
      </w:r>
      <w:r w:rsidR="005831FC" w:rsidRPr="005D5FA3">
        <w:rPr>
          <w:lang w:eastAsia="ko-KR"/>
        </w:rPr>
        <w:t xml:space="preserve">For imaging the fluorescent protein expressing cells of transgenic animals (MIP-GFP), 30 s of </w:t>
      </w:r>
      <w:r w:rsidR="001D35E4" w:rsidRPr="005D5FA3">
        <w:rPr>
          <w:lang w:eastAsia="ko-KR"/>
        </w:rPr>
        <w:t xml:space="preserve">intermittent </w:t>
      </w:r>
      <w:r w:rsidR="005831FC" w:rsidRPr="005D5FA3">
        <w:rPr>
          <w:lang w:eastAsia="ko-KR"/>
        </w:rPr>
        <w:t>488</w:t>
      </w:r>
      <w:r w:rsidR="0074419F">
        <w:rPr>
          <w:lang w:eastAsia="ko-KR"/>
        </w:rPr>
        <w:t xml:space="preserve"> </w:t>
      </w:r>
      <w:r w:rsidR="005831FC" w:rsidRPr="005D5FA3">
        <w:rPr>
          <w:lang w:eastAsia="ko-KR"/>
        </w:rPr>
        <w:t xml:space="preserve">nm laser exposure </w:t>
      </w:r>
      <w:r w:rsidR="001D35E4" w:rsidRPr="005D5FA3">
        <w:rPr>
          <w:lang w:eastAsia="ko-KR"/>
        </w:rPr>
        <w:t xml:space="preserve">with </w:t>
      </w:r>
      <w:r w:rsidR="005831FC" w:rsidRPr="005D5FA3">
        <w:rPr>
          <w:lang w:eastAsia="ko-KR"/>
        </w:rPr>
        <w:t>power up to 0.43</w:t>
      </w:r>
      <w:r w:rsidR="0074419F">
        <w:rPr>
          <w:lang w:eastAsia="ko-KR"/>
        </w:rPr>
        <w:t xml:space="preserve"> </w:t>
      </w:r>
      <w:proofErr w:type="spellStart"/>
      <w:r w:rsidR="005831FC" w:rsidRPr="005D5FA3">
        <w:rPr>
          <w:lang w:eastAsia="ko-KR"/>
        </w:rPr>
        <w:t>mW</w:t>
      </w:r>
      <w:proofErr w:type="spellEnd"/>
      <w:r w:rsidR="005831FC" w:rsidRPr="005D5FA3">
        <w:rPr>
          <w:lang w:eastAsia="ko-KR"/>
        </w:rPr>
        <w:t xml:space="preserve"> was tolerable without noticeable photobleaching or tissue damage. For imaging the fluorescent proteins label</w:t>
      </w:r>
      <w:r w:rsidR="001D35E4" w:rsidRPr="005D5FA3">
        <w:rPr>
          <w:lang w:eastAsia="ko-KR"/>
        </w:rPr>
        <w:t>ed</w:t>
      </w:r>
      <w:r w:rsidR="005831FC" w:rsidRPr="005D5FA3">
        <w:rPr>
          <w:lang w:eastAsia="ko-KR"/>
        </w:rPr>
        <w:t xml:space="preserve"> with Alexa 647, </w:t>
      </w:r>
      <w:r w:rsidR="001D35E4" w:rsidRPr="005D5FA3">
        <w:rPr>
          <w:lang w:eastAsia="ko-KR"/>
        </w:rPr>
        <w:t xml:space="preserve">the </w:t>
      </w:r>
      <w:r w:rsidR="005831FC" w:rsidRPr="005D5FA3">
        <w:rPr>
          <w:lang w:eastAsia="ko-KR"/>
        </w:rPr>
        <w:t>640</w:t>
      </w:r>
      <w:r w:rsidR="0074419F">
        <w:rPr>
          <w:lang w:eastAsia="ko-KR"/>
        </w:rPr>
        <w:t xml:space="preserve"> </w:t>
      </w:r>
      <w:r w:rsidR="005831FC" w:rsidRPr="005D5FA3">
        <w:rPr>
          <w:lang w:eastAsia="ko-KR"/>
        </w:rPr>
        <w:t>nm laser power up to 0.17</w:t>
      </w:r>
      <w:r w:rsidR="0074419F">
        <w:rPr>
          <w:lang w:eastAsia="ko-KR"/>
        </w:rPr>
        <w:t xml:space="preserve"> </w:t>
      </w:r>
      <w:proofErr w:type="spellStart"/>
      <w:r w:rsidR="005831FC" w:rsidRPr="005D5FA3">
        <w:rPr>
          <w:lang w:eastAsia="ko-KR"/>
        </w:rPr>
        <w:t>mW</w:t>
      </w:r>
      <w:proofErr w:type="spellEnd"/>
      <w:r w:rsidR="005831FC" w:rsidRPr="005D5FA3">
        <w:rPr>
          <w:lang w:eastAsia="ko-KR"/>
        </w:rPr>
        <w:t xml:space="preserve"> was tolerable without noticeable photobleaching or tissue damage. Prolonged exci</w:t>
      </w:r>
      <w:r w:rsidR="001D35E4" w:rsidRPr="005D5FA3">
        <w:rPr>
          <w:lang w:eastAsia="ko-KR"/>
        </w:rPr>
        <w:t>t</w:t>
      </w:r>
      <w:r w:rsidR="005831FC" w:rsidRPr="005D5FA3">
        <w:rPr>
          <w:lang w:eastAsia="ko-KR"/>
        </w:rPr>
        <w:t xml:space="preserve">ation laser exposure with </w:t>
      </w:r>
      <w:r w:rsidR="001D35E4" w:rsidRPr="005D5FA3">
        <w:rPr>
          <w:lang w:eastAsia="ko-KR"/>
        </w:rPr>
        <w:t xml:space="preserve">a </w:t>
      </w:r>
      <w:r w:rsidR="005831FC" w:rsidRPr="005D5FA3">
        <w:rPr>
          <w:lang w:eastAsia="ko-KR"/>
        </w:rPr>
        <w:t xml:space="preserve">power above this setting may lead to photobleaching or tissue damage by phototoxicity. Adjust </w:t>
      </w:r>
      <w:r w:rsidR="001D35E4" w:rsidRPr="005D5FA3">
        <w:rPr>
          <w:lang w:eastAsia="ko-KR"/>
        </w:rPr>
        <w:t xml:space="preserve">the </w:t>
      </w:r>
      <w:r w:rsidR="005831FC" w:rsidRPr="005D5FA3">
        <w:rPr>
          <w:lang w:eastAsia="ko-KR"/>
        </w:rPr>
        <w:t>adequate gain and power to appropriately image the region of interest.</w:t>
      </w:r>
      <w:r>
        <w:rPr>
          <w:lang w:eastAsia="ko-KR"/>
        </w:rPr>
        <w:t xml:space="preserve"> </w:t>
      </w:r>
      <w:r w:rsidR="005831FC" w:rsidRPr="005D5FA3">
        <w:rPr>
          <w:lang w:eastAsia="ko-KR"/>
        </w:rPr>
        <w:t xml:space="preserve">Detailed setting of parameters in </w:t>
      </w:r>
      <w:r w:rsidR="005831FC" w:rsidRPr="005D5FA3">
        <w:rPr>
          <w:lang w:eastAsia="ko-KR"/>
        </w:rPr>
        <w:lastRenderedPageBreak/>
        <w:t xml:space="preserve">intravital microscopy must be individualized </w:t>
      </w:r>
      <w:r w:rsidR="001D35E4" w:rsidRPr="005D5FA3">
        <w:rPr>
          <w:lang w:eastAsia="ko-KR"/>
        </w:rPr>
        <w:t xml:space="preserve">for </w:t>
      </w:r>
      <w:r w:rsidR="005831FC" w:rsidRPr="005D5FA3">
        <w:rPr>
          <w:lang w:eastAsia="ko-KR"/>
        </w:rPr>
        <w:t>each intravital microscopy prepared in the institute.</w:t>
      </w:r>
      <w:bookmarkEnd w:id="5"/>
    </w:p>
    <w:bookmarkEnd w:id="6"/>
    <w:p w14:paraId="4015356B" w14:textId="77777777" w:rsidR="006E4797" w:rsidRPr="005D5FA3" w:rsidRDefault="006E4797" w:rsidP="005D5FA3">
      <w:pPr>
        <w:rPr>
          <w:b/>
          <w:lang w:eastAsia="ko-KR"/>
        </w:rPr>
      </w:pPr>
    </w:p>
    <w:p w14:paraId="08AF3300" w14:textId="78C6C409" w:rsidR="006E4797" w:rsidRPr="005D5FA3" w:rsidRDefault="00551D82" w:rsidP="005D5FA3">
      <w:pPr>
        <w:pBdr>
          <w:top w:val="nil"/>
          <w:left w:val="nil"/>
          <w:bottom w:val="nil"/>
          <w:right w:val="nil"/>
          <w:between w:val="nil"/>
        </w:pBdr>
      </w:pPr>
      <w:r w:rsidRPr="005D5FA3">
        <w:rPr>
          <w:b/>
        </w:rPr>
        <w:t>REPRESENTATIVE RESULTS:</w:t>
      </w:r>
    </w:p>
    <w:p w14:paraId="7049A99A" w14:textId="4401B806" w:rsidR="008814D5" w:rsidRPr="005D5FA3" w:rsidRDefault="00686E24" w:rsidP="005D5FA3">
      <w:pPr>
        <w:rPr>
          <w:lang w:eastAsia="ko-KR"/>
        </w:rPr>
      </w:pPr>
      <w:r w:rsidRPr="005D5FA3">
        <w:t>Intravital microscopy combined with</w:t>
      </w:r>
      <w:r w:rsidR="009930A9" w:rsidRPr="005D5FA3">
        <w:t xml:space="preserve"> </w:t>
      </w:r>
      <w:r w:rsidR="00367543" w:rsidRPr="005D5FA3">
        <w:rPr>
          <w:rFonts w:hint="eastAsia"/>
          <w:lang w:eastAsia="ko-KR"/>
        </w:rPr>
        <w:t>t</w:t>
      </w:r>
      <w:r w:rsidR="00367543" w:rsidRPr="005D5FA3">
        <w:rPr>
          <w:lang w:eastAsia="ko-KR"/>
        </w:rPr>
        <w:t>he</w:t>
      </w:r>
      <w:r w:rsidR="00367543" w:rsidRPr="005D5FA3">
        <w:t xml:space="preserve"> </w:t>
      </w:r>
      <w:r w:rsidR="00367543" w:rsidRPr="005D5FA3">
        <w:rPr>
          <w:lang w:eastAsia="ko-KR"/>
        </w:rPr>
        <w:t>supporting base integrated</w:t>
      </w:r>
      <w:r w:rsidR="00367543" w:rsidRPr="005D5FA3">
        <w:t xml:space="preserve"> </w:t>
      </w:r>
      <w:r w:rsidR="009930A9" w:rsidRPr="005D5FA3">
        <w:t xml:space="preserve">pancreatic intravital imaging window </w:t>
      </w:r>
      <w:r w:rsidRPr="005D5FA3">
        <w:t xml:space="preserve">enables longitudinal cellular level imaging </w:t>
      </w:r>
      <w:r w:rsidR="00367543" w:rsidRPr="005D5FA3">
        <w:t>of</w:t>
      </w:r>
      <w:r w:rsidR="005477B0" w:rsidRPr="005D5FA3">
        <w:t xml:space="preserve"> the</w:t>
      </w:r>
      <w:r w:rsidR="00367543" w:rsidRPr="005D5FA3">
        <w:t xml:space="preserve"> </w:t>
      </w:r>
      <w:r w:rsidRPr="005D5FA3">
        <w:t>pancreas</w:t>
      </w:r>
      <w:r w:rsidR="00367543" w:rsidRPr="005D5FA3">
        <w:t xml:space="preserve"> in</w:t>
      </w:r>
      <w:r w:rsidR="005477B0" w:rsidRPr="005D5FA3">
        <w:t xml:space="preserve"> a</w:t>
      </w:r>
      <w:r w:rsidR="00367543" w:rsidRPr="005D5FA3">
        <w:t xml:space="preserve"> mouse</w:t>
      </w:r>
      <w:r w:rsidR="00377FD9" w:rsidRPr="005D5FA3">
        <w:t xml:space="preserve">. </w:t>
      </w:r>
      <w:r w:rsidR="008814D5" w:rsidRPr="005D5FA3">
        <w:t>This</w:t>
      </w:r>
      <w:r w:rsidR="00377FD9" w:rsidRPr="005D5FA3">
        <w:t xml:space="preserve"> protocol with </w:t>
      </w:r>
      <w:r w:rsidR="005477B0" w:rsidRPr="005D5FA3">
        <w:t xml:space="preserve">the </w:t>
      </w:r>
      <w:r w:rsidR="00377FD9" w:rsidRPr="005D5FA3">
        <w:t xml:space="preserve">pancreatic intravital imaging window </w:t>
      </w:r>
      <w:r w:rsidR="008814D5" w:rsidRPr="005D5FA3">
        <w:rPr>
          <w:lang w:eastAsia="ko-KR"/>
        </w:rPr>
        <w:t xml:space="preserve">provides </w:t>
      </w:r>
      <w:r w:rsidR="00367543" w:rsidRPr="005D5FA3">
        <w:rPr>
          <w:lang w:eastAsia="ko-KR"/>
        </w:rPr>
        <w:t xml:space="preserve">long-term </w:t>
      </w:r>
      <w:r w:rsidR="008814D5" w:rsidRPr="005D5FA3">
        <w:rPr>
          <w:lang w:eastAsia="ko-KR"/>
        </w:rPr>
        <w:t xml:space="preserve">tissue stability that </w:t>
      </w:r>
      <w:r w:rsidR="005477B0" w:rsidRPr="005D5FA3">
        <w:rPr>
          <w:lang w:eastAsia="ko-KR"/>
        </w:rPr>
        <w:t xml:space="preserve">enables the </w:t>
      </w:r>
      <w:r w:rsidR="008814D5" w:rsidRPr="005D5FA3">
        <w:rPr>
          <w:lang w:eastAsia="ko-KR"/>
        </w:rPr>
        <w:t xml:space="preserve">acquisition of </w:t>
      </w:r>
      <w:r w:rsidR="00D422AF" w:rsidRPr="005D5FA3">
        <w:rPr>
          <w:lang w:eastAsia="ko-KR"/>
        </w:rPr>
        <w:t>high-resolution</w:t>
      </w:r>
      <w:r w:rsidR="00367543" w:rsidRPr="005D5FA3">
        <w:rPr>
          <w:lang w:eastAsia="ko-KR"/>
        </w:rPr>
        <w:t xml:space="preserve"> </w:t>
      </w:r>
      <w:r w:rsidR="008814D5" w:rsidRPr="005D5FA3">
        <w:rPr>
          <w:lang w:eastAsia="ko-KR"/>
        </w:rPr>
        <w:t>imaging</w:t>
      </w:r>
      <w:r w:rsidR="00367543" w:rsidRPr="005D5FA3">
        <w:rPr>
          <w:lang w:eastAsia="ko-KR"/>
        </w:rPr>
        <w:t xml:space="preserve"> to track individual islets</w:t>
      </w:r>
      <w:r w:rsidR="00173FEB" w:rsidRPr="005D5FA3">
        <w:rPr>
          <w:lang w:eastAsia="ko-KR"/>
        </w:rPr>
        <w:t xml:space="preserve"> </w:t>
      </w:r>
      <w:r w:rsidR="001D35E4" w:rsidRPr="005D5FA3">
        <w:rPr>
          <w:lang w:eastAsia="ko-KR"/>
        </w:rPr>
        <w:t xml:space="preserve">for </w:t>
      </w:r>
      <w:r w:rsidR="00173FEB" w:rsidRPr="005D5FA3">
        <w:rPr>
          <w:lang w:eastAsia="ko-KR"/>
        </w:rPr>
        <w:t>up to 3 weeks</w:t>
      </w:r>
      <w:r w:rsidR="008814D5" w:rsidRPr="005D5FA3">
        <w:rPr>
          <w:lang w:eastAsia="ko-KR"/>
        </w:rPr>
        <w:t xml:space="preserve">. As a result, </w:t>
      </w:r>
      <w:r w:rsidR="001D35E4" w:rsidRPr="005D5FA3">
        <w:rPr>
          <w:lang w:eastAsia="ko-KR"/>
        </w:rPr>
        <w:t>m</w:t>
      </w:r>
      <w:r w:rsidR="005477B0" w:rsidRPr="005D5FA3">
        <w:rPr>
          <w:lang w:eastAsia="ko-KR"/>
        </w:rPr>
        <w:t>osaic imaging for an extended field of view</w:t>
      </w:r>
      <w:r w:rsidR="008814D5" w:rsidRPr="005D5FA3">
        <w:rPr>
          <w:lang w:eastAsia="ko-KR"/>
        </w:rPr>
        <w:t xml:space="preserve">, </w:t>
      </w:r>
      <w:r w:rsidR="00C21F88" w:rsidRPr="005D5FA3">
        <w:rPr>
          <w:lang w:eastAsia="ko-KR"/>
        </w:rPr>
        <w:t>three</w:t>
      </w:r>
      <w:r w:rsidR="00D422AF" w:rsidRPr="005D5FA3">
        <w:rPr>
          <w:lang w:eastAsia="ko-KR"/>
        </w:rPr>
        <w:t>-dimensional</w:t>
      </w:r>
      <w:r w:rsidR="008814D5" w:rsidRPr="005D5FA3">
        <w:rPr>
          <w:lang w:eastAsia="ko-KR"/>
        </w:rPr>
        <w:t xml:space="preserve"> </w:t>
      </w:r>
      <w:r w:rsidR="00C21F88" w:rsidRPr="005D5FA3">
        <w:rPr>
          <w:lang w:eastAsia="ko-KR"/>
        </w:rPr>
        <w:t xml:space="preserve">(3D) </w:t>
      </w:r>
      <w:r w:rsidR="008814D5" w:rsidRPr="005D5FA3">
        <w:rPr>
          <w:lang w:eastAsia="ko-KR"/>
        </w:rPr>
        <w:t xml:space="preserve">reconstruction of z-stack imaging, and longitudinal tracking of the same position </w:t>
      </w:r>
      <w:r w:rsidR="001D35E4" w:rsidRPr="005D5FA3">
        <w:rPr>
          <w:lang w:eastAsia="ko-KR"/>
        </w:rPr>
        <w:t>can be</w:t>
      </w:r>
      <w:r w:rsidR="005477B0" w:rsidRPr="005D5FA3">
        <w:rPr>
          <w:lang w:eastAsia="ko-KR"/>
        </w:rPr>
        <w:t xml:space="preserve"> </w:t>
      </w:r>
      <w:r w:rsidR="00173FEB" w:rsidRPr="005D5FA3">
        <w:rPr>
          <w:lang w:eastAsia="ko-KR"/>
        </w:rPr>
        <w:t>achieved</w:t>
      </w:r>
      <w:r w:rsidR="008814D5" w:rsidRPr="005D5FA3">
        <w:rPr>
          <w:lang w:eastAsia="ko-KR"/>
        </w:rPr>
        <w:t>. In addition, our intravital microscopy provides four channels (405, 488, 561</w:t>
      </w:r>
      <w:r w:rsidR="00893B32" w:rsidRPr="005D5FA3">
        <w:rPr>
          <w:lang w:eastAsia="ko-KR"/>
        </w:rPr>
        <w:t>,</w:t>
      </w:r>
      <w:r w:rsidR="005477B0" w:rsidRPr="005D5FA3">
        <w:rPr>
          <w:lang w:eastAsia="ko-KR"/>
        </w:rPr>
        <w:t xml:space="preserve"> and</w:t>
      </w:r>
      <w:r w:rsidR="008814D5" w:rsidRPr="005D5FA3">
        <w:rPr>
          <w:lang w:eastAsia="ko-KR"/>
        </w:rPr>
        <w:t xml:space="preserve"> 647</w:t>
      </w:r>
      <w:r w:rsidR="005477B0" w:rsidRPr="005D5FA3">
        <w:rPr>
          <w:lang w:eastAsia="ko-KR"/>
        </w:rPr>
        <w:t xml:space="preserve"> </w:t>
      </w:r>
      <w:r w:rsidR="008814D5" w:rsidRPr="005D5FA3">
        <w:rPr>
          <w:lang w:eastAsia="ko-KR"/>
        </w:rPr>
        <w:t>nm) of acquisition</w:t>
      </w:r>
      <w:r w:rsidR="001D35E4" w:rsidRPr="005D5FA3">
        <w:rPr>
          <w:lang w:eastAsia="ko-KR"/>
        </w:rPr>
        <w:t>,</w:t>
      </w:r>
      <w:r w:rsidR="008814D5" w:rsidRPr="005D5FA3">
        <w:rPr>
          <w:lang w:eastAsia="ko-KR"/>
        </w:rPr>
        <w:t xml:space="preserve"> which </w:t>
      </w:r>
      <w:r w:rsidR="005477B0" w:rsidRPr="005D5FA3">
        <w:rPr>
          <w:lang w:eastAsia="ko-KR"/>
        </w:rPr>
        <w:t xml:space="preserve">enables </w:t>
      </w:r>
      <w:r w:rsidR="008814D5" w:rsidRPr="005D5FA3">
        <w:rPr>
          <w:lang w:eastAsia="ko-KR"/>
        </w:rPr>
        <w:t>simultaneous multiple cell visualization with their interaction</w:t>
      </w:r>
      <w:r w:rsidR="005477B0" w:rsidRPr="005D5FA3">
        <w:rPr>
          <w:lang w:eastAsia="ko-KR"/>
        </w:rPr>
        <w:t>s</w:t>
      </w:r>
      <w:r w:rsidR="008814D5" w:rsidRPr="005D5FA3">
        <w:rPr>
          <w:lang w:eastAsia="ko-KR"/>
        </w:rPr>
        <w:t>.</w:t>
      </w:r>
    </w:p>
    <w:p w14:paraId="21897158" w14:textId="77777777" w:rsidR="008814D5" w:rsidRPr="005D5FA3" w:rsidRDefault="008814D5" w:rsidP="005D5FA3"/>
    <w:p w14:paraId="03D26996" w14:textId="7C5B75DE" w:rsidR="00C23B57" w:rsidRPr="005D5FA3" w:rsidRDefault="00686E24" w:rsidP="005D5FA3">
      <w:r w:rsidRPr="005D5FA3">
        <w:t xml:space="preserve">For </w:t>
      </w:r>
      <w:r w:rsidR="005477B0" w:rsidRPr="005D5FA3">
        <w:t xml:space="preserve">the </w:t>
      </w:r>
      <w:r w:rsidRPr="005D5FA3">
        <w:t>preliminary imaging, t</w:t>
      </w:r>
      <w:r w:rsidR="002B2BC1" w:rsidRPr="005D5FA3">
        <w:t xml:space="preserve">he window was implanted in </w:t>
      </w:r>
      <w:r w:rsidR="005477B0" w:rsidRPr="005D5FA3">
        <w:t>a</w:t>
      </w:r>
      <w:r w:rsidR="00C21F88" w:rsidRPr="005D5FA3">
        <w:t xml:space="preserve"> C57BL/6N </w:t>
      </w:r>
      <w:r w:rsidR="002B2BC1" w:rsidRPr="005D5FA3">
        <w:t>mouse</w:t>
      </w:r>
      <w:r w:rsidR="00C21F88" w:rsidRPr="005D5FA3">
        <w:t xml:space="preserve"> with intravenously injected</w:t>
      </w:r>
      <w:r w:rsidR="001D35E4" w:rsidRPr="005D5FA3">
        <w:t xml:space="preserve"> a</w:t>
      </w:r>
      <w:r w:rsidR="00C21F88" w:rsidRPr="005D5FA3">
        <w:t xml:space="preserve">nti-CD31 antibody conjugated with </w:t>
      </w:r>
      <w:r w:rsidR="001D35E4" w:rsidRPr="005D5FA3">
        <w:t xml:space="preserve">an </w:t>
      </w:r>
      <w:r w:rsidR="00C21F88" w:rsidRPr="005D5FA3">
        <w:t xml:space="preserve">Alexa 647 fluorophore. </w:t>
      </w:r>
      <w:r w:rsidR="00DD791D" w:rsidRPr="005D5FA3">
        <w:t>Wide</w:t>
      </w:r>
      <w:r w:rsidR="001D35E4" w:rsidRPr="005D5FA3">
        <w:t>-</w:t>
      </w:r>
      <w:r w:rsidR="00DD791D" w:rsidRPr="005D5FA3">
        <w:t>are</w:t>
      </w:r>
      <w:r w:rsidR="00D579CA" w:rsidRPr="005D5FA3">
        <w:t>a</w:t>
      </w:r>
      <w:r w:rsidR="00DD791D" w:rsidRPr="005D5FA3">
        <w:t xml:space="preserve"> imaging (</w:t>
      </w:r>
      <w:r w:rsidR="00DD791D" w:rsidRPr="00CD4FD7">
        <w:rPr>
          <w:b/>
          <w:bCs/>
        </w:rPr>
        <w:t>Figure 3A</w:t>
      </w:r>
      <w:r w:rsidR="00DD791D" w:rsidRPr="005D5FA3">
        <w:t>) and magnified 3D imaging (</w:t>
      </w:r>
      <w:r w:rsidR="00DD791D" w:rsidRPr="00CD4FD7">
        <w:rPr>
          <w:b/>
          <w:bCs/>
        </w:rPr>
        <w:t>Figure 3B-D</w:t>
      </w:r>
      <w:r w:rsidR="00172E23" w:rsidRPr="00CD4FD7">
        <w:rPr>
          <w:b/>
          <w:bCs/>
        </w:rPr>
        <w:t>, Supplementary Video 1</w:t>
      </w:r>
      <w:r w:rsidR="00DD791D" w:rsidRPr="005D5FA3">
        <w:t xml:space="preserve">) of </w:t>
      </w:r>
      <w:r w:rsidR="00893B32" w:rsidRPr="005D5FA3">
        <w:t xml:space="preserve">the </w:t>
      </w:r>
      <w:r w:rsidR="00DD791D" w:rsidRPr="005D5FA3">
        <w:t xml:space="preserve">pancreas were facilitated with </w:t>
      </w:r>
      <w:r w:rsidR="003C59A1">
        <w:t>this</w:t>
      </w:r>
      <w:r w:rsidR="00DD791D" w:rsidRPr="005D5FA3">
        <w:t xml:space="preserve"> system. </w:t>
      </w:r>
      <w:r w:rsidR="00C21F88" w:rsidRPr="005D5FA3">
        <w:t xml:space="preserve">Pancreatic </w:t>
      </w:r>
      <w:r w:rsidR="00172E23" w:rsidRPr="005D5FA3">
        <w:t>tissue</w:t>
      </w:r>
      <w:r w:rsidR="00C21F88" w:rsidRPr="005D5FA3">
        <w:t xml:space="preserve"> w</w:t>
      </w:r>
      <w:r w:rsidR="00172E23" w:rsidRPr="005D5FA3">
        <w:t>as</w:t>
      </w:r>
      <w:r w:rsidR="00C21F88" w:rsidRPr="005D5FA3">
        <w:t xml:space="preserve"> visualized </w:t>
      </w:r>
      <w:r w:rsidR="00D579CA" w:rsidRPr="005D5FA3">
        <w:t>with</w:t>
      </w:r>
      <w:r w:rsidR="00C21F88" w:rsidRPr="005D5FA3">
        <w:t xml:space="preserve"> autofluorescence</w:t>
      </w:r>
      <w:r w:rsidR="001D35E4" w:rsidRPr="005D5FA3">
        <w:t>,</w:t>
      </w:r>
      <w:r w:rsidR="00C21F88" w:rsidRPr="005D5FA3">
        <w:t xml:space="preserve"> and </w:t>
      </w:r>
      <w:r w:rsidR="001D35E4" w:rsidRPr="005D5FA3">
        <w:t xml:space="preserve">the </w:t>
      </w:r>
      <w:r w:rsidR="00C21F88" w:rsidRPr="005D5FA3">
        <w:t xml:space="preserve">adjacent vasculature labeled with </w:t>
      </w:r>
      <w:r w:rsidR="001D35E4" w:rsidRPr="005D5FA3">
        <w:t>the a</w:t>
      </w:r>
      <w:r w:rsidR="00C21F88" w:rsidRPr="005D5FA3">
        <w:t>nti-CD31 antibody w</w:t>
      </w:r>
      <w:r w:rsidR="001D35E4" w:rsidRPr="005D5FA3">
        <w:t>as</w:t>
      </w:r>
      <w:r w:rsidR="00C21F88" w:rsidRPr="005D5FA3">
        <w:t xml:space="preserve"> identified. </w:t>
      </w:r>
      <w:r w:rsidR="005477B0" w:rsidRPr="005D5FA3">
        <w:t>O</w:t>
      </w:r>
      <w:r w:rsidR="00377FD9" w:rsidRPr="005D5FA3">
        <w:t xml:space="preserve">scillation due to </w:t>
      </w:r>
      <w:r w:rsidR="002B2BC1" w:rsidRPr="005D5FA3">
        <w:t xml:space="preserve">either </w:t>
      </w:r>
      <w:r w:rsidR="00377FD9" w:rsidRPr="005D5FA3">
        <w:t xml:space="preserve">peristalsis </w:t>
      </w:r>
      <w:r w:rsidR="002B2BC1" w:rsidRPr="005D5FA3">
        <w:t xml:space="preserve">or respiration </w:t>
      </w:r>
      <w:r w:rsidR="00995DBF" w:rsidRPr="005D5FA3">
        <w:t>was not</w:t>
      </w:r>
      <w:r w:rsidR="00377FD9" w:rsidRPr="005D5FA3">
        <w:t xml:space="preserve"> </w:t>
      </w:r>
      <w:r w:rsidR="002B2BC1" w:rsidRPr="005D5FA3">
        <w:t>identified</w:t>
      </w:r>
      <w:r w:rsidR="00995DBF" w:rsidRPr="005D5FA3">
        <w:t xml:space="preserve">, resulting </w:t>
      </w:r>
      <w:r w:rsidR="005477B0" w:rsidRPr="005D5FA3">
        <w:t xml:space="preserve">in </w:t>
      </w:r>
      <w:r w:rsidR="00377FD9" w:rsidRPr="005D5FA3">
        <w:t xml:space="preserve">averaged imaging </w:t>
      </w:r>
      <w:r w:rsidR="00995DBF" w:rsidRPr="005D5FA3">
        <w:t>with</w:t>
      </w:r>
      <w:r w:rsidR="00377FD9" w:rsidRPr="005D5FA3">
        <w:t xml:space="preserve"> </w:t>
      </w:r>
      <w:r w:rsidR="005477B0" w:rsidRPr="005D5FA3">
        <w:t xml:space="preserve">a </w:t>
      </w:r>
      <w:r w:rsidR="00377FD9" w:rsidRPr="005D5FA3">
        <w:t xml:space="preserve">high </w:t>
      </w:r>
      <w:r w:rsidR="00172E23" w:rsidRPr="005D5FA3">
        <w:t>signal-to-noise ratio (</w:t>
      </w:r>
      <w:r w:rsidR="00172E23" w:rsidRPr="00CD4FD7">
        <w:rPr>
          <w:b/>
          <w:bCs/>
        </w:rPr>
        <w:t>Figure 4</w:t>
      </w:r>
      <w:r w:rsidR="00172E23" w:rsidRPr="005D5FA3">
        <w:t>)</w:t>
      </w:r>
      <w:r w:rsidR="00995DBF" w:rsidRPr="005D5FA3">
        <w:t xml:space="preserve">. </w:t>
      </w:r>
      <w:r w:rsidR="00C23B57" w:rsidRPr="005D5FA3">
        <w:t>Acinar cells</w:t>
      </w:r>
      <w:r w:rsidR="005477B0" w:rsidRPr="005D5FA3">
        <w:t>,</w:t>
      </w:r>
      <w:r w:rsidR="00C23B57" w:rsidRPr="005D5FA3">
        <w:t xml:space="preserve"> </w:t>
      </w:r>
      <w:r w:rsidRPr="005D5FA3">
        <w:t xml:space="preserve">which </w:t>
      </w:r>
      <w:r w:rsidR="005477B0" w:rsidRPr="005D5FA3">
        <w:t>require</w:t>
      </w:r>
      <w:r w:rsidRPr="005D5FA3">
        <w:t xml:space="preserve"> </w:t>
      </w:r>
      <w:r w:rsidR="00842981" w:rsidRPr="005D5FA3">
        <w:t>visualization</w:t>
      </w:r>
      <w:r w:rsidR="008814D5" w:rsidRPr="005D5FA3">
        <w:t xml:space="preserve"> </w:t>
      </w:r>
      <w:r w:rsidR="005477B0" w:rsidRPr="005D5FA3">
        <w:t xml:space="preserve">at a </w:t>
      </w:r>
      <w:r w:rsidRPr="005D5FA3">
        <w:t>microscale resolution</w:t>
      </w:r>
      <w:r w:rsidR="00842981" w:rsidRPr="005D5FA3">
        <w:t xml:space="preserve"> </w:t>
      </w:r>
      <w:r w:rsidR="00C23B57" w:rsidRPr="005D5FA3">
        <w:t>in</w:t>
      </w:r>
      <w:r w:rsidR="00842981" w:rsidRPr="005D5FA3">
        <w:t xml:space="preserve"> </w:t>
      </w:r>
      <w:r w:rsidR="00C23B57" w:rsidRPr="005D5FA3">
        <w:t>the pancreas</w:t>
      </w:r>
      <w:r w:rsidR="005477B0" w:rsidRPr="005D5FA3">
        <w:t>,</w:t>
      </w:r>
      <w:r w:rsidR="00C23B57" w:rsidRPr="005D5FA3">
        <w:t xml:space="preserve"> were clearly visualized in </w:t>
      </w:r>
      <w:r w:rsidRPr="005D5FA3">
        <w:t xml:space="preserve">the </w:t>
      </w:r>
      <w:r w:rsidR="00C23B57" w:rsidRPr="005D5FA3">
        <w:t>averaged imag</w:t>
      </w:r>
      <w:r w:rsidR="001D35E4" w:rsidRPr="005D5FA3">
        <w:t>es</w:t>
      </w:r>
      <w:r w:rsidR="00C23B57" w:rsidRPr="005D5FA3">
        <w:t>.</w:t>
      </w:r>
    </w:p>
    <w:p w14:paraId="1258D68B" w14:textId="77777777" w:rsidR="008814D5" w:rsidRPr="005D5FA3" w:rsidRDefault="008814D5" w:rsidP="005D5FA3">
      <w:pPr>
        <w:rPr>
          <w:lang w:eastAsia="ko-KR"/>
        </w:rPr>
      </w:pPr>
    </w:p>
    <w:p w14:paraId="78E49D70" w14:textId="08B8C6B4" w:rsidR="00377FD9" w:rsidRPr="005D5FA3" w:rsidRDefault="00377FD9" w:rsidP="005D5FA3">
      <w:bookmarkStart w:id="7" w:name="_Hlk66312286"/>
      <w:r w:rsidRPr="005D5FA3">
        <w:rPr>
          <w:rFonts w:hint="eastAsia"/>
        </w:rPr>
        <w:t>F</w:t>
      </w:r>
      <w:r w:rsidRPr="005D5FA3">
        <w:t xml:space="preserve">or </w:t>
      </w:r>
      <w:r w:rsidR="006C6460" w:rsidRPr="005D5FA3">
        <w:t xml:space="preserve">imaging of the </w:t>
      </w:r>
      <w:r w:rsidRPr="005D5FA3">
        <w:t xml:space="preserve">islets, </w:t>
      </w:r>
      <w:r w:rsidR="006C6460" w:rsidRPr="005D5FA3">
        <w:t xml:space="preserve">a </w:t>
      </w:r>
      <w:r w:rsidRPr="005D5FA3">
        <w:t xml:space="preserve">MIP-GFP mouse was utilized. </w:t>
      </w:r>
      <w:r w:rsidR="00882056" w:rsidRPr="005D5FA3">
        <w:t xml:space="preserve">Using </w:t>
      </w:r>
      <w:r w:rsidR="00893B32" w:rsidRPr="005D5FA3">
        <w:t xml:space="preserve">the </w:t>
      </w:r>
      <w:r w:rsidR="00882056" w:rsidRPr="005D5FA3">
        <w:t>mosaic imaging method, a</w:t>
      </w:r>
      <w:r w:rsidR="006C6460" w:rsidRPr="005D5FA3">
        <w:t xml:space="preserve"> wide</w:t>
      </w:r>
      <w:r w:rsidR="00893B32" w:rsidRPr="005D5FA3">
        <w:t>-</w:t>
      </w:r>
      <w:r w:rsidR="00686E24" w:rsidRPr="005D5FA3">
        <w:t>field view with high</w:t>
      </w:r>
      <w:r w:rsidR="00D422AF" w:rsidRPr="005D5FA3">
        <w:t>-</w:t>
      </w:r>
      <w:r w:rsidR="00686E24" w:rsidRPr="005D5FA3">
        <w:t>resolution imaging enable</w:t>
      </w:r>
      <w:r w:rsidR="001D35E4" w:rsidRPr="005D5FA3">
        <w:t>d</w:t>
      </w:r>
      <w:r w:rsidR="00686E24" w:rsidRPr="005D5FA3">
        <w:t xml:space="preserve"> </w:t>
      </w:r>
      <w:r w:rsidR="006C6460" w:rsidRPr="005D5FA3">
        <w:t xml:space="preserve">the </w:t>
      </w:r>
      <w:r w:rsidR="00686E24" w:rsidRPr="005D5FA3">
        <w:t>visualization of</w:t>
      </w:r>
      <w:r w:rsidR="006C6460" w:rsidRPr="005D5FA3">
        <w:t xml:space="preserve"> the</w:t>
      </w:r>
      <w:r w:rsidR="00686E24" w:rsidRPr="005D5FA3">
        <w:t xml:space="preserve"> islets with</w:t>
      </w:r>
      <w:r w:rsidR="006C6460" w:rsidRPr="005D5FA3">
        <w:t xml:space="preserve"> the</w:t>
      </w:r>
      <w:r w:rsidR="00686E24" w:rsidRPr="005D5FA3">
        <w:t xml:space="preserve"> adjacent vasculature (</w:t>
      </w:r>
      <w:r w:rsidR="00686E24" w:rsidRPr="00CD4FD7">
        <w:rPr>
          <w:b/>
          <w:bCs/>
        </w:rPr>
        <w:t xml:space="preserve">Figure </w:t>
      </w:r>
      <w:r w:rsidR="00172E23" w:rsidRPr="00CD4FD7">
        <w:rPr>
          <w:b/>
          <w:bCs/>
        </w:rPr>
        <w:t>5</w:t>
      </w:r>
      <w:r w:rsidR="00686E24" w:rsidRPr="005D5FA3">
        <w:t xml:space="preserve">). </w:t>
      </w:r>
      <w:r w:rsidR="00882056" w:rsidRPr="005D5FA3">
        <w:t>Approximately 40</w:t>
      </w:r>
      <w:r w:rsidR="001D35E4" w:rsidRPr="005D5FA3">
        <w:t>–</w:t>
      </w:r>
      <w:r w:rsidR="00882056" w:rsidRPr="005D5FA3">
        <w:t>50 islets were identified in th</w:t>
      </w:r>
      <w:r w:rsidR="00F30D8E" w:rsidRPr="005D5FA3">
        <w:t>e</w:t>
      </w:r>
      <w:r w:rsidR="00882056" w:rsidRPr="005D5FA3">
        <w:t xml:space="preserve"> wide</w:t>
      </w:r>
      <w:r w:rsidR="00893B32" w:rsidRPr="005D5FA3">
        <w:t>-</w:t>
      </w:r>
      <w:r w:rsidR="00882056" w:rsidRPr="005D5FA3">
        <w:t xml:space="preserve">field view. </w:t>
      </w:r>
      <w:r w:rsidR="00686E24" w:rsidRPr="005D5FA3">
        <w:t>This stable imaging method could further facilitate</w:t>
      </w:r>
      <w:r w:rsidR="006C6460" w:rsidRPr="005D5FA3">
        <w:t xml:space="preserve"> the</w:t>
      </w:r>
      <w:r w:rsidR="00686E24" w:rsidRPr="005D5FA3">
        <w:t xml:space="preserve"> tracking of</w:t>
      </w:r>
      <w:r w:rsidR="006C6460" w:rsidRPr="005D5FA3">
        <w:t xml:space="preserve"> the</w:t>
      </w:r>
      <w:r w:rsidR="00686E24" w:rsidRPr="005D5FA3">
        <w:t xml:space="preserve"> islets </w:t>
      </w:r>
      <w:r w:rsidR="001D35E4" w:rsidRPr="005D5FA3">
        <w:t xml:space="preserve">for </w:t>
      </w:r>
      <w:r w:rsidRPr="005D5FA3">
        <w:t xml:space="preserve">up to </w:t>
      </w:r>
      <w:r w:rsidR="007344A8">
        <w:t>3</w:t>
      </w:r>
      <w:r w:rsidR="007344A8" w:rsidRPr="005D5FA3">
        <w:t xml:space="preserve"> </w:t>
      </w:r>
      <w:r w:rsidRPr="005D5FA3">
        <w:t>weeks</w:t>
      </w:r>
      <w:r w:rsidR="001D35E4" w:rsidRPr="005D5FA3">
        <w:t>,</w:t>
      </w:r>
      <w:r w:rsidRPr="005D5FA3">
        <w:t xml:space="preserve"> as shown in </w:t>
      </w:r>
      <w:r w:rsidR="001D35E4" w:rsidRPr="005D5FA3">
        <w:t>a</w:t>
      </w:r>
      <w:r w:rsidR="006C6460" w:rsidRPr="005D5FA3">
        <w:t xml:space="preserve"> </w:t>
      </w:r>
      <w:r w:rsidRPr="005D5FA3">
        <w:t>previous study</w:t>
      </w:r>
      <w:r w:rsidR="00172E23" w:rsidRPr="005D5FA3">
        <w:t xml:space="preserve"> (</w:t>
      </w:r>
      <w:r w:rsidR="00172E23" w:rsidRPr="00CD4FD7">
        <w:rPr>
          <w:b/>
          <w:bCs/>
        </w:rPr>
        <w:t>Figure 6</w:t>
      </w:r>
      <w:r w:rsidR="00172E23" w:rsidRPr="005D5FA3">
        <w:t>)</w:t>
      </w:r>
      <w:r w:rsidR="00686E24" w:rsidRPr="005D5FA3">
        <w:fldChar w:fldCharType="begin">
          <w:fldData xml:space="preserve">PEVuZE5vdGU+PENpdGU+PEF1dGhvcj5QYXJrPC9BdXRob3I+PFllYXI+MjAyMDwvWWVhcj48UmVj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</w:fldData>
        </w:fldChar>
      </w:r>
      <w:r w:rsidR="00D05486" w:rsidRPr="005D5FA3">
        <w:instrText xml:space="preserve"> ADDIN EN.CITE </w:instrText>
      </w:r>
      <w:r w:rsidR="00D05486" w:rsidRPr="005D5FA3">
        <w:fldChar w:fldCharType="begin">
          <w:fldData xml:space="preserve">PEVuZE5vdGU+PENpdGU+PEF1dGhvcj5QYXJrPC9BdXRob3I+PFllYXI+MjAyMDwvWWVhcj48UmVj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</w:fldData>
        </w:fldChar>
      </w:r>
      <w:r w:rsidR="00D05486" w:rsidRPr="005D5FA3">
        <w:instrText xml:space="preserve"> ADDIN EN.CITE.DATA </w:instrText>
      </w:r>
      <w:r w:rsidR="00D05486" w:rsidRPr="005D5FA3">
        <w:fldChar w:fldCharType="end"/>
      </w:r>
      <w:r w:rsidR="00686E24" w:rsidRPr="005D5FA3">
        <w:fldChar w:fldCharType="separate"/>
      </w:r>
      <w:r w:rsidR="00D05486" w:rsidRPr="005D5FA3">
        <w:rPr>
          <w:noProof/>
          <w:vertAlign w:val="superscript"/>
        </w:rPr>
        <w:t>18</w:t>
      </w:r>
      <w:r w:rsidR="00686E24" w:rsidRPr="005D5FA3">
        <w:fldChar w:fldCharType="end"/>
      </w:r>
      <w:r w:rsidRPr="005D5FA3">
        <w:t>.</w:t>
      </w:r>
    </w:p>
    <w:bookmarkEnd w:id="7"/>
    <w:p w14:paraId="184AB194" w14:textId="77777777" w:rsidR="008814D5" w:rsidRPr="005D5FA3" w:rsidRDefault="008814D5" w:rsidP="005D5FA3"/>
    <w:p w14:paraId="6F14C7CB" w14:textId="405785ED" w:rsidR="00AE2954" w:rsidRPr="005D5FA3" w:rsidRDefault="00377FD9" w:rsidP="005D5FA3">
      <w:r w:rsidRPr="005D5FA3">
        <w:rPr>
          <w:rFonts w:hint="eastAsia"/>
        </w:rPr>
        <w:t>F</w:t>
      </w:r>
      <w:r w:rsidRPr="005D5FA3">
        <w:t>or</w:t>
      </w:r>
      <w:r w:rsidR="006C6460" w:rsidRPr="005D5FA3">
        <w:t xml:space="preserve"> </w:t>
      </w:r>
      <w:r w:rsidR="00736E74">
        <w:t xml:space="preserve">the </w:t>
      </w:r>
      <w:r w:rsidRPr="005D5FA3">
        <w:t xml:space="preserve">cancer cell imaging, PANC-1 </w:t>
      </w:r>
      <w:proofErr w:type="spellStart"/>
      <w:r w:rsidRPr="005D5FA3">
        <w:t>NucLight</w:t>
      </w:r>
      <w:proofErr w:type="spellEnd"/>
      <w:r w:rsidRPr="005D5FA3">
        <w:t xml:space="preserve"> Red cell</w:t>
      </w:r>
      <w:r w:rsidR="006C6460" w:rsidRPr="005D5FA3">
        <w:t>s</w:t>
      </w:r>
      <w:r w:rsidRPr="005D5FA3">
        <w:t xml:space="preserve"> </w:t>
      </w:r>
      <w:r w:rsidR="006C6460" w:rsidRPr="005D5FA3">
        <w:t xml:space="preserve">were </w:t>
      </w:r>
      <w:r w:rsidRPr="005D5FA3">
        <w:t>directly implanted in</w:t>
      </w:r>
      <w:r w:rsidR="006C6460" w:rsidRPr="005D5FA3">
        <w:t>to the</w:t>
      </w:r>
      <w:r w:rsidRPr="005D5FA3">
        <w:t xml:space="preserve"> </w:t>
      </w:r>
      <w:r w:rsidR="00334C5D" w:rsidRPr="005D5FA3">
        <w:t xml:space="preserve">mouse </w:t>
      </w:r>
      <w:r w:rsidRPr="005D5FA3">
        <w:t xml:space="preserve">pancreas during </w:t>
      </w:r>
      <w:r w:rsidR="00334C5D" w:rsidRPr="005D5FA3">
        <w:t>s</w:t>
      </w:r>
      <w:r w:rsidRPr="005D5FA3">
        <w:t xml:space="preserve">urgery </w:t>
      </w:r>
      <w:r w:rsidR="00172E23" w:rsidRPr="005D5FA3">
        <w:t>(</w:t>
      </w:r>
      <w:r w:rsidR="00172E23" w:rsidRPr="00CD4FD7">
        <w:rPr>
          <w:b/>
          <w:bCs/>
        </w:rPr>
        <w:t>Figure 7</w:t>
      </w:r>
      <w:r w:rsidR="00172E23" w:rsidRPr="005D5FA3">
        <w:t>)</w:t>
      </w:r>
      <w:r w:rsidRPr="005D5FA3">
        <w:t xml:space="preserve">. </w:t>
      </w:r>
      <w:r w:rsidR="006C6460" w:rsidRPr="005D5FA3">
        <w:t>A dual</w:t>
      </w:r>
      <w:r w:rsidR="00893B32" w:rsidRPr="005D5FA3">
        <w:t>-</w:t>
      </w:r>
      <w:r w:rsidR="00AE2954" w:rsidRPr="005D5FA3">
        <w:t xml:space="preserve">labeling strategy </w:t>
      </w:r>
      <w:r w:rsidR="006C6460" w:rsidRPr="005D5FA3">
        <w:t>was used</w:t>
      </w:r>
      <w:r w:rsidR="00334C5D" w:rsidRPr="005D5FA3">
        <w:t>,</w:t>
      </w:r>
      <w:r w:rsidR="006C6460" w:rsidRPr="005D5FA3">
        <w:t xml:space="preserve"> consisting </w:t>
      </w:r>
      <w:r w:rsidR="00AE2954" w:rsidRPr="005D5FA3">
        <w:t xml:space="preserve">of </w:t>
      </w:r>
      <w:r w:rsidRPr="005D5FA3">
        <w:t xml:space="preserve">PANC-1 </w:t>
      </w:r>
      <w:proofErr w:type="spellStart"/>
      <w:r w:rsidRPr="005D5FA3">
        <w:t>NucLight</w:t>
      </w:r>
      <w:proofErr w:type="spellEnd"/>
      <w:r w:rsidRPr="005D5FA3">
        <w:t xml:space="preserve"> Red cell</w:t>
      </w:r>
      <w:r w:rsidR="006C6460" w:rsidRPr="005D5FA3">
        <w:t>s</w:t>
      </w:r>
      <w:r w:rsidRPr="005D5FA3">
        <w:t xml:space="preserve"> and </w:t>
      </w:r>
      <w:r w:rsidR="00AE2954" w:rsidRPr="005D5FA3">
        <w:t>nearby</w:t>
      </w:r>
      <w:r w:rsidRPr="005D5FA3">
        <w:t xml:space="preserve"> vessel</w:t>
      </w:r>
      <w:r w:rsidR="006C6460" w:rsidRPr="005D5FA3">
        <w:t>s</w:t>
      </w:r>
      <w:r w:rsidR="00A70EE2" w:rsidRPr="005D5FA3">
        <w:t xml:space="preserve"> </w:t>
      </w:r>
      <w:r w:rsidR="00334C5D" w:rsidRPr="005D5FA3">
        <w:t xml:space="preserve">stained </w:t>
      </w:r>
      <w:r w:rsidR="00A70EE2" w:rsidRPr="005D5FA3">
        <w:t xml:space="preserve">with </w:t>
      </w:r>
      <w:r w:rsidR="00334C5D" w:rsidRPr="005D5FA3">
        <w:t>a</w:t>
      </w:r>
      <w:r w:rsidR="00A70EE2" w:rsidRPr="005D5FA3">
        <w:t>nti-CD31 conjugated with Alexa</w:t>
      </w:r>
      <w:r w:rsidR="00334C5D" w:rsidRPr="005D5FA3">
        <w:t xml:space="preserve"> </w:t>
      </w:r>
      <w:r w:rsidR="00A70EE2" w:rsidRPr="005D5FA3">
        <w:t xml:space="preserve">647. </w:t>
      </w:r>
      <w:r w:rsidR="00AE2954" w:rsidRPr="005D5FA3">
        <w:t>With our protocol, wide</w:t>
      </w:r>
      <w:r w:rsidR="00893B32" w:rsidRPr="005D5FA3">
        <w:t>-</w:t>
      </w:r>
      <w:r w:rsidR="00AE2954" w:rsidRPr="005D5FA3">
        <w:t xml:space="preserve">field </w:t>
      </w:r>
      <w:r w:rsidR="008814D5" w:rsidRPr="005D5FA3">
        <w:t>imaging</w:t>
      </w:r>
      <w:r w:rsidR="00AE2954" w:rsidRPr="005D5FA3">
        <w:t xml:space="preserve"> of pancrea</w:t>
      </w:r>
      <w:r w:rsidR="008814D5" w:rsidRPr="005D5FA3">
        <w:t>tic</w:t>
      </w:r>
      <w:r w:rsidR="00AE2954" w:rsidRPr="005D5FA3">
        <w:t xml:space="preserve"> cancer</w:t>
      </w:r>
      <w:r w:rsidR="00334C5D" w:rsidRPr="005D5FA3">
        <w:t xml:space="preserve"> </w:t>
      </w:r>
      <w:r w:rsidR="00172E23" w:rsidRPr="005D5FA3">
        <w:t>(</w:t>
      </w:r>
      <w:r w:rsidR="00172E23" w:rsidRPr="00CD4FD7">
        <w:rPr>
          <w:b/>
          <w:bCs/>
        </w:rPr>
        <w:t>Figure 7A</w:t>
      </w:r>
      <w:r w:rsidR="00172E23" w:rsidRPr="005D5FA3">
        <w:t>)</w:t>
      </w:r>
      <w:r w:rsidR="006C6460" w:rsidRPr="005D5FA3">
        <w:t>,</w:t>
      </w:r>
      <w:r w:rsidR="00AE2954" w:rsidRPr="005D5FA3">
        <w:t xml:space="preserve"> </w:t>
      </w:r>
      <w:r w:rsidR="008814D5" w:rsidRPr="005D5FA3">
        <w:t>which delineates</w:t>
      </w:r>
      <w:r w:rsidR="006C6460" w:rsidRPr="005D5FA3">
        <w:t xml:space="preserve"> the</w:t>
      </w:r>
      <w:r w:rsidR="008814D5" w:rsidRPr="005D5FA3">
        <w:t xml:space="preserve"> margin of the tumor</w:t>
      </w:r>
      <w:r w:rsidR="006C6460" w:rsidRPr="005D5FA3">
        <w:t>,</w:t>
      </w:r>
      <w:r w:rsidR="008814D5" w:rsidRPr="005D5FA3">
        <w:t xml:space="preserve"> </w:t>
      </w:r>
      <w:r w:rsidR="00AE2954" w:rsidRPr="005D5FA3">
        <w:t xml:space="preserve">and </w:t>
      </w:r>
      <w:r w:rsidR="008814D5" w:rsidRPr="005D5FA3">
        <w:t xml:space="preserve">high-resolution </w:t>
      </w:r>
      <w:r w:rsidR="007344A8">
        <w:t>3D</w:t>
      </w:r>
      <w:r w:rsidR="00AE2954" w:rsidRPr="005D5FA3">
        <w:t xml:space="preserve"> </w:t>
      </w:r>
      <w:r w:rsidR="008814D5" w:rsidRPr="005D5FA3">
        <w:t>imaging</w:t>
      </w:r>
      <w:r w:rsidR="00AE2954" w:rsidRPr="005D5FA3">
        <w:t xml:space="preserve"> </w:t>
      </w:r>
      <w:r w:rsidR="00334C5D" w:rsidRPr="005D5FA3">
        <w:t>at</w:t>
      </w:r>
      <w:r w:rsidR="006C6460" w:rsidRPr="005D5FA3">
        <w:t xml:space="preserve"> the</w:t>
      </w:r>
      <w:r w:rsidR="00AE2954" w:rsidRPr="005D5FA3">
        <w:t xml:space="preserve"> single</w:t>
      </w:r>
      <w:r w:rsidR="00893B32" w:rsidRPr="005D5FA3">
        <w:t>-</w:t>
      </w:r>
      <w:r w:rsidR="00AE2954" w:rsidRPr="005D5FA3">
        <w:t>cell level</w:t>
      </w:r>
      <w:r w:rsidR="00334C5D" w:rsidRPr="005D5FA3">
        <w:t>,</w:t>
      </w:r>
      <w:r w:rsidR="00AE2954" w:rsidRPr="005D5FA3">
        <w:t xml:space="preserve"> </w:t>
      </w:r>
      <w:r w:rsidR="006C6460" w:rsidRPr="005D5FA3">
        <w:t>w</w:t>
      </w:r>
      <w:r w:rsidR="00893B32" w:rsidRPr="005D5FA3">
        <w:t>as</w:t>
      </w:r>
      <w:r w:rsidR="006C6460" w:rsidRPr="005D5FA3">
        <w:t xml:space="preserve"> </w:t>
      </w:r>
      <w:r w:rsidR="00173FEB" w:rsidRPr="005D5FA3">
        <w:t xml:space="preserve">achieved </w:t>
      </w:r>
      <w:r w:rsidR="008814D5" w:rsidRPr="005D5FA3">
        <w:t>(</w:t>
      </w:r>
      <w:r w:rsidR="008814D5" w:rsidRPr="00CD4FD7">
        <w:rPr>
          <w:b/>
          <w:bCs/>
        </w:rPr>
        <w:t xml:space="preserve">Figure </w:t>
      </w:r>
      <w:r w:rsidR="00172E23" w:rsidRPr="00CD4FD7">
        <w:rPr>
          <w:b/>
          <w:bCs/>
        </w:rPr>
        <w:t>7B</w:t>
      </w:r>
      <w:r w:rsidR="007344A8">
        <w:rPr>
          <w:b/>
          <w:bCs/>
        </w:rPr>
        <w:t>–</w:t>
      </w:r>
      <w:r w:rsidR="00172E23" w:rsidRPr="00CD4FD7">
        <w:rPr>
          <w:b/>
          <w:bCs/>
        </w:rPr>
        <w:t>D, Supplementary Video 2</w:t>
      </w:r>
      <w:r w:rsidR="008814D5" w:rsidRPr="005D5FA3">
        <w:t>)</w:t>
      </w:r>
      <w:r w:rsidR="00AE2954" w:rsidRPr="005D5FA3">
        <w:t>.</w:t>
      </w:r>
    </w:p>
    <w:p w14:paraId="3CBBA29A" w14:textId="0559B07C" w:rsidR="00AE2954" w:rsidRPr="005D5FA3" w:rsidRDefault="00AE2954" w:rsidP="005D5FA3"/>
    <w:p w14:paraId="6D510784" w14:textId="6CE420DB" w:rsidR="006E4797" w:rsidRPr="005D5FA3" w:rsidRDefault="00551D82" w:rsidP="005D5FA3">
      <w:r w:rsidRPr="005D5FA3">
        <w:rPr>
          <w:b/>
        </w:rPr>
        <w:t>FIGURE AND TABLE LEGENDS:</w:t>
      </w:r>
    </w:p>
    <w:p w14:paraId="589A4F8F" w14:textId="78B9AC50" w:rsidR="006E4797" w:rsidRPr="005D5FA3" w:rsidRDefault="008814D5" w:rsidP="005D5FA3">
      <w:r w:rsidRPr="005D5FA3">
        <w:rPr>
          <w:b/>
          <w:bCs/>
        </w:rPr>
        <w:t>Figure 1</w:t>
      </w:r>
      <w:r w:rsidR="007344A8">
        <w:rPr>
          <w:b/>
          <w:bCs/>
        </w:rPr>
        <w:t>:</w:t>
      </w:r>
      <w:r w:rsidRPr="005D5FA3">
        <w:rPr>
          <w:b/>
          <w:bCs/>
        </w:rPr>
        <w:t xml:space="preserve"> </w:t>
      </w:r>
      <w:r w:rsidR="00A46F70" w:rsidRPr="005D5FA3">
        <w:rPr>
          <w:rFonts w:hint="eastAsia"/>
          <w:b/>
          <w:bCs/>
          <w:lang w:eastAsia="ko-KR"/>
        </w:rPr>
        <w:t>Design</w:t>
      </w:r>
      <w:r w:rsidR="00A46F70" w:rsidRPr="005D5FA3">
        <w:rPr>
          <w:b/>
          <w:bCs/>
          <w:lang w:eastAsia="ko-KR"/>
        </w:rPr>
        <w:t xml:space="preserve"> </w:t>
      </w:r>
      <w:r w:rsidR="00A46F70" w:rsidRPr="005D5FA3">
        <w:rPr>
          <w:rFonts w:hint="eastAsia"/>
          <w:b/>
          <w:bCs/>
          <w:lang w:eastAsia="ko-KR"/>
        </w:rPr>
        <w:t>and</w:t>
      </w:r>
      <w:r w:rsidR="00A46F70" w:rsidRPr="005D5FA3">
        <w:rPr>
          <w:b/>
          <w:bCs/>
          <w:lang w:eastAsia="ko-KR"/>
        </w:rPr>
        <w:t xml:space="preserve"> </w:t>
      </w:r>
      <w:r w:rsidR="00A46F70" w:rsidRPr="005D5FA3">
        <w:rPr>
          <w:rFonts w:hint="eastAsia"/>
          <w:b/>
          <w:bCs/>
          <w:lang w:eastAsia="ko-KR"/>
        </w:rPr>
        <w:t>p</w:t>
      </w:r>
      <w:r w:rsidRPr="005D5FA3">
        <w:rPr>
          <w:b/>
          <w:bCs/>
        </w:rPr>
        <w:t>hotograph of the pancreatic intravital imaging window</w:t>
      </w:r>
      <w:r w:rsidRPr="005D5FA3">
        <w:t xml:space="preserve">. </w:t>
      </w:r>
      <w:r w:rsidR="00A46F70" w:rsidRPr="005D5FA3">
        <w:rPr>
          <w:rFonts w:hint="eastAsia"/>
          <w:lang w:eastAsia="ko-KR"/>
        </w:rPr>
        <w:t>(</w:t>
      </w:r>
      <w:r w:rsidR="00A46F70" w:rsidRPr="00CD4FD7">
        <w:rPr>
          <w:b/>
          <w:bCs/>
        </w:rPr>
        <w:t>A</w:t>
      </w:r>
      <w:r w:rsidR="00A46F70" w:rsidRPr="005D5FA3">
        <w:t xml:space="preserve">) </w:t>
      </w:r>
      <w:r w:rsidR="00893B32" w:rsidRPr="005D5FA3">
        <w:t xml:space="preserve">A </w:t>
      </w:r>
      <w:r w:rsidR="00A46F70" w:rsidRPr="005D5FA3">
        <w:t xml:space="preserve">3D and </w:t>
      </w:r>
      <w:r w:rsidR="00760E3E" w:rsidRPr="005D5FA3">
        <w:t>cross-sectional</w:t>
      </w:r>
      <w:r w:rsidR="00A46F70" w:rsidRPr="005D5FA3">
        <w:t xml:space="preserve"> view of the pancreatic intravital imaging window. </w:t>
      </w:r>
      <w:r w:rsidR="00893B32" w:rsidRPr="005D5FA3">
        <w:t>A d</w:t>
      </w:r>
      <w:r w:rsidR="00A46F70" w:rsidRPr="005D5FA3">
        <w:t xml:space="preserve">etailed blueprint of </w:t>
      </w:r>
      <w:r w:rsidR="00334C5D" w:rsidRPr="005D5FA3">
        <w:t xml:space="preserve">the </w:t>
      </w:r>
      <w:r w:rsidR="00A46F70" w:rsidRPr="005D5FA3">
        <w:t>size and diameter is described in the previous paper</w:t>
      </w:r>
      <w:r w:rsidR="00A46F70" w:rsidRPr="005D5FA3">
        <w:fldChar w:fldCharType="begin">
          <w:fldData xml:space="preserve">PEVuZE5vdGU+PENpdGU+PEF1dGhvcj5QYXJrPC9BdXRob3I+PFllYXI+MjAyMDwvWWVhcj48UmVj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</w:fldData>
        </w:fldChar>
      </w:r>
      <w:r w:rsidR="00D05486" w:rsidRPr="005D5FA3">
        <w:instrText xml:space="preserve"> ADDIN EN.CITE </w:instrText>
      </w:r>
      <w:r w:rsidR="00D05486" w:rsidRPr="005D5FA3">
        <w:fldChar w:fldCharType="begin">
          <w:fldData xml:space="preserve">PEVuZE5vdGU+PENpdGU+PEF1dGhvcj5QYXJrPC9BdXRob3I+PFllYXI+MjAyMDwvWWVhcj48UmVj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</w:fldData>
        </w:fldChar>
      </w:r>
      <w:r w:rsidR="00D05486" w:rsidRPr="005D5FA3">
        <w:instrText xml:space="preserve"> ADDIN EN.CITE.DATA </w:instrText>
      </w:r>
      <w:r w:rsidR="00D05486" w:rsidRPr="005D5FA3">
        <w:fldChar w:fldCharType="end"/>
      </w:r>
      <w:r w:rsidR="00A46F70" w:rsidRPr="005D5FA3">
        <w:fldChar w:fldCharType="separate"/>
      </w:r>
      <w:r w:rsidR="00D05486" w:rsidRPr="005D5FA3">
        <w:rPr>
          <w:noProof/>
          <w:vertAlign w:val="superscript"/>
        </w:rPr>
        <w:t>18</w:t>
      </w:r>
      <w:r w:rsidR="00A46F70" w:rsidRPr="005D5FA3">
        <w:fldChar w:fldCharType="end"/>
      </w:r>
      <w:r w:rsidR="00A46F70" w:rsidRPr="005D5FA3">
        <w:t>. (</w:t>
      </w:r>
      <w:r w:rsidR="00A46F70" w:rsidRPr="00CD4FD7">
        <w:rPr>
          <w:b/>
          <w:bCs/>
        </w:rPr>
        <w:t>B</w:t>
      </w:r>
      <w:r w:rsidR="00A46F70" w:rsidRPr="005D5FA3">
        <w:t xml:space="preserve">) </w:t>
      </w:r>
      <w:r w:rsidR="00DA3D6B" w:rsidRPr="005D5FA3">
        <w:t>Anterior and posterior p</w:t>
      </w:r>
      <w:r w:rsidR="00A46F70" w:rsidRPr="005D5FA3">
        <w:t xml:space="preserve">hotograph of the pancreatic imaging window. Copyright 2020 Korean Diabetes Association from Diabetes </w:t>
      </w:r>
      <w:proofErr w:type="spellStart"/>
      <w:r w:rsidR="00A46F70" w:rsidRPr="005D5FA3">
        <w:t>Metab</w:t>
      </w:r>
      <w:proofErr w:type="spellEnd"/>
      <w:r w:rsidR="00A46F70" w:rsidRPr="005D5FA3">
        <w:t xml:space="preserve"> J. 2020 44:1:193-198. Reprinted with permission from The Korean Diabetes Association.</w:t>
      </w:r>
    </w:p>
    <w:p w14:paraId="2F665CB8" w14:textId="04FFD52A" w:rsidR="008814D5" w:rsidRPr="005D5FA3" w:rsidRDefault="008814D5" w:rsidP="005D5FA3"/>
    <w:p w14:paraId="65A16953" w14:textId="57359D36" w:rsidR="008814D5" w:rsidRPr="005D5FA3" w:rsidRDefault="008814D5" w:rsidP="005D5FA3">
      <w:r w:rsidRPr="005D5FA3">
        <w:rPr>
          <w:rFonts w:hint="eastAsia"/>
          <w:b/>
          <w:bCs/>
        </w:rPr>
        <w:t>F</w:t>
      </w:r>
      <w:r w:rsidRPr="005D5FA3">
        <w:rPr>
          <w:b/>
          <w:bCs/>
        </w:rPr>
        <w:t>igure 2</w:t>
      </w:r>
      <w:r w:rsidR="007344A8">
        <w:rPr>
          <w:b/>
          <w:bCs/>
        </w:rPr>
        <w:t>:</w:t>
      </w:r>
      <w:r w:rsidRPr="005D5FA3">
        <w:rPr>
          <w:b/>
          <w:bCs/>
        </w:rPr>
        <w:t xml:space="preserve"> Photograph of the implementation of the pancreatic intravital imaging window</w:t>
      </w:r>
      <w:r w:rsidRPr="005D5FA3">
        <w:t xml:space="preserve">. </w:t>
      </w:r>
      <w:r w:rsidR="00893B32" w:rsidRPr="005D5FA3">
        <w:t>A p</w:t>
      </w:r>
      <w:r w:rsidRPr="005D5FA3">
        <w:t xml:space="preserve">ancreatic intravital imaging window is </w:t>
      </w:r>
      <w:r w:rsidR="00760E3E" w:rsidRPr="005D5FA3">
        <w:t>implant</w:t>
      </w:r>
      <w:r w:rsidR="006C6460" w:rsidRPr="005D5FA3">
        <w:t xml:space="preserve">ed </w:t>
      </w:r>
      <w:r w:rsidRPr="005D5FA3">
        <w:t xml:space="preserve">in </w:t>
      </w:r>
      <w:r w:rsidR="00334C5D" w:rsidRPr="005D5FA3">
        <w:t>the</w:t>
      </w:r>
      <w:r w:rsidR="006C6460" w:rsidRPr="005D5FA3">
        <w:t xml:space="preserve"> </w:t>
      </w:r>
      <w:r w:rsidRPr="005D5FA3">
        <w:t xml:space="preserve">mouse in the XYZ translational </w:t>
      </w:r>
      <w:proofErr w:type="gramStart"/>
      <w:r w:rsidRPr="005D5FA3">
        <w:t>stage</w:t>
      </w:r>
      <w:proofErr w:type="gramEnd"/>
      <w:r w:rsidRPr="005D5FA3">
        <w:t xml:space="preserve"> and </w:t>
      </w:r>
      <w:r w:rsidR="006C6460" w:rsidRPr="005D5FA3">
        <w:lastRenderedPageBreak/>
        <w:t xml:space="preserve">the </w:t>
      </w:r>
      <w:r w:rsidRPr="005D5FA3">
        <w:t xml:space="preserve">imaging chamber holder attached to the tilting mount is connected to </w:t>
      </w:r>
      <w:r w:rsidR="006C6460" w:rsidRPr="005D5FA3">
        <w:t>the pancreatic</w:t>
      </w:r>
      <w:r w:rsidRPr="005D5FA3">
        <w:t xml:space="preserve"> imaging window. </w:t>
      </w:r>
      <w:r w:rsidR="00A46F70" w:rsidRPr="005D5FA3">
        <w:t xml:space="preserve">Copyright 2020 Korean Diabetes Association from Diabetes </w:t>
      </w:r>
      <w:proofErr w:type="spellStart"/>
      <w:r w:rsidR="00A46F70" w:rsidRPr="005D5FA3">
        <w:t>Metab</w:t>
      </w:r>
      <w:proofErr w:type="spellEnd"/>
      <w:r w:rsidR="00A46F70" w:rsidRPr="005D5FA3">
        <w:t xml:space="preserve"> J. 2020 44:1:193-198. Reprinted with permission from The Korean Diabetes Association.</w:t>
      </w:r>
    </w:p>
    <w:p w14:paraId="77C7C03F" w14:textId="45271BCF" w:rsidR="008814D5" w:rsidRPr="005D5FA3" w:rsidRDefault="008814D5" w:rsidP="005D5FA3"/>
    <w:p w14:paraId="0862B5D6" w14:textId="2992AFA6" w:rsidR="008814D5" w:rsidRPr="005D5FA3" w:rsidRDefault="008814D5" w:rsidP="005D5FA3">
      <w:r w:rsidRPr="005D5FA3">
        <w:rPr>
          <w:rFonts w:hint="eastAsia"/>
          <w:b/>
          <w:bCs/>
        </w:rPr>
        <w:t>F</w:t>
      </w:r>
      <w:r w:rsidRPr="005D5FA3">
        <w:rPr>
          <w:b/>
          <w:bCs/>
        </w:rPr>
        <w:t>igure 3</w:t>
      </w:r>
      <w:r w:rsidR="007344A8">
        <w:rPr>
          <w:b/>
          <w:bCs/>
        </w:rPr>
        <w:t>:</w:t>
      </w:r>
      <w:r w:rsidRPr="005D5FA3">
        <w:rPr>
          <w:b/>
          <w:bCs/>
        </w:rPr>
        <w:t xml:space="preserve"> </w:t>
      </w:r>
      <w:r w:rsidR="00760E3E" w:rsidRPr="005D5FA3">
        <w:rPr>
          <w:b/>
          <w:bCs/>
        </w:rPr>
        <w:t xml:space="preserve">Representative intravital pancreatic imaging </w:t>
      </w:r>
      <w:r w:rsidRPr="005D5FA3">
        <w:rPr>
          <w:b/>
          <w:bCs/>
        </w:rPr>
        <w:t xml:space="preserve">in </w:t>
      </w:r>
      <w:r w:rsidR="00DA3D6B" w:rsidRPr="005D5FA3">
        <w:rPr>
          <w:b/>
          <w:bCs/>
        </w:rPr>
        <w:t xml:space="preserve">C57BL/6N </w:t>
      </w:r>
      <w:r w:rsidRPr="005D5FA3">
        <w:rPr>
          <w:b/>
          <w:bCs/>
        </w:rPr>
        <w:t>mouse</w:t>
      </w:r>
      <w:r w:rsidRPr="005D5FA3">
        <w:t xml:space="preserve">. </w:t>
      </w:r>
      <w:r w:rsidR="00760E3E" w:rsidRPr="005D5FA3">
        <w:t>(</w:t>
      </w:r>
      <w:r w:rsidR="00760E3E" w:rsidRPr="00CD4FD7">
        <w:rPr>
          <w:b/>
          <w:bCs/>
        </w:rPr>
        <w:t>A</w:t>
      </w:r>
      <w:r w:rsidR="00760E3E" w:rsidRPr="005D5FA3">
        <w:t>) Wide-area imag</w:t>
      </w:r>
      <w:r w:rsidR="006058BD" w:rsidRPr="005D5FA3">
        <w:t>e</w:t>
      </w:r>
      <w:r w:rsidR="00760E3E" w:rsidRPr="005D5FA3">
        <w:t xml:space="preserve"> and (</w:t>
      </w:r>
      <w:r w:rsidR="00760E3E" w:rsidRPr="00CD4FD7">
        <w:rPr>
          <w:b/>
          <w:bCs/>
        </w:rPr>
        <w:t>B</w:t>
      </w:r>
      <w:r w:rsidR="00760E3E" w:rsidRPr="005D5FA3">
        <w:t xml:space="preserve">) </w:t>
      </w:r>
      <w:r w:rsidR="006058BD" w:rsidRPr="005D5FA3">
        <w:t>m</w:t>
      </w:r>
      <w:r w:rsidR="00760E3E" w:rsidRPr="005D5FA3">
        <w:t>agnified 3D imag</w:t>
      </w:r>
      <w:r w:rsidR="006058BD" w:rsidRPr="005D5FA3">
        <w:t>e</w:t>
      </w:r>
      <w:r w:rsidR="00760E3E" w:rsidRPr="005D5FA3">
        <w:t xml:space="preserve"> of </w:t>
      </w:r>
      <w:r w:rsidR="00893B32" w:rsidRPr="005D5FA3">
        <w:t xml:space="preserve">the </w:t>
      </w:r>
      <w:r w:rsidR="00760E3E" w:rsidRPr="005D5FA3">
        <w:t>pancreas</w:t>
      </w:r>
      <w:r w:rsidR="00DA3D6B" w:rsidRPr="005D5FA3">
        <w:t xml:space="preserve"> (green)</w:t>
      </w:r>
      <w:r w:rsidR="00760E3E" w:rsidRPr="005D5FA3">
        <w:t xml:space="preserve"> </w:t>
      </w:r>
      <w:r w:rsidR="006058BD" w:rsidRPr="005D5FA3">
        <w:t>and its</w:t>
      </w:r>
      <w:r w:rsidR="00760E3E" w:rsidRPr="005D5FA3">
        <w:t xml:space="preserve"> microvasculature</w:t>
      </w:r>
      <w:r w:rsidR="00DA3D6B" w:rsidRPr="005D5FA3">
        <w:t xml:space="preserve"> (red)</w:t>
      </w:r>
      <w:r w:rsidR="00760E3E" w:rsidRPr="005D5FA3">
        <w:t xml:space="preserve"> in the C57BL/6N mouse. </w:t>
      </w:r>
      <w:r w:rsidR="00232531" w:rsidRPr="005D5FA3">
        <w:t>V</w:t>
      </w:r>
      <w:r w:rsidR="006058BD" w:rsidRPr="005D5FA3">
        <w:t>essels</w:t>
      </w:r>
      <w:r w:rsidR="00232531" w:rsidRPr="005D5FA3">
        <w:t xml:space="preserve"> </w:t>
      </w:r>
      <w:r w:rsidR="006058BD" w:rsidRPr="005D5FA3">
        <w:t>are</w:t>
      </w:r>
      <w:r w:rsidR="00232531" w:rsidRPr="005D5FA3">
        <w:t xml:space="preserve"> labeled with </w:t>
      </w:r>
      <w:r w:rsidR="00334C5D" w:rsidRPr="005D5FA3">
        <w:t>an a</w:t>
      </w:r>
      <w:r w:rsidR="00232531" w:rsidRPr="005D5FA3">
        <w:t xml:space="preserve">nti-CD31 </w:t>
      </w:r>
      <w:r w:rsidR="006058BD" w:rsidRPr="005D5FA3">
        <w:t xml:space="preserve">antibody </w:t>
      </w:r>
      <w:r w:rsidR="00232531" w:rsidRPr="005D5FA3">
        <w:t xml:space="preserve">conjugated with </w:t>
      </w:r>
      <w:r w:rsidR="00334C5D" w:rsidRPr="005D5FA3">
        <w:t xml:space="preserve">the </w:t>
      </w:r>
      <w:r w:rsidR="00232531" w:rsidRPr="005D5FA3">
        <w:t>Alexa</w:t>
      </w:r>
      <w:r w:rsidR="00334C5D" w:rsidRPr="005D5FA3">
        <w:t xml:space="preserve"> </w:t>
      </w:r>
      <w:r w:rsidR="00232531" w:rsidRPr="005D5FA3">
        <w:t>647</w:t>
      </w:r>
      <w:r w:rsidR="005939F2" w:rsidRPr="005D5FA3">
        <w:t xml:space="preserve"> fluorophore</w:t>
      </w:r>
      <w:r w:rsidR="00232531" w:rsidRPr="005D5FA3">
        <w:t xml:space="preserve">. </w:t>
      </w:r>
      <w:r w:rsidR="00760E3E" w:rsidRPr="005D5FA3">
        <w:t>(</w:t>
      </w:r>
      <w:r w:rsidR="00760E3E" w:rsidRPr="00CD4FD7">
        <w:rPr>
          <w:b/>
          <w:bCs/>
        </w:rPr>
        <w:t>C</w:t>
      </w:r>
      <w:r w:rsidR="00760E3E" w:rsidRPr="005D5FA3">
        <w:t xml:space="preserve">) 3D </w:t>
      </w:r>
      <w:r w:rsidR="00232531" w:rsidRPr="005D5FA3">
        <w:t xml:space="preserve">reconstructed </w:t>
      </w:r>
      <w:r w:rsidR="00760E3E" w:rsidRPr="005D5FA3">
        <w:t>imag</w:t>
      </w:r>
      <w:r w:rsidR="006058BD" w:rsidRPr="005D5FA3">
        <w:t>e</w:t>
      </w:r>
      <w:r w:rsidR="00760E3E" w:rsidRPr="005D5FA3">
        <w:t xml:space="preserve"> and (</w:t>
      </w:r>
      <w:r w:rsidR="00760E3E" w:rsidRPr="00CD4FD7">
        <w:rPr>
          <w:b/>
          <w:bCs/>
        </w:rPr>
        <w:t>D</w:t>
      </w:r>
      <w:r w:rsidR="00760E3E" w:rsidRPr="005D5FA3">
        <w:t xml:space="preserve">) </w:t>
      </w:r>
      <w:r w:rsidR="00232531" w:rsidRPr="005D5FA3">
        <w:t>s</w:t>
      </w:r>
      <w:r w:rsidR="00760E3E" w:rsidRPr="005D5FA3">
        <w:t>urface-rendering image of the mouse pancreas</w:t>
      </w:r>
      <w:r w:rsidR="00232531" w:rsidRPr="005D5FA3">
        <w:t xml:space="preserve">. </w:t>
      </w:r>
      <w:r w:rsidR="006C6460" w:rsidRPr="005D5FA3">
        <w:t xml:space="preserve">Scale bar: </w:t>
      </w:r>
      <w:r w:rsidR="00232531" w:rsidRPr="005D5FA3">
        <w:t>2</w:t>
      </w:r>
      <w:r w:rsidR="006C6460" w:rsidRPr="005D5FA3">
        <w:t xml:space="preserve">00 </w:t>
      </w:r>
      <w:proofErr w:type="spellStart"/>
      <w:r w:rsidR="006C6460" w:rsidRPr="005D5FA3">
        <w:t>μm</w:t>
      </w:r>
      <w:proofErr w:type="spellEnd"/>
      <w:r w:rsidR="006C6460" w:rsidRPr="005D5FA3">
        <w:t xml:space="preserve"> (</w:t>
      </w:r>
      <w:r w:rsidR="00232531" w:rsidRPr="005D5FA3">
        <w:t>A</w:t>
      </w:r>
      <w:r w:rsidR="006C6460" w:rsidRPr="005D5FA3">
        <w:t xml:space="preserve">) and 50 </w:t>
      </w:r>
      <w:proofErr w:type="spellStart"/>
      <w:r w:rsidR="006C6460" w:rsidRPr="005D5FA3">
        <w:t>μm</w:t>
      </w:r>
      <w:proofErr w:type="spellEnd"/>
      <w:r w:rsidR="006C6460" w:rsidRPr="005D5FA3">
        <w:t xml:space="preserve"> (</w:t>
      </w:r>
      <w:r w:rsidR="00232531" w:rsidRPr="005D5FA3">
        <w:t>B</w:t>
      </w:r>
      <w:r w:rsidR="00633039">
        <w:t>–</w:t>
      </w:r>
      <w:r w:rsidR="00232531" w:rsidRPr="005D5FA3">
        <w:t>D</w:t>
      </w:r>
      <w:r w:rsidR="006C6460" w:rsidRPr="005D5FA3">
        <w:t>).</w:t>
      </w:r>
      <w:r w:rsidRPr="005D5FA3">
        <w:t xml:space="preserve"> </w:t>
      </w:r>
      <w:r w:rsidR="00633039">
        <w:t>Also s</w:t>
      </w:r>
      <w:r w:rsidR="006058BD" w:rsidRPr="005D5FA3">
        <w:t xml:space="preserve">ee </w:t>
      </w:r>
      <w:r w:rsidR="006058BD" w:rsidRPr="00EE0EFF">
        <w:rPr>
          <w:b/>
          <w:bCs/>
        </w:rPr>
        <w:t xml:space="preserve">Supplementary </w:t>
      </w:r>
      <w:r w:rsidR="00893B32" w:rsidRPr="00EE0EFF">
        <w:rPr>
          <w:b/>
          <w:bCs/>
        </w:rPr>
        <w:t>V</w:t>
      </w:r>
      <w:r w:rsidR="006058BD" w:rsidRPr="00EE0EFF">
        <w:rPr>
          <w:b/>
          <w:bCs/>
        </w:rPr>
        <w:t>ideo 1</w:t>
      </w:r>
      <w:r w:rsidR="006058BD" w:rsidRPr="005D5FA3">
        <w:t>.</w:t>
      </w:r>
    </w:p>
    <w:p w14:paraId="713A4AFB" w14:textId="5F44F5EA" w:rsidR="008814D5" w:rsidRPr="005D5FA3" w:rsidRDefault="008814D5" w:rsidP="005D5FA3"/>
    <w:p w14:paraId="739B0013" w14:textId="7B6935C3" w:rsidR="00172E23" w:rsidRPr="005D5FA3" w:rsidRDefault="00172E23" w:rsidP="005D5FA3">
      <w:r w:rsidRPr="005D5FA3">
        <w:rPr>
          <w:rFonts w:hint="eastAsia"/>
          <w:b/>
          <w:bCs/>
        </w:rPr>
        <w:t>F</w:t>
      </w:r>
      <w:r w:rsidRPr="005D5FA3">
        <w:rPr>
          <w:b/>
          <w:bCs/>
        </w:rPr>
        <w:t>igure 4</w:t>
      </w:r>
      <w:r w:rsidR="007344A8">
        <w:rPr>
          <w:b/>
          <w:bCs/>
        </w:rPr>
        <w:t>:</w:t>
      </w:r>
      <w:r w:rsidRPr="005D5FA3">
        <w:rPr>
          <w:b/>
          <w:bCs/>
        </w:rPr>
        <w:t xml:space="preserve"> </w:t>
      </w:r>
      <w:r w:rsidR="00DA3D6B" w:rsidRPr="005D5FA3">
        <w:rPr>
          <w:b/>
          <w:bCs/>
        </w:rPr>
        <w:t>Intravital imaging of acinar cell and adjacent vasculature</w:t>
      </w:r>
      <w:r w:rsidRPr="005D5FA3">
        <w:t xml:space="preserve">. </w:t>
      </w:r>
      <w:r w:rsidR="00DA3D6B" w:rsidRPr="005D5FA3">
        <w:t>Acinar cells (green) and adjacent vasculature (red)</w:t>
      </w:r>
      <w:r w:rsidRPr="005D5FA3">
        <w:t xml:space="preserve"> in the C57BL/6N mouse. Vessels are labeled with Anti-CD31 antibody conjugated with </w:t>
      </w:r>
      <w:r w:rsidR="00334C5D" w:rsidRPr="005D5FA3">
        <w:t xml:space="preserve">the </w:t>
      </w:r>
      <w:r w:rsidRPr="005D5FA3">
        <w:t>Alexa</w:t>
      </w:r>
      <w:r w:rsidR="00334C5D" w:rsidRPr="005D5FA3">
        <w:t xml:space="preserve"> </w:t>
      </w:r>
      <w:r w:rsidRPr="005D5FA3">
        <w:t xml:space="preserve">647 fluorophore. Tissue stability accomplished with the pancreatic imaging window provides </w:t>
      </w:r>
      <w:r w:rsidR="00893B32" w:rsidRPr="005D5FA3">
        <w:t xml:space="preserve">a </w:t>
      </w:r>
      <w:r w:rsidRPr="005D5FA3">
        <w:t>high</w:t>
      </w:r>
      <w:r w:rsidR="00DA3D6B" w:rsidRPr="005D5FA3">
        <w:t xml:space="preserve"> signal-to-noise ratio</w:t>
      </w:r>
      <w:r w:rsidRPr="005D5FA3">
        <w:t xml:space="preserve"> image. Scale bar: </w:t>
      </w:r>
      <w:r w:rsidR="00DA3D6B" w:rsidRPr="005D5FA3">
        <w:t>5</w:t>
      </w:r>
      <w:r w:rsidRPr="005D5FA3">
        <w:t xml:space="preserve">0 </w:t>
      </w:r>
      <w:proofErr w:type="spellStart"/>
      <w:r w:rsidRPr="005D5FA3">
        <w:t>μm</w:t>
      </w:r>
      <w:proofErr w:type="spellEnd"/>
      <w:r w:rsidRPr="005D5FA3">
        <w:t>.</w:t>
      </w:r>
    </w:p>
    <w:p w14:paraId="1EB9F6FC" w14:textId="77777777" w:rsidR="00172E23" w:rsidRPr="005D5FA3" w:rsidRDefault="00172E23" w:rsidP="005D5FA3"/>
    <w:p w14:paraId="2B4C51D7" w14:textId="0D454E3B" w:rsidR="008814D5" w:rsidRPr="005D5FA3" w:rsidRDefault="008814D5" w:rsidP="005D5FA3">
      <w:r w:rsidRPr="005D5FA3">
        <w:rPr>
          <w:rFonts w:hint="eastAsia"/>
          <w:b/>
          <w:bCs/>
        </w:rPr>
        <w:t>F</w:t>
      </w:r>
      <w:r w:rsidRPr="005D5FA3">
        <w:rPr>
          <w:b/>
          <w:bCs/>
        </w:rPr>
        <w:t xml:space="preserve">igure </w:t>
      </w:r>
      <w:r w:rsidR="00172E23" w:rsidRPr="005D5FA3">
        <w:rPr>
          <w:b/>
          <w:bCs/>
        </w:rPr>
        <w:t>5</w:t>
      </w:r>
      <w:r w:rsidR="007344A8">
        <w:rPr>
          <w:b/>
          <w:bCs/>
        </w:rPr>
        <w:t>:</w:t>
      </w:r>
      <w:r w:rsidRPr="005D5FA3">
        <w:rPr>
          <w:b/>
          <w:bCs/>
        </w:rPr>
        <w:t xml:space="preserve"> </w:t>
      </w:r>
      <w:r w:rsidR="00232531" w:rsidRPr="005D5FA3">
        <w:rPr>
          <w:b/>
          <w:bCs/>
        </w:rPr>
        <w:t xml:space="preserve">Representative intravital imaging </w:t>
      </w:r>
      <w:r w:rsidRPr="005D5FA3">
        <w:rPr>
          <w:b/>
          <w:bCs/>
        </w:rPr>
        <w:t xml:space="preserve">of </w:t>
      </w:r>
      <w:r w:rsidR="00DA3D6B" w:rsidRPr="005D5FA3">
        <w:rPr>
          <w:b/>
          <w:bCs/>
        </w:rPr>
        <w:t xml:space="preserve">pancreatic </w:t>
      </w:r>
      <w:r w:rsidRPr="005D5FA3">
        <w:rPr>
          <w:b/>
          <w:bCs/>
        </w:rPr>
        <w:t>islets in</w:t>
      </w:r>
      <w:r w:rsidR="00232531" w:rsidRPr="005D5FA3">
        <w:rPr>
          <w:b/>
          <w:bCs/>
        </w:rPr>
        <w:t xml:space="preserve"> </w:t>
      </w:r>
      <w:r w:rsidR="00334C5D" w:rsidRPr="005D5FA3">
        <w:rPr>
          <w:b/>
          <w:bCs/>
        </w:rPr>
        <w:t xml:space="preserve">the </w:t>
      </w:r>
      <w:r w:rsidRPr="005D5FA3">
        <w:rPr>
          <w:b/>
          <w:bCs/>
        </w:rPr>
        <w:t>MIP-GFP mouse.</w:t>
      </w:r>
      <w:r w:rsidRPr="005D5FA3">
        <w:t xml:space="preserve"> Wide-area mosaic and magnified image of the islets </w:t>
      </w:r>
      <w:r w:rsidR="00DA3D6B" w:rsidRPr="005D5FA3">
        <w:t>(green)</w:t>
      </w:r>
      <w:r w:rsidR="00185070" w:rsidRPr="005D5FA3">
        <w:t xml:space="preserve"> and adjacent vasculature (red) </w:t>
      </w:r>
      <w:r w:rsidR="00DA3D6B" w:rsidRPr="005D5FA3">
        <w:t xml:space="preserve">processed with maximum intensity projection method </w:t>
      </w:r>
      <w:r w:rsidRPr="005D5FA3">
        <w:t xml:space="preserve">in the pancreas </w:t>
      </w:r>
      <w:r w:rsidR="00334C5D" w:rsidRPr="005D5FA3">
        <w:t>of the</w:t>
      </w:r>
      <w:r w:rsidRPr="005D5FA3">
        <w:t xml:space="preserve"> MIP-GFP mouse. </w:t>
      </w:r>
      <w:r w:rsidR="00DA3D6B" w:rsidRPr="005D5FA3">
        <w:t xml:space="preserve">Vessels are labeled with </w:t>
      </w:r>
      <w:r w:rsidR="00334C5D" w:rsidRPr="005D5FA3">
        <w:t>an a</w:t>
      </w:r>
      <w:r w:rsidR="00DA3D6B" w:rsidRPr="005D5FA3">
        <w:t xml:space="preserve">nti-CD31 antibody conjugated with </w:t>
      </w:r>
      <w:r w:rsidR="00334C5D" w:rsidRPr="005D5FA3">
        <w:t xml:space="preserve">the </w:t>
      </w:r>
      <w:r w:rsidR="00DA3D6B" w:rsidRPr="005D5FA3">
        <w:t>Alexa</w:t>
      </w:r>
      <w:r w:rsidR="00334C5D" w:rsidRPr="005D5FA3">
        <w:t xml:space="preserve"> </w:t>
      </w:r>
      <w:r w:rsidR="00DA3D6B" w:rsidRPr="005D5FA3">
        <w:t xml:space="preserve">647 fluorophore. </w:t>
      </w:r>
      <w:r w:rsidRPr="005D5FA3">
        <w:t>Scale bar</w:t>
      </w:r>
      <w:r w:rsidR="006C6460" w:rsidRPr="005D5FA3">
        <w:t xml:space="preserve">: </w:t>
      </w:r>
      <w:r w:rsidRPr="005D5FA3">
        <w:t xml:space="preserve">500 </w:t>
      </w:r>
      <w:proofErr w:type="spellStart"/>
      <w:r w:rsidRPr="005D5FA3">
        <w:t>μm</w:t>
      </w:r>
      <w:proofErr w:type="spellEnd"/>
      <w:r w:rsidRPr="005D5FA3">
        <w:t xml:space="preserve"> (</w:t>
      </w:r>
      <w:r w:rsidR="00EE0EFF" w:rsidRPr="005D5FA3">
        <w:t>wide area</w:t>
      </w:r>
      <w:r w:rsidR="006C6460" w:rsidRPr="005D5FA3">
        <w:t xml:space="preserve">) and </w:t>
      </w:r>
      <w:r w:rsidRPr="005D5FA3">
        <w:t xml:space="preserve">50 </w:t>
      </w:r>
      <w:proofErr w:type="spellStart"/>
      <w:r w:rsidRPr="005D5FA3">
        <w:t>μm</w:t>
      </w:r>
      <w:proofErr w:type="spellEnd"/>
      <w:r w:rsidRPr="005D5FA3">
        <w:t xml:space="preserve"> (magnified).</w:t>
      </w:r>
    </w:p>
    <w:p w14:paraId="78C9BF90" w14:textId="0A197F6C" w:rsidR="008814D5" w:rsidRPr="005D5FA3" w:rsidRDefault="008814D5" w:rsidP="005D5FA3"/>
    <w:p w14:paraId="3DE340D8" w14:textId="36FC858F" w:rsidR="00232531" w:rsidRPr="005D5FA3" w:rsidRDefault="00232531" w:rsidP="005D5FA3">
      <w:r w:rsidRPr="005D5FA3">
        <w:rPr>
          <w:rFonts w:hint="eastAsia"/>
          <w:b/>
          <w:bCs/>
        </w:rPr>
        <w:t>F</w:t>
      </w:r>
      <w:r w:rsidRPr="005D5FA3">
        <w:rPr>
          <w:b/>
          <w:bCs/>
        </w:rPr>
        <w:t xml:space="preserve">igure </w:t>
      </w:r>
      <w:r w:rsidR="00172E23" w:rsidRPr="005D5FA3">
        <w:rPr>
          <w:b/>
          <w:bCs/>
        </w:rPr>
        <w:t>6</w:t>
      </w:r>
      <w:r w:rsidR="007344A8">
        <w:rPr>
          <w:b/>
          <w:bCs/>
        </w:rPr>
        <w:t>:</w:t>
      </w:r>
      <w:r w:rsidRPr="005D5FA3">
        <w:rPr>
          <w:b/>
          <w:bCs/>
        </w:rPr>
        <w:t xml:space="preserve"> Longitudinal intravital imaging of islets in the pancreas </w:t>
      </w:r>
      <w:r w:rsidR="00334C5D" w:rsidRPr="005D5FA3">
        <w:rPr>
          <w:b/>
          <w:bCs/>
        </w:rPr>
        <w:t>of the</w:t>
      </w:r>
      <w:r w:rsidRPr="005D5FA3">
        <w:rPr>
          <w:b/>
          <w:bCs/>
        </w:rPr>
        <w:t xml:space="preserve"> MIP-GFP mouse.</w:t>
      </w:r>
      <w:r w:rsidRPr="005D5FA3">
        <w:t xml:space="preserve"> Longitudinal image of the islets </w:t>
      </w:r>
      <w:r w:rsidR="00334C5D" w:rsidRPr="005D5FA3">
        <w:t xml:space="preserve">for </w:t>
      </w:r>
      <w:r w:rsidRPr="005D5FA3">
        <w:t xml:space="preserve">up to </w:t>
      </w:r>
      <w:r w:rsidR="00633039">
        <w:t>3</w:t>
      </w:r>
      <w:r w:rsidR="00633039" w:rsidRPr="005D5FA3">
        <w:t xml:space="preserve"> </w:t>
      </w:r>
      <w:r w:rsidRPr="005D5FA3">
        <w:t xml:space="preserve">weeks in the pancreas in </w:t>
      </w:r>
      <w:r w:rsidR="00334C5D" w:rsidRPr="005D5FA3">
        <w:t xml:space="preserve">the </w:t>
      </w:r>
      <w:r w:rsidRPr="005D5FA3">
        <w:t xml:space="preserve">MIP-GFP mouse. </w:t>
      </w:r>
      <w:r w:rsidR="00DA3D6B" w:rsidRPr="005D5FA3">
        <w:t xml:space="preserve">Each arrowhead with different colors indicates the same islets. </w:t>
      </w:r>
      <w:r w:rsidRPr="005D5FA3">
        <w:t xml:space="preserve">Scale bar: </w:t>
      </w:r>
      <w:r w:rsidR="00DA3D6B" w:rsidRPr="005D5FA3">
        <w:t>1</w:t>
      </w:r>
      <w:r w:rsidRPr="005D5FA3">
        <w:t xml:space="preserve">00 </w:t>
      </w:r>
      <w:proofErr w:type="spellStart"/>
      <w:r w:rsidRPr="005D5FA3">
        <w:t>μm</w:t>
      </w:r>
      <w:proofErr w:type="spellEnd"/>
      <w:r w:rsidRPr="005D5FA3">
        <w:t xml:space="preserve">. Copyright 2020 Korean Diabetes Association from Diabetes </w:t>
      </w:r>
      <w:proofErr w:type="spellStart"/>
      <w:r w:rsidRPr="005D5FA3">
        <w:t>Metab</w:t>
      </w:r>
      <w:proofErr w:type="spellEnd"/>
      <w:r w:rsidRPr="005D5FA3">
        <w:t xml:space="preserve"> J. 2020 44:1:193-198. Reprinted with permission from The Korean Diabetes Association.</w:t>
      </w:r>
    </w:p>
    <w:p w14:paraId="0F39F7C7" w14:textId="77777777" w:rsidR="00232531" w:rsidRPr="005D5FA3" w:rsidRDefault="00232531" w:rsidP="005D5FA3"/>
    <w:p w14:paraId="32F1B9E3" w14:textId="7629F014" w:rsidR="008814D5" w:rsidRPr="005D5FA3" w:rsidRDefault="008814D5" w:rsidP="005D5FA3">
      <w:r w:rsidRPr="005D5FA3">
        <w:rPr>
          <w:rFonts w:hint="eastAsia"/>
          <w:b/>
          <w:bCs/>
        </w:rPr>
        <w:t>F</w:t>
      </w:r>
      <w:r w:rsidRPr="005D5FA3">
        <w:rPr>
          <w:b/>
          <w:bCs/>
        </w:rPr>
        <w:t xml:space="preserve">igure </w:t>
      </w:r>
      <w:r w:rsidR="00172E23" w:rsidRPr="005D5FA3">
        <w:rPr>
          <w:b/>
          <w:bCs/>
        </w:rPr>
        <w:t>7</w:t>
      </w:r>
      <w:r w:rsidR="007344A8">
        <w:rPr>
          <w:b/>
          <w:bCs/>
        </w:rPr>
        <w:t>:</w:t>
      </w:r>
      <w:r w:rsidRPr="005D5FA3">
        <w:rPr>
          <w:b/>
          <w:bCs/>
        </w:rPr>
        <w:t xml:space="preserve"> </w:t>
      </w:r>
      <w:r w:rsidR="00232531" w:rsidRPr="005D5FA3">
        <w:rPr>
          <w:b/>
          <w:bCs/>
        </w:rPr>
        <w:t xml:space="preserve">Representative intravital imaging </w:t>
      </w:r>
      <w:r w:rsidRPr="005D5FA3">
        <w:rPr>
          <w:b/>
          <w:bCs/>
        </w:rPr>
        <w:t xml:space="preserve">of the pancreatic cancer model. </w:t>
      </w:r>
      <w:r w:rsidR="00232531" w:rsidRPr="005D5FA3">
        <w:t>(</w:t>
      </w:r>
      <w:r w:rsidR="00232531" w:rsidRPr="00EE0EFF">
        <w:rPr>
          <w:b/>
          <w:bCs/>
        </w:rPr>
        <w:t>A</w:t>
      </w:r>
      <w:r w:rsidR="00232531" w:rsidRPr="005D5FA3">
        <w:t xml:space="preserve">) </w:t>
      </w:r>
      <w:r w:rsidRPr="005D5FA3">
        <w:t xml:space="preserve">Wide-area </w:t>
      </w:r>
      <w:r w:rsidR="00232531" w:rsidRPr="005D5FA3">
        <w:t>imag</w:t>
      </w:r>
      <w:r w:rsidR="006058BD" w:rsidRPr="005D5FA3">
        <w:t>e</w:t>
      </w:r>
      <w:r w:rsidR="00232531" w:rsidRPr="005D5FA3">
        <w:t xml:space="preserve"> and (</w:t>
      </w:r>
      <w:r w:rsidR="00232531" w:rsidRPr="00EE0EFF">
        <w:rPr>
          <w:b/>
          <w:bCs/>
        </w:rPr>
        <w:t>B</w:t>
      </w:r>
      <w:r w:rsidR="00232531" w:rsidRPr="005D5FA3">
        <w:t>)</w:t>
      </w:r>
      <w:r w:rsidRPr="005D5FA3">
        <w:t xml:space="preserve"> magnified 3</w:t>
      </w:r>
      <w:r w:rsidR="00232531" w:rsidRPr="005D5FA3">
        <w:t>D</w:t>
      </w:r>
      <w:r w:rsidRPr="005D5FA3">
        <w:t xml:space="preserve"> imag</w:t>
      </w:r>
      <w:r w:rsidR="006058BD" w:rsidRPr="005D5FA3">
        <w:t>e</w:t>
      </w:r>
      <w:r w:rsidRPr="005D5FA3">
        <w:t xml:space="preserve"> of the implanted PANC-1 </w:t>
      </w:r>
      <w:proofErr w:type="spellStart"/>
      <w:r w:rsidRPr="005D5FA3">
        <w:t>NucLight</w:t>
      </w:r>
      <w:proofErr w:type="spellEnd"/>
      <w:r w:rsidRPr="005D5FA3">
        <w:t xml:space="preserve"> Red cell</w:t>
      </w:r>
      <w:r w:rsidR="006C6460" w:rsidRPr="005D5FA3">
        <w:t>s</w:t>
      </w:r>
      <w:r w:rsidR="00185070" w:rsidRPr="005D5FA3">
        <w:t xml:space="preserve"> (red)</w:t>
      </w:r>
      <w:r w:rsidRPr="005D5FA3">
        <w:t xml:space="preserve"> in </w:t>
      </w:r>
      <w:r w:rsidR="00334C5D" w:rsidRPr="005D5FA3">
        <w:t xml:space="preserve">the </w:t>
      </w:r>
      <w:r w:rsidRPr="005D5FA3">
        <w:t xml:space="preserve">BALB/c Nude mouse. </w:t>
      </w:r>
      <w:r w:rsidR="00232531" w:rsidRPr="005D5FA3">
        <w:t>V</w:t>
      </w:r>
      <w:r w:rsidR="005939F2" w:rsidRPr="005D5FA3">
        <w:t xml:space="preserve">essels </w:t>
      </w:r>
      <w:r w:rsidR="00185070" w:rsidRPr="005D5FA3">
        <w:t xml:space="preserve">(blue) </w:t>
      </w:r>
      <w:r w:rsidR="005939F2" w:rsidRPr="005D5FA3">
        <w:t>are</w:t>
      </w:r>
      <w:r w:rsidR="00232531" w:rsidRPr="005D5FA3">
        <w:t xml:space="preserve"> labeled with </w:t>
      </w:r>
      <w:r w:rsidR="00334C5D" w:rsidRPr="005D5FA3">
        <w:t>an a</w:t>
      </w:r>
      <w:r w:rsidR="00232531" w:rsidRPr="005D5FA3">
        <w:t xml:space="preserve">nti-CD31 </w:t>
      </w:r>
      <w:r w:rsidR="005939F2" w:rsidRPr="005D5FA3">
        <w:t xml:space="preserve">antibody </w:t>
      </w:r>
      <w:r w:rsidR="00232531" w:rsidRPr="005D5FA3">
        <w:t xml:space="preserve">conjugated with </w:t>
      </w:r>
      <w:r w:rsidR="00334C5D" w:rsidRPr="005D5FA3">
        <w:t xml:space="preserve">the </w:t>
      </w:r>
      <w:r w:rsidR="00232531" w:rsidRPr="005D5FA3">
        <w:t>Alexa</w:t>
      </w:r>
      <w:r w:rsidR="00633039">
        <w:t xml:space="preserve"> </w:t>
      </w:r>
      <w:r w:rsidR="00232531" w:rsidRPr="005D5FA3">
        <w:t>647</w:t>
      </w:r>
      <w:r w:rsidR="005939F2" w:rsidRPr="005D5FA3">
        <w:t xml:space="preserve"> fluorophore</w:t>
      </w:r>
      <w:r w:rsidR="00232531" w:rsidRPr="005D5FA3">
        <w:t>. (</w:t>
      </w:r>
      <w:r w:rsidR="00232531" w:rsidRPr="00EE0EFF">
        <w:rPr>
          <w:b/>
          <w:bCs/>
        </w:rPr>
        <w:t>C</w:t>
      </w:r>
      <w:r w:rsidR="00232531" w:rsidRPr="005D5FA3">
        <w:t>) 3D reconstructed imag</w:t>
      </w:r>
      <w:r w:rsidR="006058BD" w:rsidRPr="005D5FA3">
        <w:t>e</w:t>
      </w:r>
      <w:r w:rsidR="00232531" w:rsidRPr="005D5FA3">
        <w:t xml:space="preserve"> and (</w:t>
      </w:r>
      <w:r w:rsidR="00232531" w:rsidRPr="00EE0EFF">
        <w:rPr>
          <w:b/>
          <w:bCs/>
        </w:rPr>
        <w:t>D</w:t>
      </w:r>
      <w:r w:rsidR="00232531" w:rsidRPr="005D5FA3">
        <w:t xml:space="preserve">) surface-rendering image of </w:t>
      </w:r>
      <w:r w:rsidR="006058BD" w:rsidRPr="005D5FA3">
        <w:t xml:space="preserve">pancreatic cancer in </w:t>
      </w:r>
      <w:r w:rsidR="00893B32" w:rsidRPr="005D5FA3">
        <w:t xml:space="preserve">the </w:t>
      </w:r>
      <w:r w:rsidR="006058BD" w:rsidRPr="005D5FA3">
        <w:t>mouse</w:t>
      </w:r>
      <w:r w:rsidR="005939F2" w:rsidRPr="005D5FA3">
        <w:t xml:space="preserve"> model</w:t>
      </w:r>
      <w:r w:rsidR="006058BD" w:rsidRPr="005D5FA3">
        <w:t>.</w:t>
      </w:r>
      <w:r w:rsidR="00232531" w:rsidRPr="005D5FA3">
        <w:t xml:space="preserve"> </w:t>
      </w:r>
      <w:r w:rsidR="006C6460" w:rsidRPr="005D5FA3">
        <w:t xml:space="preserve">Scale bar: 500 </w:t>
      </w:r>
      <w:proofErr w:type="spellStart"/>
      <w:r w:rsidR="006C6460" w:rsidRPr="005D5FA3">
        <w:t>μm</w:t>
      </w:r>
      <w:proofErr w:type="spellEnd"/>
      <w:r w:rsidR="006C6460" w:rsidRPr="005D5FA3">
        <w:t xml:space="preserve"> (</w:t>
      </w:r>
      <w:r w:rsidR="00232531" w:rsidRPr="005D5FA3">
        <w:t>A</w:t>
      </w:r>
      <w:r w:rsidR="006C6460" w:rsidRPr="005D5FA3">
        <w:t xml:space="preserve">) and 50 </w:t>
      </w:r>
      <w:proofErr w:type="spellStart"/>
      <w:r w:rsidR="006C6460" w:rsidRPr="005D5FA3">
        <w:t>μm</w:t>
      </w:r>
      <w:proofErr w:type="spellEnd"/>
      <w:r w:rsidR="006C6460" w:rsidRPr="005D5FA3">
        <w:t xml:space="preserve"> (</w:t>
      </w:r>
      <w:r w:rsidR="00232531" w:rsidRPr="005D5FA3">
        <w:t>B</w:t>
      </w:r>
      <w:r w:rsidR="00633039">
        <w:t>–</w:t>
      </w:r>
      <w:r w:rsidR="00232531" w:rsidRPr="005D5FA3">
        <w:t>D</w:t>
      </w:r>
      <w:r w:rsidR="006C6460" w:rsidRPr="005D5FA3">
        <w:t>).</w:t>
      </w:r>
      <w:r w:rsidR="00232531" w:rsidRPr="005D5FA3">
        <w:t xml:space="preserve"> </w:t>
      </w:r>
      <w:r w:rsidR="00633039">
        <w:t>Also s</w:t>
      </w:r>
      <w:r w:rsidR="005939F2" w:rsidRPr="005D5FA3">
        <w:t xml:space="preserve">ee </w:t>
      </w:r>
      <w:r w:rsidR="005939F2" w:rsidRPr="00EE0EFF">
        <w:rPr>
          <w:b/>
          <w:bCs/>
        </w:rPr>
        <w:t xml:space="preserve">Supplementary </w:t>
      </w:r>
      <w:r w:rsidR="00893B32" w:rsidRPr="00EE0EFF">
        <w:rPr>
          <w:b/>
          <w:bCs/>
        </w:rPr>
        <w:t>V</w:t>
      </w:r>
      <w:r w:rsidR="005939F2" w:rsidRPr="00EE0EFF">
        <w:rPr>
          <w:b/>
          <w:bCs/>
        </w:rPr>
        <w:t>ideo 2</w:t>
      </w:r>
      <w:r w:rsidR="001B60E7">
        <w:t>.</w:t>
      </w:r>
    </w:p>
    <w:p w14:paraId="42FE3F5C" w14:textId="77777777" w:rsidR="005939F2" w:rsidRPr="005D5FA3" w:rsidRDefault="005939F2" w:rsidP="005D5FA3"/>
    <w:p w14:paraId="213EF83D" w14:textId="1A2B5FB2" w:rsidR="008814D5" w:rsidRPr="005D5FA3" w:rsidRDefault="008814D5" w:rsidP="005D5FA3">
      <w:pPr>
        <w:rPr>
          <w:lang w:eastAsia="ko-KR"/>
        </w:rPr>
      </w:pPr>
      <w:r w:rsidRPr="005D5FA3">
        <w:rPr>
          <w:b/>
          <w:bCs/>
          <w:lang w:eastAsia="ko-KR"/>
        </w:rPr>
        <w:t xml:space="preserve">Supplementary </w:t>
      </w:r>
      <w:r w:rsidR="005939F2" w:rsidRPr="005D5FA3">
        <w:rPr>
          <w:b/>
          <w:bCs/>
          <w:lang w:eastAsia="ko-KR"/>
        </w:rPr>
        <w:t>v</w:t>
      </w:r>
      <w:r w:rsidRPr="005D5FA3">
        <w:rPr>
          <w:b/>
          <w:bCs/>
          <w:lang w:eastAsia="ko-KR"/>
        </w:rPr>
        <w:t>ideo 1</w:t>
      </w:r>
      <w:r w:rsidR="007344A8">
        <w:rPr>
          <w:b/>
          <w:bCs/>
          <w:lang w:eastAsia="ko-KR"/>
        </w:rPr>
        <w:t>:</w:t>
      </w:r>
      <w:r w:rsidRPr="005D5FA3">
        <w:rPr>
          <w:b/>
          <w:bCs/>
          <w:lang w:eastAsia="ko-KR"/>
        </w:rPr>
        <w:t xml:space="preserve"> </w:t>
      </w:r>
      <w:r w:rsidR="005939F2" w:rsidRPr="005D5FA3">
        <w:rPr>
          <w:b/>
          <w:bCs/>
          <w:i/>
          <w:iCs/>
          <w:lang w:eastAsia="ko-KR"/>
        </w:rPr>
        <w:t>In vivo</w:t>
      </w:r>
      <w:r w:rsidR="005939F2" w:rsidRPr="005D5FA3">
        <w:rPr>
          <w:b/>
          <w:bCs/>
          <w:lang w:eastAsia="ko-KR"/>
        </w:rPr>
        <w:t xml:space="preserve"> 3D </w:t>
      </w:r>
      <w:r w:rsidRPr="005D5FA3">
        <w:rPr>
          <w:b/>
          <w:bCs/>
          <w:lang w:eastAsia="ko-KR"/>
        </w:rPr>
        <w:t>pancrea</w:t>
      </w:r>
      <w:r w:rsidR="005939F2" w:rsidRPr="005D5FA3">
        <w:rPr>
          <w:b/>
          <w:bCs/>
          <w:lang w:eastAsia="ko-KR"/>
        </w:rPr>
        <w:t>tic</w:t>
      </w:r>
      <w:r w:rsidRPr="005D5FA3">
        <w:rPr>
          <w:b/>
          <w:bCs/>
          <w:lang w:eastAsia="ko-KR"/>
        </w:rPr>
        <w:t xml:space="preserve"> imaging</w:t>
      </w:r>
      <w:r w:rsidR="005939F2" w:rsidRPr="005D5FA3">
        <w:rPr>
          <w:b/>
          <w:bCs/>
          <w:lang w:eastAsia="ko-KR"/>
        </w:rPr>
        <w:t xml:space="preserve"> in C57BL/6N mouse</w:t>
      </w:r>
      <w:r w:rsidRPr="005D5FA3">
        <w:rPr>
          <w:b/>
          <w:bCs/>
          <w:lang w:eastAsia="ko-KR"/>
        </w:rPr>
        <w:t>.</w:t>
      </w:r>
      <w:r w:rsidRPr="005D5FA3">
        <w:rPr>
          <w:lang w:eastAsia="ko-KR"/>
        </w:rPr>
        <w:t xml:space="preserve"> </w:t>
      </w:r>
      <w:r w:rsidR="005939F2" w:rsidRPr="005D5FA3">
        <w:rPr>
          <w:i/>
          <w:iCs/>
          <w:lang w:eastAsia="ko-KR"/>
        </w:rPr>
        <w:t>In vivo</w:t>
      </w:r>
      <w:r w:rsidR="005939F2" w:rsidRPr="005D5FA3">
        <w:rPr>
          <w:lang w:eastAsia="ko-KR"/>
        </w:rPr>
        <w:t xml:space="preserve"> 3D imaging of pancreas (green) of C57BL/6N mouse intravenously injected </w:t>
      </w:r>
      <w:r w:rsidR="00334C5D" w:rsidRPr="005D5FA3">
        <w:rPr>
          <w:lang w:eastAsia="ko-KR"/>
        </w:rPr>
        <w:t>with an a</w:t>
      </w:r>
      <w:r w:rsidR="005939F2" w:rsidRPr="005D5FA3">
        <w:rPr>
          <w:lang w:eastAsia="ko-KR"/>
        </w:rPr>
        <w:t xml:space="preserve">nti-CD31 antibody conjugated with </w:t>
      </w:r>
      <w:r w:rsidR="00334C5D" w:rsidRPr="005D5FA3">
        <w:rPr>
          <w:lang w:eastAsia="ko-KR"/>
        </w:rPr>
        <w:t xml:space="preserve">the </w:t>
      </w:r>
      <w:r w:rsidR="005939F2" w:rsidRPr="005D5FA3">
        <w:rPr>
          <w:lang w:eastAsia="ko-KR"/>
        </w:rPr>
        <w:t>Alexa</w:t>
      </w:r>
      <w:r w:rsidR="00334C5D" w:rsidRPr="005D5FA3">
        <w:rPr>
          <w:lang w:eastAsia="ko-KR"/>
        </w:rPr>
        <w:t xml:space="preserve"> </w:t>
      </w:r>
      <w:r w:rsidR="005939F2" w:rsidRPr="005D5FA3">
        <w:rPr>
          <w:lang w:eastAsia="ko-KR"/>
        </w:rPr>
        <w:t xml:space="preserve">647 fluorophore (red). Scale bar is depicted in the video. This video corresponds to </w:t>
      </w:r>
      <w:r w:rsidR="005939F2" w:rsidRPr="00EE0EFF">
        <w:rPr>
          <w:b/>
          <w:bCs/>
          <w:lang w:eastAsia="ko-KR"/>
        </w:rPr>
        <w:t>Figure 3</w:t>
      </w:r>
      <w:proofErr w:type="gramStart"/>
      <w:r w:rsidR="005939F2" w:rsidRPr="00EE0EFF">
        <w:rPr>
          <w:b/>
          <w:bCs/>
          <w:lang w:eastAsia="ko-KR"/>
        </w:rPr>
        <w:t>C</w:t>
      </w:r>
      <w:r w:rsidR="00633039" w:rsidRPr="00EE0EFF">
        <w:rPr>
          <w:b/>
          <w:bCs/>
          <w:lang w:eastAsia="ko-KR"/>
        </w:rPr>
        <w:t>,</w:t>
      </w:r>
      <w:r w:rsidR="005939F2" w:rsidRPr="00EE0EFF">
        <w:rPr>
          <w:b/>
          <w:bCs/>
          <w:lang w:eastAsia="ko-KR"/>
        </w:rPr>
        <w:t>D</w:t>
      </w:r>
      <w:r w:rsidR="005939F2" w:rsidRPr="005D5FA3">
        <w:rPr>
          <w:lang w:eastAsia="ko-KR"/>
        </w:rPr>
        <w:t>.</w:t>
      </w:r>
      <w:proofErr w:type="gramEnd"/>
    </w:p>
    <w:p w14:paraId="6E2C1BAF" w14:textId="2D2EEEDA" w:rsidR="005939F2" w:rsidRPr="005D5FA3" w:rsidRDefault="005939F2" w:rsidP="005D5FA3">
      <w:pPr>
        <w:rPr>
          <w:lang w:eastAsia="ko-KR"/>
        </w:rPr>
      </w:pPr>
    </w:p>
    <w:p w14:paraId="7C8DF8C8" w14:textId="4357C7AC" w:rsidR="005939F2" w:rsidRPr="005D5FA3" w:rsidRDefault="005939F2" w:rsidP="005D5FA3">
      <w:r w:rsidRPr="005D5FA3">
        <w:rPr>
          <w:b/>
          <w:bCs/>
          <w:lang w:eastAsia="ko-KR"/>
        </w:rPr>
        <w:t>Supplementary video 2</w:t>
      </w:r>
      <w:r w:rsidR="007344A8">
        <w:rPr>
          <w:b/>
          <w:bCs/>
          <w:lang w:eastAsia="ko-KR"/>
        </w:rPr>
        <w:t>:</w:t>
      </w:r>
      <w:r w:rsidRPr="005D5FA3">
        <w:rPr>
          <w:b/>
          <w:bCs/>
          <w:lang w:eastAsia="ko-KR"/>
        </w:rPr>
        <w:t xml:space="preserve"> </w:t>
      </w:r>
      <w:r w:rsidRPr="005D5FA3">
        <w:rPr>
          <w:b/>
          <w:bCs/>
          <w:i/>
          <w:iCs/>
          <w:lang w:eastAsia="ko-KR"/>
        </w:rPr>
        <w:t>In vivo</w:t>
      </w:r>
      <w:r w:rsidRPr="005D5FA3">
        <w:rPr>
          <w:b/>
          <w:bCs/>
          <w:lang w:eastAsia="ko-KR"/>
        </w:rPr>
        <w:t xml:space="preserve"> 3D pancreatic cancer (PANC-1 </w:t>
      </w:r>
      <w:proofErr w:type="spellStart"/>
      <w:r w:rsidRPr="005D5FA3">
        <w:rPr>
          <w:b/>
          <w:bCs/>
          <w:lang w:eastAsia="ko-KR"/>
        </w:rPr>
        <w:t>NucLight</w:t>
      </w:r>
      <w:proofErr w:type="spellEnd"/>
      <w:r w:rsidRPr="005D5FA3">
        <w:rPr>
          <w:b/>
          <w:bCs/>
          <w:lang w:eastAsia="ko-KR"/>
        </w:rPr>
        <w:t xml:space="preserve"> Red) imaging in BALB/C Nude mouse.</w:t>
      </w:r>
      <w:r w:rsidRPr="005D5FA3">
        <w:rPr>
          <w:lang w:eastAsia="ko-KR"/>
        </w:rPr>
        <w:t xml:space="preserve"> </w:t>
      </w:r>
      <w:r w:rsidRPr="005D5FA3">
        <w:rPr>
          <w:i/>
          <w:iCs/>
          <w:lang w:eastAsia="ko-KR"/>
        </w:rPr>
        <w:t>In vivo</w:t>
      </w:r>
      <w:r w:rsidRPr="005D5FA3">
        <w:rPr>
          <w:lang w:eastAsia="ko-KR"/>
        </w:rPr>
        <w:t xml:space="preserve"> 3D imaging of pancreatic cancer (red) implanted in BALB/C Nude mouse intravenously injected </w:t>
      </w:r>
      <w:r w:rsidR="00334C5D" w:rsidRPr="005D5FA3">
        <w:rPr>
          <w:lang w:eastAsia="ko-KR"/>
        </w:rPr>
        <w:t>with an a</w:t>
      </w:r>
      <w:r w:rsidRPr="005D5FA3">
        <w:rPr>
          <w:lang w:eastAsia="ko-KR"/>
        </w:rPr>
        <w:t xml:space="preserve">nti-CD31 antibody conjugated with </w:t>
      </w:r>
      <w:r w:rsidR="00334C5D" w:rsidRPr="005D5FA3">
        <w:rPr>
          <w:lang w:eastAsia="ko-KR"/>
        </w:rPr>
        <w:t xml:space="preserve">the </w:t>
      </w:r>
      <w:r w:rsidRPr="005D5FA3">
        <w:rPr>
          <w:lang w:eastAsia="ko-KR"/>
        </w:rPr>
        <w:t>Alexa</w:t>
      </w:r>
      <w:r w:rsidR="00334C5D" w:rsidRPr="005D5FA3">
        <w:rPr>
          <w:lang w:eastAsia="ko-KR"/>
        </w:rPr>
        <w:t xml:space="preserve"> </w:t>
      </w:r>
      <w:r w:rsidRPr="005D5FA3">
        <w:rPr>
          <w:lang w:eastAsia="ko-KR"/>
        </w:rPr>
        <w:t xml:space="preserve">647 fluorophore (blue). Scale bar is depicted in the video. This video corresponds to </w:t>
      </w:r>
      <w:r w:rsidRPr="00EE0EFF">
        <w:rPr>
          <w:b/>
          <w:bCs/>
          <w:lang w:eastAsia="ko-KR"/>
        </w:rPr>
        <w:t xml:space="preserve">Figure </w:t>
      </w:r>
      <w:r w:rsidR="00172E23" w:rsidRPr="00EE0EFF">
        <w:rPr>
          <w:b/>
          <w:bCs/>
          <w:lang w:eastAsia="ko-KR"/>
        </w:rPr>
        <w:t>7</w:t>
      </w:r>
      <w:proofErr w:type="gramStart"/>
      <w:r w:rsidRPr="00EE0EFF">
        <w:rPr>
          <w:b/>
          <w:bCs/>
          <w:lang w:eastAsia="ko-KR"/>
        </w:rPr>
        <w:t>C</w:t>
      </w:r>
      <w:r w:rsidR="00633039" w:rsidRPr="00EE0EFF">
        <w:rPr>
          <w:b/>
          <w:bCs/>
          <w:lang w:eastAsia="ko-KR"/>
        </w:rPr>
        <w:t>,</w:t>
      </w:r>
      <w:r w:rsidRPr="00EE0EFF">
        <w:rPr>
          <w:b/>
          <w:bCs/>
          <w:lang w:eastAsia="ko-KR"/>
        </w:rPr>
        <w:t>D</w:t>
      </w:r>
      <w:r w:rsidRPr="005D5FA3">
        <w:rPr>
          <w:lang w:eastAsia="ko-KR"/>
        </w:rPr>
        <w:t>.</w:t>
      </w:r>
      <w:proofErr w:type="gramEnd"/>
    </w:p>
    <w:p w14:paraId="32EAFD7D" w14:textId="77777777" w:rsidR="006E4797" w:rsidRPr="005D5FA3" w:rsidRDefault="006E4797" w:rsidP="005D5FA3"/>
    <w:p w14:paraId="03EA99A6" w14:textId="63EE1863" w:rsidR="00AE2954" w:rsidRPr="005D5FA3" w:rsidRDefault="00551D82" w:rsidP="005D5FA3">
      <w:r w:rsidRPr="005D5FA3">
        <w:rPr>
          <w:b/>
        </w:rPr>
        <w:t>DISCUSSION:</w:t>
      </w:r>
    </w:p>
    <w:p w14:paraId="2E31BE3A" w14:textId="504119CE" w:rsidR="000711C1" w:rsidRPr="005D5FA3" w:rsidRDefault="003C59A1" w:rsidP="005D5FA3">
      <w:pPr>
        <w:rPr>
          <w:lang w:eastAsia="ko-KR"/>
        </w:rPr>
      </w:pPr>
      <w:r>
        <w:rPr>
          <w:lang w:eastAsia="ko-KR"/>
        </w:rPr>
        <w:lastRenderedPageBreak/>
        <w:t>The</w:t>
      </w:r>
      <w:r w:rsidR="000711C1" w:rsidRPr="005D5FA3">
        <w:rPr>
          <w:lang w:eastAsia="ko-KR"/>
        </w:rPr>
        <w:t xml:space="preserve"> protocol described here consists of intravital imaging of</w:t>
      </w:r>
      <w:r w:rsidR="006C6460" w:rsidRPr="005D5FA3">
        <w:rPr>
          <w:lang w:eastAsia="ko-KR"/>
        </w:rPr>
        <w:t xml:space="preserve"> the</w:t>
      </w:r>
      <w:r w:rsidR="000711C1" w:rsidRPr="005D5FA3">
        <w:rPr>
          <w:lang w:eastAsia="ko-KR"/>
        </w:rPr>
        <w:t xml:space="preserve"> pancreas using </w:t>
      </w:r>
      <w:r w:rsidR="006C6460" w:rsidRPr="005D5FA3">
        <w:rPr>
          <w:lang w:eastAsia="ko-KR"/>
        </w:rPr>
        <w:t xml:space="preserve">a </w:t>
      </w:r>
      <w:r w:rsidR="00B31C41" w:rsidRPr="005D5FA3">
        <w:rPr>
          <w:lang w:eastAsia="ko-KR"/>
        </w:rPr>
        <w:t xml:space="preserve">novel supporting base integrated </w:t>
      </w:r>
      <w:r w:rsidR="000711C1" w:rsidRPr="005D5FA3">
        <w:rPr>
          <w:lang w:eastAsia="ko-KR"/>
        </w:rPr>
        <w:t xml:space="preserve">pancreatic </w:t>
      </w:r>
      <w:r w:rsidR="00842981" w:rsidRPr="005D5FA3">
        <w:rPr>
          <w:lang w:eastAsia="ko-KR"/>
        </w:rPr>
        <w:t xml:space="preserve">intravital </w:t>
      </w:r>
      <w:r w:rsidR="000711C1" w:rsidRPr="005D5FA3">
        <w:rPr>
          <w:lang w:eastAsia="ko-KR"/>
        </w:rPr>
        <w:t>imaging window</w:t>
      </w:r>
      <w:r w:rsidR="00842981" w:rsidRPr="005D5FA3">
        <w:rPr>
          <w:lang w:eastAsia="ko-KR"/>
        </w:rPr>
        <w:t xml:space="preserve"> </w:t>
      </w:r>
      <w:r w:rsidR="00B31C41" w:rsidRPr="005D5FA3">
        <w:rPr>
          <w:lang w:eastAsia="ko-KR"/>
        </w:rPr>
        <w:t xml:space="preserve">modified </w:t>
      </w:r>
      <w:r w:rsidR="00842981" w:rsidRPr="005D5FA3">
        <w:rPr>
          <w:lang w:eastAsia="ko-KR"/>
        </w:rPr>
        <w:t xml:space="preserve">from </w:t>
      </w:r>
      <w:r w:rsidR="006C6460" w:rsidRPr="005D5FA3">
        <w:rPr>
          <w:lang w:eastAsia="ko-KR"/>
        </w:rPr>
        <w:t xml:space="preserve">an </w:t>
      </w:r>
      <w:r w:rsidR="00842981" w:rsidRPr="005D5FA3">
        <w:rPr>
          <w:lang w:eastAsia="ko-KR"/>
        </w:rPr>
        <w:t>abdominal imaging window</w:t>
      </w:r>
      <w:r w:rsidR="000711C1" w:rsidRPr="005D5FA3">
        <w:rPr>
          <w:lang w:eastAsia="ko-KR"/>
        </w:rPr>
        <w:t>. Among the protocol</w:t>
      </w:r>
      <w:r w:rsidR="006C6460" w:rsidRPr="005D5FA3">
        <w:rPr>
          <w:lang w:eastAsia="ko-KR"/>
        </w:rPr>
        <w:t>s</w:t>
      </w:r>
      <w:r w:rsidR="00842981" w:rsidRPr="005D5FA3">
        <w:rPr>
          <w:lang w:eastAsia="ko-KR"/>
        </w:rPr>
        <w:t xml:space="preserve"> described above</w:t>
      </w:r>
      <w:r w:rsidR="000711C1" w:rsidRPr="005D5FA3">
        <w:rPr>
          <w:lang w:eastAsia="ko-KR"/>
        </w:rPr>
        <w:t xml:space="preserve">, the first </w:t>
      </w:r>
      <w:r w:rsidR="00842981" w:rsidRPr="005D5FA3">
        <w:rPr>
          <w:lang w:eastAsia="ko-KR"/>
        </w:rPr>
        <w:t xml:space="preserve">critical </w:t>
      </w:r>
      <w:r w:rsidR="000711C1" w:rsidRPr="005D5FA3">
        <w:rPr>
          <w:lang w:eastAsia="ko-KR"/>
        </w:rPr>
        <w:t xml:space="preserve">step is the implantation of </w:t>
      </w:r>
      <w:r w:rsidR="00B31C41" w:rsidRPr="005D5FA3">
        <w:rPr>
          <w:lang w:eastAsia="ko-KR"/>
        </w:rPr>
        <w:t xml:space="preserve">the </w:t>
      </w:r>
      <w:r w:rsidR="000711C1" w:rsidRPr="005D5FA3">
        <w:rPr>
          <w:lang w:eastAsia="ko-KR"/>
        </w:rPr>
        <w:t>intravital pancreatic imaging window</w:t>
      </w:r>
      <w:r w:rsidR="00B31C41" w:rsidRPr="005D5FA3">
        <w:rPr>
          <w:lang w:eastAsia="ko-KR"/>
        </w:rPr>
        <w:t xml:space="preserve"> in the mouse</w:t>
      </w:r>
      <w:r w:rsidR="000711C1" w:rsidRPr="005D5FA3">
        <w:rPr>
          <w:lang w:eastAsia="ko-KR"/>
        </w:rPr>
        <w:t xml:space="preserve">. </w:t>
      </w:r>
      <w:r w:rsidR="00334C5D" w:rsidRPr="005D5FA3">
        <w:rPr>
          <w:lang w:eastAsia="ko-KR"/>
        </w:rPr>
        <w:t>For</w:t>
      </w:r>
      <w:r w:rsidR="00842981" w:rsidRPr="005D5FA3">
        <w:rPr>
          <w:lang w:eastAsia="ko-KR"/>
        </w:rPr>
        <w:t xml:space="preserve"> the</w:t>
      </w:r>
      <w:r w:rsidR="000711C1" w:rsidRPr="005D5FA3">
        <w:rPr>
          <w:lang w:eastAsia="ko-KR"/>
        </w:rPr>
        <w:t xml:space="preserve"> application of</w:t>
      </w:r>
      <w:r w:rsidR="006C6460" w:rsidRPr="005D5FA3">
        <w:rPr>
          <w:lang w:eastAsia="ko-KR"/>
        </w:rPr>
        <w:t xml:space="preserve"> the</w:t>
      </w:r>
      <w:r w:rsidR="000711C1" w:rsidRPr="005D5FA3">
        <w:rPr>
          <w:lang w:eastAsia="ko-KR"/>
        </w:rPr>
        <w:t xml:space="preserve"> glue in the window, it is important to apply </w:t>
      </w:r>
      <w:r w:rsidR="0061225C" w:rsidRPr="005D5FA3">
        <w:rPr>
          <w:lang w:eastAsia="ko-KR"/>
        </w:rPr>
        <w:t xml:space="preserve">the </w:t>
      </w:r>
      <w:r w:rsidR="000711C1" w:rsidRPr="005D5FA3">
        <w:rPr>
          <w:lang w:eastAsia="ko-KR"/>
        </w:rPr>
        <w:t xml:space="preserve">glue </w:t>
      </w:r>
      <w:r w:rsidR="00842981" w:rsidRPr="005D5FA3">
        <w:rPr>
          <w:lang w:eastAsia="ko-KR"/>
        </w:rPr>
        <w:t xml:space="preserve">between the margin of </w:t>
      </w:r>
      <w:r w:rsidR="0061225C" w:rsidRPr="005D5FA3">
        <w:rPr>
          <w:lang w:eastAsia="ko-KR"/>
        </w:rPr>
        <w:t xml:space="preserve">the </w:t>
      </w:r>
      <w:r w:rsidR="00842981" w:rsidRPr="005D5FA3">
        <w:rPr>
          <w:lang w:eastAsia="ko-KR"/>
        </w:rPr>
        <w:t>window and the cover glass</w:t>
      </w:r>
      <w:r w:rsidR="00334C5D" w:rsidRPr="005D5FA3">
        <w:rPr>
          <w:lang w:eastAsia="ko-KR"/>
        </w:rPr>
        <w:t>,</w:t>
      </w:r>
      <w:r w:rsidR="00842981" w:rsidRPr="005D5FA3">
        <w:rPr>
          <w:lang w:eastAsia="ko-KR"/>
        </w:rPr>
        <w:t xml:space="preserve"> but not </w:t>
      </w:r>
      <w:r w:rsidR="000711C1" w:rsidRPr="005D5FA3">
        <w:rPr>
          <w:lang w:eastAsia="ko-KR"/>
        </w:rPr>
        <w:t>on the pancreatic tissue</w:t>
      </w:r>
      <w:r w:rsidR="00334C5D" w:rsidRPr="005D5FA3">
        <w:rPr>
          <w:lang w:eastAsia="ko-KR"/>
        </w:rPr>
        <w:t>,</w:t>
      </w:r>
      <w:r w:rsidR="000711C1" w:rsidRPr="005D5FA3">
        <w:rPr>
          <w:lang w:eastAsia="ko-KR"/>
        </w:rPr>
        <w:t xml:space="preserve"> as it may </w:t>
      </w:r>
      <w:r w:rsidR="00B31C41" w:rsidRPr="005D5FA3">
        <w:rPr>
          <w:lang w:eastAsia="ko-KR"/>
        </w:rPr>
        <w:t xml:space="preserve">significantly </w:t>
      </w:r>
      <w:r w:rsidR="00842981" w:rsidRPr="005D5FA3">
        <w:rPr>
          <w:lang w:eastAsia="ko-KR"/>
        </w:rPr>
        <w:t xml:space="preserve">interrupt </w:t>
      </w:r>
      <w:r w:rsidR="00B31C41" w:rsidRPr="005D5FA3">
        <w:rPr>
          <w:lang w:eastAsia="ko-KR"/>
        </w:rPr>
        <w:t xml:space="preserve">intravital </w:t>
      </w:r>
      <w:r w:rsidR="00842981" w:rsidRPr="005D5FA3">
        <w:rPr>
          <w:lang w:eastAsia="ko-KR"/>
        </w:rPr>
        <w:t xml:space="preserve">imaging. Not only the glue itself between </w:t>
      </w:r>
      <w:r w:rsidR="0061225C" w:rsidRPr="005D5FA3">
        <w:rPr>
          <w:lang w:eastAsia="ko-KR"/>
        </w:rPr>
        <w:t xml:space="preserve">the </w:t>
      </w:r>
      <w:r w:rsidR="00842981" w:rsidRPr="005D5FA3">
        <w:rPr>
          <w:lang w:eastAsia="ko-KR"/>
        </w:rPr>
        <w:t xml:space="preserve">glass and tissue but also adjunct dust particles may induce light scattering during </w:t>
      </w:r>
      <w:r w:rsidR="00B31C41" w:rsidRPr="005D5FA3">
        <w:rPr>
          <w:lang w:eastAsia="ko-KR"/>
        </w:rPr>
        <w:t>imaging</w:t>
      </w:r>
      <w:r w:rsidR="00842981" w:rsidRPr="005D5FA3">
        <w:rPr>
          <w:lang w:eastAsia="ko-KR"/>
        </w:rPr>
        <w:t xml:space="preserve"> </w:t>
      </w:r>
      <w:r w:rsidR="0061225C" w:rsidRPr="005D5FA3">
        <w:rPr>
          <w:lang w:eastAsia="ko-KR"/>
        </w:rPr>
        <w:t xml:space="preserve">if </w:t>
      </w:r>
      <w:r w:rsidR="000711C1" w:rsidRPr="005D5FA3">
        <w:rPr>
          <w:lang w:eastAsia="ko-KR"/>
        </w:rPr>
        <w:t xml:space="preserve">the glue </w:t>
      </w:r>
      <w:r w:rsidR="0061225C" w:rsidRPr="005D5FA3">
        <w:rPr>
          <w:lang w:eastAsia="ko-KR"/>
        </w:rPr>
        <w:t xml:space="preserve">is </w:t>
      </w:r>
      <w:r w:rsidR="000711C1" w:rsidRPr="005D5FA3">
        <w:rPr>
          <w:lang w:eastAsia="ko-KR"/>
        </w:rPr>
        <w:t xml:space="preserve">directly applied </w:t>
      </w:r>
      <w:r w:rsidR="0061225C" w:rsidRPr="005D5FA3">
        <w:rPr>
          <w:lang w:eastAsia="ko-KR"/>
        </w:rPr>
        <w:t>to</w:t>
      </w:r>
      <w:r w:rsidR="000711C1" w:rsidRPr="005D5FA3">
        <w:rPr>
          <w:lang w:eastAsia="ko-KR"/>
        </w:rPr>
        <w:t xml:space="preserve"> the tissue. In addition</w:t>
      </w:r>
      <w:r w:rsidR="00842981" w:rsidRPr="005D5FA3">
        <w:rPr>
          <w:lang w:eastAsia="ko-KR"/>
        </w:rPr>
        <w:t xml:space="preserve">, </w:t>
      </w:r>
      <w:r w:rsidR="0061225C" w:rsidRPr="005D5FA3">
        <w:rPr>
          <w:lang w:eastAsia="ko-KR"/>
        </w:rPr>
        <w:t xml:space="preserve">the </w:t>
      </w:r>
      <w:r w:rsidR="000711C1" w:rsidRPr="005D5FA3">
        <w:rPr>
          <w:lang w:eastAsia="ko-KR"/>
        </w:rPr>
        <w:t>application of</w:t>
      </w:r>
      <w:r w:rsidR="0061225C" w:rsidRPr="005D5FA3">
        <w:rPr>
          <w:lang w:eastAsia="ko-KR"/>
        </w:rPr>
        <w:t xml:space="preserve"> the</w:t>
      </w:r>
      <w:r w:rsidR="000711C1" w:rsidRPr="005D5FA3">
        <w:rPr>
          <w:lang w:eastAsia="ko-KR"/>
        </w:rPr>
        <w:t xml:space="preserve"> adhesive may </w:t>
      </w:r>
      <w:r w:rsidR="00334C5D" w:rsidRPr="005D5FA3">
        <w:rPr>
          <w:lang w:eastAsia="ko-KR"/>
        </w:rPr>
        <w:t>have</w:t>
      </w:r>
      <w:r w:rsidR="000711C1" w:rsidRPr="005D5FA3">
        <w:rPr>
          <w:lang w:eastAsia="ko-KR"/>
        </w:rPr>
        <w:t xml:space="preserve"> toxic and non-physiological effects on</w:t>
      </w:r>
      <w:r w:rsidR="0061225C" w:rsidRPr="005D5FA3">
        <w:rPr>
          <w:lang w:eastAsia="ko-KR"/>
        </w:rPr>
        <w:t xml:space="preserve"> the</w:t>
      </w:r>
      <w:r w:rsidR="000711C1" w:rsidRPr="005D5FA3">
        <w:rPr>
          <w:lang w:eastAsia="ko-KR"/>
        </w:rPr>
        <w:t xml:space="preserve"> pancreas.</w:t>
      </w:r>
    </w:p>
    <w:p w14:paraId="24C2DDFB" w14:textId="62CAAD4A" w:rsidR="000711C1" w:rsidRPr="005D5FA3" w:rsidRDefault="000711C1" w:rsidP="005D5FA3">
      <w:pPr>
        <w:rPr>
          <w:lang w:eastAsia="ko-KR"/>
        </w:rPr>
      </w:pPr>
    </w:p>
    <w:p w14:paraId="0C870997" w14:textId="55618971" w:rsidR="00842981" w:rsidRPr="005D5FA3" w:rsidRDefault="000711C1" w:rsidP="005D5FA3">
      <w:pPr>
        <w:rPr>
          <w:lang w:eastAsia="ko-KR"/>
        </w:rPr>
      </w:pPr>
      <w:r w:rsidRPr="005D5FA3">
        <w:rPr>
          <w:rFonts w:hint="eastAsia"/>
          <w:lang w:eastAsia="ko-KR"/>
        </w:rPr>
        <w:t>T</w:t>
      </w:r>
      <w:r w:rsidRPr="005D5FA3">
        <w:rPr>
          <w:lang w:eastAsia="ko-KR"/>
        </w:rPr>
        <w:t>he second step is the amount of pancreatic tissue placed on the metal</w:t>
      </w:r>
      <w:r w:rsidR="00334C5D" w:rsidRPr="005D5FA3">
        <w:rPr>
          <w:lang w:eastAsia="ko-KR"/>
        </w:rPr>
        <w:t>-</w:t>
      </w:r>
      <w:r w:rsidR="00B31C41" w:rsidRPr="005D5FA3">
        <w:rPr>
          <w:lang w:eastAsia="ko-KR"/>
        </w:rPr>
        <w:t xml:space="preserve">supporting base </w:t>
      </w:r>
      <w:r w:rsidRPr="005D5FA3">
        <w:rPr>
          <w:lang w:eastAsia="ko-KR"/>
        </w:rPr>
        <w:t xml:space="preserve">plate. </w:t>
      </w:r>
      <w:r w:rsidR="0061225C" w:rsidRPr="005D5FA3">
        <w:rPr>
          <w:lang w:eastAsia="ko-KR"/>
        </w:rPr>
        <w:t xml:space="preserve">Because the </w:t>
      </w:r>
      <w:r w:rsidRPr="005D5FA3">
        <w:rPr>
          <w:lang w:eastAsia="ko-KR"/>
        </w:rPr>
        <w:t xml:space="preserve">pancreatic tissue is </w:t>
      </w:r>
      <w:r w:rsidR="0061225C" w:rsidRPr="005D5FA3">
        <w:rPr>
          <w:lang w:eastAsia="ko-KR"/>
        </w:rPr>
        <w:t xml:space="preserve">a </w:t>
      </w:r>
      <w:r w:rsidRPr="005D5FA3">
        <w:rPr>
          <w:lang w:eastAsia="ko-KR"/>
        </w:rPr>
        <w:t xml:space="preserve">sheet-like structure, the volume of pancreatic tissue on the plate </w:t>
      </w:r>
      <w:r w:rsidR="0061225C" w:rsidRPr="005D5FA3">
        <w:rPr>
          <w:lang w:eastAsia="ko-KR"/>
        </w:rPr>
        <w:t xml:space="preserve">needs to </w:t>
      </w:r>
      <w:r w:rsidRPr="005D5FA3">
        <w:rPr>
          <w:lang w:eastAsia="ko-KR"/>
        </w:rPr>
        <w:t xml:space="preserve">be controlled. If too </w:t>
      </w:r>
      <w:r w:rsidR="0061225C" w:rsidRPr="005D5FA3">
        <w:rPr>
          <w:lang w:eastAsia="ko-KR"/>
        </w:rPr>
        <w:t xml:space="preserve">large a </w:t>
      </w:r>
      <w:r w:rsidRPr="005D5FA3">
        <w:rPr>
          <w:lang w:eastAsia="ko-KR"/>
        </w:rPr>
        <w:t xml:space="preserve">volume is placed on the plate, the glue applied </w:t>
      </w:r>
      <w:r w:rsidR="0061225C" w:rsidRPr="005D5FA3">
        <w:rPr>
          <w:lang w:eastAsia="ko-KR"/>
        </w:rPr>
        <w:t>to</w:t>
      </w:r>
      <w:r w:rsidRPr="005D5FA3">
        <w:rPr>
          <w:lang w:eastAsia="ko-KR"/>
        </w:rPr>
        <w:t xml:space="preserve"> the margin of the ring might adhere to the tissue</w:t>
      </w:r>
      <w:r w:rsidR="0061225C" w:rsidRPr="005D5FA3">
        <w:rPr>
          <w:lang w:eastAsia="ko-KR"/>
        </w:rPr>
        <w:t>,</w:t>
      </w:r>
      <w:r w:rsidR="008814D5" w:rsidRPr="005D5FA3">
        <w:rPr>
          <w:lang w:eastAsia="ko-KR"/>
        </w:rPr>
        <w:t xml:space="preserve"> and </w:t>
      </w:r>
      <w:r w:rsidR="00893B32" w:rsidRPr="005D5FA3">
        <w:rPr>
          <w:lang w:eastAsia="ko-KR"/>
        </w:rPr>
        <w:t xml:space="preserve">the </w:t>
      </w:r>
      <w:r w:rsidR="008814D5" w:rsidRPr="005D5FA3">
        <w:rPr>
          <w:lang w:eastAsia="ko-KR"/>
        </w:rPr>
        <w:t>mass effect might hamper the perfusion of the pancreas.</w:t>
      </w:r>
      <w:r w:rsidRPr="005D5FA3">
        <w:rPr>
          <w:lang w:eastAsia="ko-KR"/>
        </w:rPr>
        <w:t xml:space="preserve"> On the other hand, if too small</w:t>
      </w:r>
      <w:r w:rsidR="0061225C" w:rsidRPr="005D5FA3">
        <w:rPr>
          <w:lang w:eastAsia="ko-KR"/>
        </w:rPr>
        <w:t xml:space="preserve"> a</w:t>
      </w:r>
      <w:r w:rsidRPr="005D5FA3">
        <w:rPr>
          <w:lang w:eastAsia="ko-KR"/>
        </w:rPr>
        <w:t xml:space="preserve"> volume is placed on there, the field of view </w:t>
      </w:r>
      <w:r w:rsidR="00842981" w:rsidRPr="005D5FA3">
        <w:rPr>
          <w:lang w:eastAsia="ko-KR"/>
        </w:rPr>
        <w:t xml:space="preserve">that can be visualized </w:t>
      </w:r>
      <w:r w:rsidRPr="005D5FA3">
        <w:rPr>
          <w:lang w:eastAsia="ko-KR"/>
        </w:rPr>
        <w:t xml:space="preserve">might be limited. This protocol of </w:t>
      </w:r>
      <w:r w:rsidR="00842981" w:rsidRPr="005D5FA3">
        <w:rPr>
          <w:lang w:eastAsia="ko-KR"/>
        </w:rPr>
        <w:t xml:space="preserve">surgery on </w:t>
      </w:r>
      <w:r w:rsidR="00893B32" w:rsidRPr="005D5FA3">
        <w:rPr>
          <w:lang w:eastAsia="ko-KR"/>
        </w:rPr>
        <w:t xml:space="preserve">the </w:t>
      </w:r>
      <w:r w:rsidRPr="005D5FA3">
        <w:rPr>
          <w:lang w:eastAsia="ko-KR"/>
        </w:rPr>
        <w:t>window m</w:t>
      </w:r>
      <w:r w:rsidR="00334C5D" w:rsidRPr="005D5FA3">
        <w:rPr>
          <w:lang w:eastAsia="ko-KR"/>
        </w:rPr>
        <w:t>ay</w:t>
      </w:r>
      <w:r w:rsidRPr="005D5FA3">
        <w:rPr>
          <w:lang w:eastAsia="ko-KR"/>
        </w:rPr>
        <w:t xml:space="preserve"> </w:t>
      </w:r>
      <w:r w:rsidR="0061225C" w:rsidRPr="005D5FA3">
        <w:rPr>
          <w:lang w:eastAsia="ko-KR"/>
        </w:rPr>
        <w:t xml:space="preserve">require several </w:t>
      </w:r>
      <w:r w:rsidR="00334C5D" w:rsidRPr="005D5FA3">
        <w:rPr>
          <w:lang w:eastAsia="ko-KR"/>
        </w:rPr>
        <w:t>trials to meet a consistent standard</w:t>
      </w:r>
      <w:r w:rsidRPr="005D5FA3">
        <w:rPr>
          <w:lang w:eastAsia="ko-KR"/>
        </w:rPr>
        <w:t>.</w:t>
      </w:r>
    </w:p>
    <w:p w14:paraId="5EBAB30F" w14:textId="4337A0BB" w:rsidR="00EE14E8" w:rsidRPr="005D5FA3" w:rsidRDefault="00EE14E8" w:rsidP="005D5FA3">
      <w:pPr>
        <w:rPr>
          <w:lang w:eastAsia="ko-KR"/>
        </w:rPr>
      </w:pPr>
      <w:bookmarkStart w:id="8" w:name="_Hlk66311397"/>
    </w:p>
    <w:p w14:paraId="481DF5F5" w14:textId="5A5E84D5" w:rsidR="00EE14E8" w:rsidRPr="005D5FA3" w:rsidRDefault="005831FC" w:rsidP="005D5FA3">
      <w:pPr>
        <w:rPr>
          <w:lang w:eastAsia="ko-KR"/>
        </w:rPr>
      </w:pPr>
      <w:bookmarkStart w:id="9" w:name="_Hlk66100203"/>
      <w:r w:rsidRPr="005D5FA3">
        <w:rPr>
          <w:lang w:eastAsia="ko-KR"/>
        </w:rPr>
        <w:t xml:space="preserve">For long-term imaging over a period of </w:t>
      </w:r>
      <w:r w:rsidR="004D6BA9">
        <w:rPr>
          <w:lang w:eastAsia="ko-KR"/>
        </w:rPr>
        <w:t>3</w:t>
      </w:r>
      <w:r w:rsidR="004D6BA9" w:rsidRPr="005D5FA3">
        <w:rPr>
          <w:lang w:eastAsia="ko-KR"/>
        </w:rPr>
        <w:t xml:space="preserve"> </w:t>
      </w:r>
      <w:r w:rsidRPr="005D5FA3">
        <w:rPr>
          <w:lang w:eastAsia="ko-KR"/>
        </w:rPr>
        <w:t xml:space="preserve">weeks, the most concerning issue was potential damage </w:t>
      </w:r>
      <w:r w:rsidR="00334C5D" w:rsidRPr="005D5FA3">
        <w:rPr>
          <w:lang w:eastAsia="ko-KR"/>
        </w:rPr>
        <w:t>to</w:t>
      </w:r>
      <w:r w:rsidRPr="005D5FA3">
        <w:rPr>
          <w:lang w:eastAsia="ko-KR"/>
        </w:rPr>
        <w:t xml:space="preserve"> the pancreatic imaging window. Unintended destruction of the cover glass in the pancreatic imaging window could occur during the long-term observation period. To prevent </w:t>
      </w:r>
      <w:r w:rsidR="002F7D6C" w:rsidRPr="005D5FA3">
        <w:rPr>
          <w:lang w:eastAsia="ko-KR"/>
        </w:rPr>
        <w:t>this</w:t>
      </w:r>
      <w:r w:rsidRPr="005D5FA3">
        <w:rPr>
          <w:lang w:eastAsia="ko-KR"/>
        </w:rPr>
        <w:t xml:space="preserve">, the mouse with the window must be </w:t>
      </w:r>
      <w:r w:rsidR="002F7D6C" w:rsidRPr="005D5FA3">
        <w:rPr>
          <w:lang w:eastAsia="ko-KR"/>
        </w:rPr>
        <w:t>house</w:t>
      </w:r>
      <w:r w:rsidRPr="005D5FA3">
        <w:rPr>
          <w:lang w:eastAsia="ko-KR"/>
        </w:rPr>
        <w:t>d separately</w:t>
      </w:r>
      <w:r w:rsidR="002F7D6C" w:rsidRPr="005D5FA3">
        <w:rPr>
          <w:lang w:eastAsia="ko-KR"/>
        </w:rPr>
        <w:t>,</w:t>
      </w:r>
      <w:r w:rsidRPr="005D5FA3">
        <w:rPr>
          <w:lang w:eastAsia="ko-KR"/>
        </w:rPr>
        <w:t xml:space="preserve"> and hard objects with sharp edges should be removed from the cage. The euthanasia of mice should be considered </w:t>
      </w:r>
      <w:r w:rsidR="002F7D6C" w:rsidRPr="005D5FA3">
        <w:rPr>
          <w:lang w:eastAsia="ko-KR"/>
        </w:rPr>
        <w:t>should</w:t>
      </w:r>
      <w:r w:rsidRPr="005D5FA3">
        <w:rPr>
          <w:lang w:eastAsia="ko-KR"/>
        </w:rPr>
        <w:t xml:space="preserve"> the </w:t>
      </w:r>
      <w:r w:rsidR="002F7D6C" w:rsidRPr="005D5FA3">
        <w:rPr>
          <w:lang w:eastAsia="ko-KR"/>
        </w:rPr>
        <w:t xml:space="preserve">cover glass </w:t>
      </w:r>
      <w:r w:rsidRPr="005D5FA3">
        <w:rPr>
          <w:lang w:eastAsia="ko-KR"/>
        </w:rPr>
        <w:t xml:space="preserve">break, </w:t>
      </w:r>
      <w:r w:rsidR="002F7D6C" w:rsidRPr="005D5FA3">
        <w:rPr>
          <w:lang w:eastAsia="ko-KR"/>
        </w:rPr>
        <w:t xml:space="preserve">if there are </w:t>
      </w:r>
      <w:r w:rsidRPr="005D5FA3">
        <w:rPr>
          <w:lang w:eastAsia="ko-KR"/>
        </w:rPr>
        <w:t>the severe sign</w:t>
      </w:r>
      <w:r w:rsidR="002F7D6C" w:rsidRPr="005D5FA3">
        <w:rPr>
          <w:lang w:eastAsia="ko-KR"/>
        </w:rPr>
        <w:t>s</w:t>
      </w:r>
      <w:r w:rsidRPr="005D5FA3">
        <w:rPr>
          <w:lang w:eastAsia="ko-KR"/>
        </w:rPr>
        <w:t xml:space="preserve"> of inflammation near the window, or </w:t>
      </w:r>
      <w:r w:rsidR="002F7D6C" w:rsidRPr="005D5FA3">
        <w:rPr>
          <w:lang w:eastAsia="ko-KR"/>
        </w:rPr>
        <w:t xml:space="preserve">if the animal appears to be in </w:t>
      </w:r>
      <w:r w:rsidRPr="005D5FA3">
        <w:rPr>
          <w:lang w:eastAsia="ko-KR"/>
        </w:rPr>
        <w:t>distress. In our experience, mice with the pancreatic imaging window were able to eat and exercise</w:t>
      </w:r>
      <w:r w:rsidR="002F7D6C" w:rsidRPr="005D5FA3">
        <w:rPr>
          <w:lang w:eastAsia="ko-KR"/>
        </w:rPr>
        <w:t xml:space="preserve"> normally</w:t>
      </w:r>
      <w:r w:rsidRPr="005D5FA3">
        <w:rPr>
          <w:lang w:eastAsia="ko-KR"/>
        </w:rPr>
        <w:t xml:space="preserve"> when the recovery after the surgery was appropriate and no other complication was developed.</w:t>
      </w:r>
    </w:p>
    <w:bookmarkEnd w:id="8"/>
    <w:bookmarkEnd w:id="9"/>
    <w:p w14:paraId="7889246D" w14:textId="0680D9F4" w:rsidR="00482A5D" w:rsidRPr="005D5FA3" w:rsidRDefault="00482A5D" w:rsidP="005D5FA3">
      <w:pPr>
        <w:rPr>
          <w:lang w:eastAsia="ko-KR"/>
        </w:rPr>
      </w:pPr>
    </w:p>
    <w:p w14:paraId="1836154C" w14:textId="2CC6DE9F" w:rsidR="00482A5D" w:rsidRPr="005D5FA3" w:rsidRDefault="005831FC" w:rsidP="005D5FA3">
      <w:bookmarkStart w:id="10" w:name="_Hlk66100236"/>
      <w:r w:rsidRPr="005D5FA3">
        <w:rPr>
          <w:lang w:eastAsia="ko-KR"/>
        </w:rPr>
        <w:t>In our previous experience with the abdominal imaging window, we failed to acquire high-quality cellular level imaging as well as longitudinal tracking of the same spots over multiple days. Compared to the abdominal imaging window</w:t>
      </w:r>
      <w:r w:rsidR="004D6BA9">
        <w:rPr>
          <w:lang w:eastAsia="ko-KR"/>
        </w:rPr>
        <w:t>,</w:t>
      </w:r>
      <w:r w:rsidRPr="005D5FA3">
        <w:rPr>
          <w:lang w:eastAsia="ko-KR"/>
        </w:rPr>
        <w:t xml:space="preserve"> which provides a diverse platform for various abdominal organs, the pancreatic imaging window is further specified for imaging the pancreas as well as other organs </w:t>
      </w:r>
      <w:r w:rsidR="002F7D6C" w:rsidRPr="005D5FA3">
        <w:rPr>
          <w:lang w:eastAsia="ko-KR"/>
        </w:rPr>
        <w:t>that</w:t>
      </w:r>
      <w:r w:rsidRPr="005D5FA3">
        <w:rPr>
          <w:lang w:eastAsia="ko-KR"/>
        </w:rPr>
        <w:t xml:space="preserve"> are soft and easily influenced by movements such as mesentery, spleen, and small bowel. However, the liver and kidney might be unfeasible </w:t>
      </w:r>
      <w:r w:rsidR="002F7D6C" w:rsidRPr="005D5FA3">
        <w:rPr>
          <w:lang w:eastAsia="ko-KR"/>
        </w:rPr>
        <w:t>in</w:t>
      </w:r>
      <w:r w:rsidRPr="005D5FA3">
        <w:rPr>
          <w:lang w:eastAsia="ko-KR"/>
        </w:rPr>
        <w:t xml:space="preserve"> the pancreatic imaging window </w:t>
      </w:r>
      <w:r w:rsidR="002F7D6C" w:rsidRPr="005D5FA3">
        <w:rPr>
          <w:lang w:eastAsia="ko-KR"/>
        </w:rPr>
        <w:t xml:space="preserve">because of </w:t>
      </w:r>
      <w:r w:rsidRPr="005D5FA3">
        <w:rPr>
          <w:lang w:eastAsia="ko-KR"/>
        </w:rPr>
        <w:t>the limited space.</w:t>
      </w:r>
    </w:p>
    <w:bookmarkEnd w:id="10"/>
    <w:p w14:paraId="7FE4EDE3" w14:textId="77777777" w:rsidR="00842981" w:rsidRPr="005D5FA3" w:rsidRDefault="00842981" w:rsidP="005D5FA3">
      <w:pPr>
        <w:rPr>
          <w:lang w:eastAsia="ko-KR"/>
        </w:rPr>
      </w:pPr>
    </w:p>
    <w:p w14:paraId="231BC77B" w14:textId="0EBC8EBD" w:rsidR="00842981" w:rsidRPr="005D5FA3" w:rsidRDefault="00357EC0" w:rsidP="005D5FA3">
      <w:pPr>
        <w:rPr>
          <w:lang w:eastAsia="ko-KR"/>
        </w:rPr>
      </w:pPr>
      <w:r w:rsidRPr="005D5FA3">
        <w:rPr>
          <w:lang w:eastAsia="ko-KR"/>
        </w:rPr>
        <w:t>While th</w:t>
      </w:r>
      <w:r w:rsidR="00842981" w:rsidRPr="005D5FA3">
        <w:rPr>
          <w:lang w:eastAsia="ko-KR"/>
        </w:rPr>
        <w:t>e</w:t>
      </w:r>
      <w:r w:rsidRPr="005D5FA3">
        <w:rPr>
          <w:lang w:eastAsia="ko-KR"/>
        </w:rPr>
        <w:t xml:space="preserve"> combination of </w:t>
      </w:r>
      <w:r w:rsidR="0061225C" w:rsidRPr="005D5FA3">
        <w:rPr>
          <w:lang w:eastAsia="ko-KR"/>
        </w:rPr>
        <w:t xml:space="preserve">a </w:t>
      </w:r>
      <w:r w:rsidRPr="005D5FA3">
        <w:rPr>
          <w:lang w:eastAsia="ko-KR"/>
        </w:rPr>
        <w:t>fluorescent mouse, cell</w:t>
      </w:r>
      <w:r w:rsidR="0061225C" w:rsidRPr="005D5FA3">
        <w:rPr>
          <w:lang w:eastAsia="ko-KR"/>
        </w:rPr>
        <w:t>s</w:t>
      </w:r>
      <w:r w:rsidRPr="005D5FA3">
        <w:rPr>
          <w:lang w:eastAsia="ko-KR"/>
        </w:rPr>
        <w:t>, and antibody probes enables</w:t>
      </w:r>
      <w:r w:rsidR="0061225C" w:rsidRPr="005D5FA3">
        <w:rPr>
          <w:lang w:eastAsia="ko-KR"/>
        </w:rPr>
        <w:t xml:space="preserve"> the</w:t>
      </w:r>
      <w:r w:rsidRPr="005D5FA3">
        <w:rPr>
          <w:lang w:eastAsia="ko-KR"/>
        </w:rPr>
        <w:t xml:space="preserve"> visualization of </w:t>
      </w:r>
      <w:r w:rsidR="0061225C" w:rsidRPr="005D5FA3">
        <w:rPr>
          <w:lang w:eastAsia="ko-KR"/>
        </w:rPr>
        <w:t xml:space="preserve">the </w:t>
      </w:r>
      <w:r w:rsidRPr="005D5FA3">
        <w:rPr>
          <w:lang w:eastAsia="ko-KR"/>
        </w:rPr>
        <w:t>dynamic interaction</w:t>
      </w:r>
      <w:r w:rsidR="0061225C" w:rsidRPr="005D5FA3">
        <w:rPr>
          <w:lang w:eastAsia="ko-KR"/>
        </w:rPr>
        <w:t>s</w:t>
      </w:r>
      <w:r w:rsidRPr="005D5FA3">
        <w:rPr>
          <w:lang w:eastAsia="ko-KR"/>
        </w:rPr>
        <w:t xml:space="preserve"> between endothelial cells and either</w:t>
      </w:r>
      <w:r w:rsidR="0061225C" w:rsidRPr="005D5FA3">
        <w:rPr>
          <w:lang w:eastAsia="ko-KR"/>
        </w:rPr>
        <w:t xml:space="preserve"> the</w:t>
      </w:r>
      <w:r w:rsidRPr="005D5FA3">
        <w:rPr>
          <w:lang w:eastAsia="ko-KR"/>
        </w:rPr>
        <w:t xml:space="preserve"> islets or cancer cells, the protocol described here could be reproduced </w:t>
      </w:r>
      <w:r w:rsidR="0061225C" w:rsidRPr="005D5FA3">
        <w:rPr>
          <w:lang w:eastAsia="ko-KR"/>
        </w:rPr>
        <w:t xml:space="preserve">with </w:t>
      </w:r>
      <w:r w:rsidRPr="005D5FA3">
        <w:rPr>
          <w:lang w:eastAsia="ko-KR"/>
        </w:rPr>
        <w:t>other composition</w:t>
      </w:r>
      <w:r w:rsidR="0061225C" w:rsidRPr="005D5FA3">
        <w:rPr>
          <w:lang w:eastAsia="ko-KR"/>
        </w:rPr>
        <w:t>s</w:t>
      </w:r>
      <w:r w:rsidRPr="005D5FA3">
        <w:rPr>
          <w:lang w:eastAsia="ko-KR"/>
        </w:rPr>
        <w:t xml:space="preserve"> of fluorescent</w:t>
      </w:r>
      <w:r w:rsidR="00893B32" w:rsidRPr="005D5FA3">
        <w:rPr>
          <w:lang w:eastAsia="ko-KR"/>
        </w:rPr>
        <w:t>-</w:t>
      </w:r>
      <w:r w:rsidRPr="005D5FA3">
        <w:rPr>
          <w:lang w:eastAsia="ko-KR"/>
        </w:rPr>
        <w:t xml:space="preserve">labeled cells or molecular probes suitable </w:t>
      </w:r>
      <w:r w:rsidR="0061225C" w:rsidRPr="005D5FA3">
        <w:rPr>
          <w:lang w:eastAsia="ko-KR"/>
        </w:rPr>
        <w:t xml:space="preserve">for </w:t>
      </w:r>
      <w:r w:rsidRPr="005D5FA3">
        <w:rPr>
          <w:lang w:eastAsia="ko-KR"/>
        </w:rPr>
        <w:t>each respective condition.</w:t>
      </w:r>
      <w:r w:rsidR="005F0C3A" w:rsidRPr="005D5FA3">
        <w:rPr>
          <w:lang w:eastAsia="ko-KR"/>
        </w:rPr>
        <w:t xml:space="preserve"> </w:t>
      </w:r>
      <w:r w:rsidR="00842981" w:rsidRPr="005D5FA3">
        <w:rPr>
          <w:lang w:eastAsia="ko-KR"/>
        </w:rPr>
        <w:t>Furthermore, expansive a</w:t>
      </w:r>
      <w:r w:rsidR="005F0C3A" w:rsidRPr="005D5FA3">
        <w:rPr>
          <w:lang w:eastAsia="ko-KR"/>
        </w:rPr>
        <w:t>pplication</w:t>
      </w:r>
      <w:r w:rsidR="002F7D6C" w:rsidRPr="005D5FA3">
        <w:rPr>
          <w:lang w:eastAsia="ko-KR"/>
        </w:rPr>
        <w:t>s</w:t>
      </w:r>
      <w:r w:rsidR="005F0C3A" w:rsidRPr="005D5FA3">
        <w:rPr>
          <w:lang w:eastAsia="ko-KR"/>
        </w:rPr>
        <w:t xml:space="preserve"> </w:t>
      </w:r>
      <w:r w:rsidR="00842981" w:rsidRPr="005D5FA3">
        <w:rPr>
          <w:lang w:eastAsia="ko-KR"/>
        </w:rPr>
        <w:t xml:space="preserve">integrated with our method </w:t>
      </w:r>
      <w:r w:rsidR="002F7D6C" w:rsidRPr="005D5FA3">
        <w:rPr>
          <w:lang w:eastAsia="ko-KR"/>
        </w:rPr>
        <w:t>are</w:t>
      </w:r>
      <w:r w:rsidR="00842981" w:rsidRPr="005D5FA3">
        <w:rPr>
          <w:lang w:eastAsia="ko-KR"/>
        </w:rPr>
        <w:t xml:space="preserve"> expected</w:t>
      </w:r>
      <w:r w:rsidR="002F7D6C" w:rsidRPr="005D5FA3">
        <w:rPr>
          <w:lang w:eastAsia="ko-KR"/>
        </w:rPr>
        <w:t>,</w:t>
      </w:r>
      <w:r w:rsidR="0061225C" w:rsidRPr="005D5FA3">
        <w:rPr>
          <w:lang w:eastAsia="ko-KR"/>
        </w:rPr>
        <w:t xml:space="preserve"> </w:t>
      </w:r>
      <w:r w:rsidR="00842981" w:rsidRPr="005D5FA3">
        <w:rPr>
          <w:lang w:eastAsia="ko-KR"/>
        </w:rPr>
        <w:t>such as</w:t>
      </w:r>
      <w:r w:rsidR="0061225C" w:rsidRPr="005D5FA3">
        <w:rPr>
          <w:lang w:eastAsia="ko-KR"/>
        </w:rPr>
        <w:t xml:space="preserve"> the</w:t>
      </w:r>
      <w:r w:rsidR="005F0C3A" w:rsidRPr="005D5FA3">
        <w:rPr>
          <w:lang w:eastAsia="ko-KR"/>
        </w:rPr>
        <w:t xml:space="preserve"> </w:t>
      </w:r>
      <w:proofErr w:type="spellStart"/>
      <w:r w:rsidR="00842981" w:rsidRPr="005D5FA3">
        <w:rPr>
          <w:lang w:eastAsia="ko-KR"/>
        </w:rPr>
        <w:t>CpepSfGFP</w:t>
      </w:r>
      <w:proofErr w:type="spellEnd"/>
      <w:r w:rsidR="00842981" w:rsidRPr="005D5FA3">
        <w:rPr>
          <w:lang w:eastAsia="ko-KR"/>
        </w:rPr>
        <w:t xml:space="preserve"> reporter mouse with insulin secretion</w:t>
      </w:r>
      <w:r w:rsidR="00842981" w:rsidRPr="005D5FA3">
        <w:rPr>
          <w:lang w:eastAsia="ko-KR"/>
        </w:rPr>
        <w:fldChar w:fldCharType="begin">
          <w:fldData xml:space="preserve">PEVuZE5vdGU+PENpdGU+PEF1dGhvcj5aaHU8L0F1dGhvcj48WWVhcj4yMDE2PC9ZZWFyPjxSZWNO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</w:fldData>
        </w:fldChar>
      </w:r>
      <w:r w:rsidR="004909EC">
        <w:rPr>
          <w:lang w:eastAsia="ko-KR"/>
        </w:rPr>
        <w:instrText xml:space="preserve"> ADDIN EN.CITE </w:instrText>
      </w:r>
      <w:r w:rsidR="004909EC">
        <w:rPr>
          <w:lang w:eastAsia="ko-KR"/>
        </w:rPr>
        <w:fldChar w:fldCharType="begin">
          <w:fldData xml:space="preserve">PEVuZE5vdGU+PENpdGU+PEF1dGhvcj5aaHU8L0F1dGhvcj48WWVhcj4yMDE2PC9ZZWFyPjxSZWNO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</w:fldData>
        </w:fldChar>
      </w:r>
      <w:r w:rsidR="004909EC">
        <w:rPr>
          <w:lang w:eastAsia="ko-KR"/>
        </w:rPr>
        <w:instrText xml:space="preserve"> ADDIN EN.CITE.DATA </w:instrText>
      </w:r>
      <w:r w:rsidR="004909EC">
        <w:rPr>
          <w:lang w:eastAsia="ko-KR"/>
        </w:rPr>
      </w:r>
      <w:r w:rsidR="004909EC">
        <w:rPr>
          <w:lang w:eastAsia="ko-KR"/>
        </w:rPr>
        <w:fldChar w:fldCharType="end"/>
      </w:r>
      <w:r w:rsidR="00842981" w:rsidRPr="005D5FA3">
        <w:rPr>
          <w:lang w:eastAsia="ko-KR"/>
        </w:rPr>
      </w:r>
      <w:r w:rsidR="00842981" w:rsidRPr="005D5FA3">
        <w:rPr>
          <w:lang w:eastAsia="ko-KR"/>
        </w:rPr>
        <w:fldChar w:fldCharType="separate"/>
      </w:r>
      <w:r w:rsidR="004909EC" w:rsidRPr="004909EC">
        <w:rPr>
          <w:noProof/>
          <w:vertAlign w:val="superscript"/>
          <w:lang w:eastAsia="ko-KR"/>
        </w:rPr>
        <w:t>9,30</w:t>
      </w:r>
      <w:r w:rsidR="00842981" w:rsidRPr="005D5FA3">
        <w:rPr>
          <w:lang w:eastAsia="ko-KR"/>
        </w:rPr>
        <w:fldChar w:fldCharType="end"/>
      </w:r>
      <w:r w:rsidR="00842981" w:rsidRPr="005D5FA3">
        <w:rPr>
          <w:lang w:eastAsia="ko-KR"/>
        </w:rPr>
        <w:t>, AAV8-mediated gene delivery targeting reactive oxygen species (ROS)</w:t>
      </w:r>
      <w:r w:rsidR="00842981" w:rsidRPr="005D5FA3">
        <w:rPr>
          <w:lang w:eastAsia="ko-KR"/>
        </w:rPr>
        <w:fldChar w:fldCharType="begin">
          <w:fldData xml:space="preserve">PEVuZE5vdGU+PENpdGU+PEF1dGhvcj5SZWlzc2F1czwvQXV0aG9yPjxZZWFyPjIwMTk8L1llYXI+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</w:fldData>
        </w:fldChar>
      </w:r>
      <w:r w:rsidR="004909EC">
        <w:rPr>
          <w:lang w:eastAsia="ko-KR"/>
        </w:rPr>
        <w:instrText xml:space="preserve"> ADDIN EN.CITE </w:instrText>
      </w:r>
      <w:r w:rsidR="004909EC">
        <w:rPr>
          <w:lang w:eastAsia="ko-KR"/>
        </w:rPr>
        <w:fldChar w:fldCharType="begin">
          <w:fldData xml:space="preserve">PEVuZE5vdGU+PENpdGU+PEF1dGhvcj5SZWlzc2F1czwvQXV0aG9yPjxZZWFyPjIwMTk8L1llYXI+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</w:fldData>
        </w:fldChar>
      </w:r>
      <w:r w:rsidR="004909EC">
        <w:rPr>
          <w:lang w:eastAsia="ko-KR"/>
        </w:rPr>
        <w:instrText xml:space="preserve"> ADDIN EN.CITE.DATA </w:instrText>
      </w:r>
      <w:r w:rsidR="004909EC">
        <w:rPr>
          <w:lang w:eastAsia="ko-KR"/>
        </w:rPr>
      </w:r>
      <w:r w:rsidR="004909EC">
        <w:rPr>
          <w:lang w:eastAsia="ko-KR"/>
        </w:rPr>
        <w:fldChar w:fldCharType="end"/>
      </w:r>
      <w:r w:rsidR="00842981" w:rsidRPr="005D5FA3">
        <w:rPr>
          <w:lang w:eastAsia="ko-KR"/>
        </w:rPr>
      </w:r>
      <w:r w:rsidR="00842981" w:rsidRPr="005D5FA3">
        <w:rPr>
          <w:lang w:eastAsia="ko-KR"/>
        </w:rPr>
        <w:fldChar w:fldCharType="separate"/>
      </w:r>
      <w:r w:rsidR="004909EC" w:rsidRPr="004909EC">
        <w:rPr>
          <w:noProof/>
          <w:vertAlign w:val="superscript"/>
          <w:lang w:eastAsia="ko-KR"/>
        </w:rPr>
        <w:t>31</w:t>
      </w:r>
      <w:r w:rsidR="00842981" w:rsidRPr="005D5FA3">
        <w:rPr>
          <w:lang w:eastAsia="ko-KR"/>
        </w:rPr>
        <w:fldChar w:fldCharType="end"/>
      </w:r>
      <w:r w:rsidR="00842981" w:rsidRPr="005D5FA3">
        <w:rPr>
          <w:lang w:eastAsia="ko-KR"/>
        </w:rPr>
        <w:t xml:space="preserve">, </w:t>
      </w:r>
      <w:r w:rsidR="002F7D6C" w:rsidRPr="005D5FA3">
        <w:rPr>
          <w:lang w:eastAsia="ko-KR"/>
        </w:rPr>
        <w:t>or</w:t>
      </w:r>
      <w:r w:rsidR="00842981" w:rsidRPr="005D5FA3">
        <w:rPr>
          <w:lang w:eastAsia="ko-KR"/>
        </w:rPr>
        <w:t xml:space="preserve"> orthotopic tumor model</w:t>
      </w:r>
      <w:r w:rsidR="00842981" w:rsidRPr="005D5FA3">
        <w:rPr>
          <w:lang w:eastAsia="ko-KR"/>
        </w:rPr>
        <w:fldChar w:fldCharType="begin">
          <w:fldData xml:space="preserve">PEVuZE5vdGU+PENpdGU+PEF1dGhvcj5Lb25nPC9BdXRob3I+PFllYXI+MjAyMDwvWWVhcj48UmVj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</w:fldData>
        </w:fldChar>
      </w:r>
      <w:r w:rsidR="004909EC">
        <w:rPr>
          <w:lang w:eastAsia="ko-KR"/>
        </w:rPr>
        <w:instrText xml:space="preserve"> ADDIN EN.CITE </w:instrText>
      </w:r>
      <w:r w:rsidR="004909EC">
        <w:rPr>
          <w:lang w:eastAsia="ko-KR"/>
        </w:rPr>
        <w:fldChar w:fldCharType="begin">
          <w:fldData xml:space="preserve">PEVuZE5vdGU+PENpdGU+PEF1dGhvcj5Lb25nPC9BdXRob3I+PFllYXI+MjAyMDwvWWVhcj48UmVj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</w:fldData>
        </w:fldChar>
      </w:r>
      <w:r w:rsidR="004909EC">
        <w:rPr>
          <w:lang w:eastAsia="ko-KR"/>
        </w:rPr>
        <w:instrText xml:space="preserve"> ADDIN EN.CITE.DATA </w:instrText>
      </w:r>
      <w:r w:rsidR="004909EC">
        <w:rPr>
          <w:lang w:eastAsia="ko-KR"/>
        </w:rPr>
      </w:r>
      <w:r w:rsidR="004909EC">
        <w:rPr>
          <w:lang w:eastAsia="ko-KR"/>
        </w:rPr>
        <w:fldChar w:fldCharType="end"/>
      </w:r>
      <w:r w:rsidR="00842981" w:rsidRPr="005D5FA3">
        <w:rPr>
          <w:lang w:eastAsia="ko-KR"/>
        </w:rPr>
      </w:r>
      <w:r w:rsidR="00842981" w:rsidRPr="005D5FA3">
        <w:rPr>
          <w:lang w:eastAsia="ko-KR"/>
        </w:rPr>
        <w:fldChar w:fldCharType="separate"/>
      </w:r>
      <w:r w:rsidR="004909EC" w:rsidRPr="004909EC">
        <w:rPr>
          <w:noProof/>
          <w:vertAlign w:val="superscript"/>
          <w:lang w:eastAsia="ko-KR"/>
        </w:rPr>
        <w:t>32</w:t>
      </w:r>
      <w:r w:rsidR="0086288D">
        <w:rPr>
          <w:noProof/>
          <w:vertAlign w:val="superscript"/>
          <w:lang w:eastAsia="ko-KR"/>
        </w:rPr>
        <w:t>–</w:t>
      </w:r>
      <w:r w:rsidR="004909EC" w:rsidRPr="004909EC">
        <w:rPr>
          <w:noProof/>
          <w:vertAlign w:val="superscript"/>
          <w:lang w:eastAsia="ko-KR"/>
        </w:rPr>
        <w:t>34</w:t>
      </w:r>
      <w:r w:rsidR="00842981" w:rsidRPr="005D5FA3">
        <w:rPr>
          <w:lang w:eastAsia="ko-KR"/>
        </w:rPr>
        <w:fldChar w:fldCharType="end"/>
      </w:r>
      <w:r w:rsidR="00842981" w:rsidRPr="005D5FA3">
        <w:rPr>
          <w:lang w:eastAsia="ko-KR"/>
        </w:rPr>
        <w:t xml:space="preserve"> </w:t>
      </w:r>
      <w:r w:rsidR="0061225C" w:rsidRPr="005D5FA3">
        <w:rPr>
          <w:lang w:eastAsia="ko-KR"/>
        </w:rPr>
        <w:t xml:space="preserve">in which </w:t>
      </w:r>
      <w:r w:rsidR="00842981" w:rsidRPr="005D5FA3">
        <w:rPr>
          <w:lang w:eastAsia="ko-KR"/>
        </w:rPr>
        <w:t xml:space="preserve">the tumor </w:t>
      </w:r>
      <w:r w:rsidR="00842981" w:rsidRPr="005D5FA3">
        <w:rPr>
          <w:i/>
          <w:iCs/>
          <w:lang w:eastAsia="ko-KR"/>
        </w:rPr>
        <w:t>in situ</w:t>
      </w:r>
      <w:r w:rsidR="00842981" w:rsidRPr="005D5FA3">
        <w:rPr>
          <w:lang w:eastAsia="ko-KR"/>
        </w:rPr>
        <w:t xml:space="preserve"> can fully stimulate the tumor microenvironment</w:t>
      </w:r>
      <w:r w:rsidR="002F7D6C" w:rsidRPr="005D5FA3">
        <w:rPr>
          <w:lang w:eastAsia="ko-KR"/>
        </w:rPr>
        <w:t>,</w:t>
      </w:r>
      <w:r w:rsidR="00842981" w:rsidRPr="005D5FA3">
        <w:rPr>
          <w:lang w:eastAsia="ko-KR"/>
        </w:rPr>
        <w:t xml:space="preserve"> including tumorigenesis, development, and metastasis</w:t>
      </w:r>
      <w:r w:rsidR="00842981" w:rsidRPr="005D5FA3">
        <w:rPr>
          <w:lang w:eastAsia="ko-KR"/>
        </w:rPr>
        <w:fldChar w:fldCharType="begin"/>
      </w:r>
      <w:r w:rsidR="004909EC">
        <w:rPr>
          <w:lang w:eastAsia="ko-KR"/>
        </w:rPr>
        <w:instrText xml:space="preserve"> ADDIN EN.CITE &lt;EndNote&gt;&lt;Cite&gt;&lt;Author&gt;Feig&lt;/Author&gt;&lt;Year&gt;2012&lt;/Year&gt;&lt;RecNum&gt;23&lt;/RecNum&gt;&lt;DisplayText&gt;&lt;style face="superscript"&gt;35&lt;/style&gt;&lt;/DisplayText&gt;&lt;record&gt;&lt;rec-number&gt;23&lt;/rec-number&gt;&lt;foreign-keys&gt;&lt;key app="EN" db-id="x0re5twwxs9fabevvwkxw0sqpapve9p9fdss" timestamp="1611300650"&gt;23&lt;/key&gt;&lt;/foreign-keys&gt;&lt;ref-type name="Journal Article"&gt;17&lt;/ref-type&gt;&lt;contributors&gt;&lt;authors&gt;&lt;author&gt;Feig, C.&lt;/author&gt;&lt;author&gt;Gopinathan, A.&lt;/author&gt;&lt;author&gt;Neesse, A.&lt;/author&gt;&lt;author&gt;Chan, D. S.&lt;/author&gt;&lt;author&gt;Cook, N.&lt;/author&gt;&lt;author&gt;Tuveson, D. A.&lt;/author&gt;&lt;/authors&gt;&lt;/contributors&gt;&lt;auth-address&gt;Cambridge Research Institute, Cancer Research UK.&lt;/auth-address&gt;&lt;titles&gt;&lt;title&gt;The pancreas cancer microenvironment&lt;/title&gt;&lt;secondary-title&gt;Clin Cancer Res&lt;/secondary-title&gt;&lt;/titles&gt;&lt;periodical&gt;&lt;full-title&gt;Clin Cancer Res&lt;/full-title&gt;&lt;/periodical&gt;&lt;pages&gt;4266-76&lt;/pages&gt;&lt;volume&gt;18&lt;/volume&gt;&lt;number&gt;16&lt;/number&gt;&lt;edition&gt;2012/08/17&lt;/edition&gt;&lt;keywords&gt;&lt;keyword&gt;Animals&lt;/keyword&gt;&lt;keyword&gt;Carcinoma, Pancreatic Ductal/drug therapy/*pathology&lt;/keyword&gt;&lt;keyword&gt;Extracellular Matrix&lt;/keyword&gt;&lt;keyword&gt;Fibroblasts&lt;/keyword&gt;&lt;keyword&gt;Humans&lt;/keyword&gt;&lt;keyword&gt;Hypoxia&lt;/keyword&gt;&lt;keyword&gt;Pancreatic Neoplasms/drug therapy/*pathology&lt;/keyword&gt;&lt;keyword&gt;Pancreatic Stellate Cells&lt;/keyword&gt;&lt;keyword&gt;Stromal Cells&lt;/keyword&gt;&lt;keyword&gt;*Tumor Microenvironment/genetics/immunology&lt;/keyword&gt;&lt;/keywords&gt;&lt;dates&gt;&lt;year&gt;2012&lt;/year&gt;&lt;pub-dates&gt;&lt;date&gt;Aug 15&lt;/date&gt;&lt;/pub-dates&gt;&lt;/dates&gt;&lt;isbn&gt;1557-3265 (Electronic)&amp;#xD;1078-0432 (Linking)&lt;/isbn&gt;&lt;accession-num&gt;22896693&lt;/accession-num&gt;&lt;urls&gt;&lt;related-urls&gt;&lt;url&gt;https://www.ncbi.nlm.nih.gov/pubmed/22896693&lt;/url&gt;&lt;/related-urls&gt;&lt;/urls&gt;&lt;custom2&gt;PMC3442232&lt;/custom2&gt;&lt;electronic-resource-num&gt;10.1158/1078-0432.CCR-11-3114&lt;/electronic-resource-num&gt;&lt;/record&gt;&lt;/Cite&gt;&lt;/EndNote&gt;</w:instrText>
      </w:r>
      <w:r w:rsidR="00842981" w:rsidRPr="005D5FA3">
        <w:rPr>
          <w:lang w:eastAsia="ko-KR"/>
        </w:rPr>
        <w:fldChar w:fldCharType="separate"/>
      </w:r>
      <w:r w:rsidR="004909EC" w:rsidRPr="004909EC">
        <w:rPr>
          <w:noProof/>
          <w:vertAlign w:val="superscript"/>
          <w:lang w:eastAsia="ko-KR"/>
        </w:rPr>
        <w:t>35</w:t>
      </w:r>
      <w:r w:rsidR="00842981" w:rsidRPr="005D5FA3">
        <w:rPr>
          <w:lang w:eastAsia="ko-KR"/>
        </w:rPr>
        <w:fldChar w:fldCharType="end"/>
      </w:r>
      <w:r w:rsidR="00842981" w:rsidRPr="005D5FA3">
        <w:rPr>
          <w:lang w:eastAsia="ko-KR"/>
        </w:rPr>
        <w:t xml:space="preserve">. Furthermore, </w:t>
      </w:r>
      <w:r w:rsidR="00842981" w:rsidRPr="005D5FA3">
        <w:rPr>
          <w:lang w:eastAsia="ko-KR"/>
        </w:rPr>
        <w:lastRenderedPageBreak/>
        <w:t>patient</w:t>
      </w:r>
      <w:r w:rsidR="00893B32" w:rsidRPr="005D5FA3">
        <w:rPr>
          <w:lang w:eastAsia="ko-KR"/>
        </w:rPr>
        <w:t>-</w:t>
      </w:r>
      <w:r w:rsidR="00842981" w:rsidRPr="005D5FA3">
        <w:rPr>
          <w:lang w:eastAsia="ko-KR"/>
        </w:rPr>
        <w:t>derived xenograft model</w:t>
      </w:r>
      <w:r w:rsidR="0061225C" w:rsidRPr="005D5FA3">
        <w:rPr>
          <w:lang w:eastAsia="ko-KR"/>
        </w:rPr>
        <w:t>s</w:t>
      </w:r>
      <w:r w:rsidR="00842981" w:rsidRPr="005D5FA3">
        <w:rPr>
          <w:lang w:eastAsia="ko-KR"/>
        </w:rPr>
        <w:t xml:space="preserve"> </w:t>
      </w:r>
      <w:r w:rsidR="002F7D6C" w:rsidRPr="005D5FA3">
        <w:rPr>
          <w:lang w:eastAsia="ko-KR"/>
        </w:rPr>
        <w:t>can also</w:t>
      </w:r>
      <w:r w:rsidR="00842981" w:rsidRPr="005D5FA3">
        <w:rPr>
          <w:lang w:eastAsia="ko-KR"/>
        </w:rPr>
        <w:t xml:space="preserve"> be </w:t>
      </w:r>
      <w:r w:rsidR="002F7D6C" w:rsidRPr="005D5FA3">
        <w:rPr>
          <w:lang w:eastAsia="ko-KR"/>
        </w:rPr>
        <w:t>studie</w:t>
      </w:r>
      <w:r w:rsidR="00842981" w:rsidRPr="005D5FA3">
        <w:rPr>
          <w:lang w:eastAsia="ko-KR"/>
        </w:rPr>
        <w:t>d using our platform</w:t>
      </w:r>
      <w:r w:rsidR="00842981" w:rsidRPr="005D5FA3">
        <w:rPr>
          <w:lang w:eastAsia="ko-KR"/>
        </w:rPr>
        <w:fldChar w:fldCharType="begin"/>
      </w:r>
      <w:r w:rsidR="004909EC">
        <w:rPr>
          <w:lang w:eastAsia="ko-KR"/>
        </w:rPr>
        <w:instrText xml:space="preserve"> ADDIN EN.CITE &lt;EndNote&gt;&lt;Cite&gt;&lt;Author&gt;Garcia&lt;/Author&gt;&lt;Year&gt;2020&lt;/Year&gt;&lt;RecNum&gt;25&lt;/RecNum&gt;&lt;DisplayText&gt;&lt;style face="superscript"&gt;36&lt;/style&gt;&lt;/DisplayText&gt;&lt;record&gt;&lt;rec-number&gt;25&lt;/rec-number&gt;&lt;foreign-keys&gt;&lt;key app="EN" db-id="x0re5twwxs9fabevvwkxw0sqpapve9p9fdss" timestamp="1611300904"&gt;25&lt;/key&gt;&lt;/foreign-keys&gt;&lt;ref-type name="Journal Article"&gt;17&lt;/ref-type&gt;&lt;contributors&gt;&lt;authors&gt;&lt;author&gt;Garcia, P. L.&lt;/author&gt;&lt;author&gt;Miller, A. L.&lt;/author&gt;&lt;author&gt;Yoon, K. J.&lt;/author&gt;&lt;/authors&gt;&lt;/contributors&gt;&lt;auth-address&gt;Department of Pharmacology and Toxicology, University of Alabama at Birmingham, Birmingham, AL 35294, USA.&lt;/auth-address&gt;&lt;titles&gt;&lt;title&gt;Patient-Derived Xenograft Models of Pancreatic Cancer: Overview and Comparison with Other Types of Models&lt;/title&gt;&lt;secondary-title&gt;Cancers (Basel)&lt;/secondary-title&gt;&lt;/titles&gt;&lt;periodical&gt;&lt;full-title&gt;Cancers (Basel)&lt;/full-title&gt;&lt;/periodical&gt;&lt;volume&gt;12&lt;/volume&gt;&lt;number&gt;5&lt;/number&gt;&lt;edition&gt;2020/05/28&lt;/edition&gt;&lt;keywords&gt;&lt;keyword&gt;3D organoids&lt;/keyword&gt;&lt;keyword&gt;genetically engineered mouse models&lt;/keyword&gt;&lt;keyword&gt;pancreatic cancer&lt;/keyword&gt;&lt;keyword&gt;patient-derived xenograft&lt;/keyword&gt;&lt;keyword&gt;precision medicine&lt;/keyword&gt;&lt;keyword&gt;preclinical drug evaluation&lt;/keyword&gt;&lt;keyword&gt;preclinical study&lt;/keyword&gt;&lt;/keywords&gt;&lt;dates&gt;&lt;year&gt;2020&lt;/year&gt;&lt;pub-dates&gt;&lt;date&gt;May 22&lt;/date&gt;&lt;/pub-dates&gt;&lt;/dates&gt;&lt;isbn&gt;2072-6694 (Print)&amp;#xD;2072-6694 (Linking)&lt;/isbn&gt;&lt;accession-num&gt;32456018&lt;/accession-num&gt;&lt;urls&gt;&lt;related-urls&gt;&lt;url&gt;https://www.ncbi.nlm.nih.gov/pubmed/32456018&lt;/url&gt;&lt;/related-urls&gt;&lt;/urls&gt;&lt;custom2&gt;PMC7281668&lt;/custom2&gt;&lt;electronic-resource-num&gt;10.3390/cancers12051327&lt;/electronic-resource-num&gt;&lt;/record&gt;&lt;/Cite&gt;&lt;/EndNote&gt;</w:instrText>
      </w:r>
      <w:r w:rsidR="00842981" w:rsidRPr="005D5FA3">
        <w:rPr>
          <w:lang w:eastAsia="ko-KR"/>
        </w:rPr>
        <w:fldChar w:fldCharType="separate"/>
      </w:r>
      <w:r w:rsidR="004909EC" w:rsidRPr="004909EC">
        <w:rPr>
          <w:noProof/>
          <w:vertAlign w:val="superscript"/>
          <w:lang w:eastAsia="ko-KR"/>
        </w:rPr>
        <w:t>36</w:t>
      </w:r>
      <w:r w:rsidR="00842981" w:rsidRPr="005D5FA3">
        <w:rPr>
          <w:lang w:eastAsia="ko-KR"/>
        </w:rPr>
        <w:fldChar w:fldCharType="end"/>
      </w:r>
      <w:r w:rsidR="00842981" w:rsidRPr="005D5FA3">
        <w:rPr>
          <w:lang w:eastAsia="ko-KR"/>
        </w:rPr>
        <w:t>.</w:t>
      </w:r>
    </w:p>
    <w:p w14:paraId="2459950D" w14:textId="4803E936" w:rsidR="00FF2A44" w:rsidRPr="005D5FA3" w:rsidRDefault="00FF2A44" w:rsidP="005D5FA3">
      <w:pPr>
        <w:rPr>
          <w:lang w:eastAsia="ko-KR"/>
        </w:rPr>
      </w:pPr>
    </w:p>
    <w:p w14:paraId="591699AE" w14:textId="72BC9FA8" w:rsidR="00FF2A44" w:rsidRPr="005D5FA3" w:rsidRDefault="00FF2A44" w:rsidP="005D5FA3">
      <w:pPr>
        <w:rPr>
          <w:lang w:eastAsia="ko-KR"/>
        </w:rPr>
      </w:pPr>
      <w:bookmarkStart w:id="11" w:name="_Hlk66311214"/>
      <w:r w:rsidRPr="005D5FA3">
        <w:rPr>
          <w:rFonts w:hint="eastAsia"/>
          <w:lang w:eastAsia="ko-KR"/>
        </w:rPr>
        <w:t>T</w:t>
      </w:r>
      <w:r w:rsidRPr="005D5FA3">
        <w:rPr>
          <w:lang w:eastAsia="ko-KR"/>
        </w:rPr>
        <w:t xml:space="preserve">here are </w:t>
      </w:r>
      <w:r w:rsidR="00697056" w:rsidRPr="005D5FA3">
        <w:rPr>
          <w:lang w:eastAsia="ko-KR"/>
        </w:rPr>
        <w:t xml:space="preserve">a </w:t>
      </w:r>
      <w:r w:rsidRPr="005D5FA3">
        <w:rPr>
          <w:lang w:eastAsia="ko-KR"/>
        </w:rPr>
        <w:t xml:space="preserve">few limitations to be addressed in this study. </w:t>
      </w:r>
      <w:r w:rsidR="00697056" w:rsidRPr="005D5FA3">
        <w:rPr>
          <w:lang w:eastAsia="ko-KR"/>
        </w:rPr>
        <w:t xml:space="preserve">First, </w:t>
      </w:r>
      <w:r w:rsidR="00013D93" w:rsidRPr="005D5FA3">
        <w:rPr>
          <w:lang w:eastAsia="ko-KR"/>
        </w:rPr>
        <w:t xml:space="preserve">even </w:t>
      </w:r>
      <w:r w:rsidR="002F7D6C" w:rsidRPr="005D5FA3">
        <w:rPr>
          <w:lang w:eastAsia="ko-KR"/>
        </w:rPr>
        <w:t xml:space="preserve">when </w:t>
      </w:r>
      <w:r w:rsidRPr="005D5FA3">
        <w:rPr>
          <w:lang w:eastAsia="ko-KR"/>
        </w:rPr>
        <w:t xml:space="preserve">we utilized the metal base for stabilization, we were unable to </w:t>
      </w:r>
      <w:r w:rsidR="000D244E" w:rsidRPr="005D5FA3">
        <w:rPr>
          <w:lang w:eastAsia="ko-KR"/>
        </w:rPr>
        <w:t>determine</w:t>
      </w:r>
      <w:r w:rsidRPr="005D5FA3">
        <w:rPr>
          <w:lang w:eastAsia="ko-KR"/>
        </w:rPr>
        <w:t xml:space="preserve"> the mechanical stress </w:t>
      </w:r>
      <w:r w:rsidR="000F363B" w:rsidRPr="005D5FA3">
        <w:rPr>
          <w:lang w:eastAsia="ko-KR"/>
        </w:rPr>
        <w:t>induced on the tissue by the base and cover glass</w:t>
      </w:r>
      <w:r w:rsidR="002F7D6C" w:rsidRPr="005D5FA3">
        <w:rPr>
          <w:lang w:eastAsia="ko-KR"/>
        </w:rPr>
        <w:t>,</w:t>
      </w:r>
      <w:r w:rsidR="000F363B" w:rsidRPr="005D5FA3">
        <w:rPr>
          <w:lang w:eastAsia="ko-KR"/>
        </w:rPr>
        <w:t xml:space="preserve"> </w:t>
      </w:r>
      <w:r w:rsidRPr="005D5FA3">
        <w:rPr>
          <w:lang w:eastAsia="ko-KR"/>
        </w:rPr>
        <w:t xml:space="preserve">which could affect blood flow. However, as </w:t>
      </w:r>
      <w:r w:rsidR="00013D93" w:rsidRPr="005D5FA3">
        <w:rPr>
          <w:lang w:eastAsia="ko-KR"/>
        </w:rPr>
        <w:t>depicted in the above figures,</w:t>
      </w:r>
      <w:r w:rsidR="00697056" w:rsidRPr="005D5FA3">
        <w:rPr>
          <w:lang w:eastAsia="ko-KR"/>
        </w:rPr>
        <w:t xml:space="preserve"> </w:t>
      </w:r>
      <w:r w:rsidR="008635DC" w:rsidRPr="005D5FA3">
        <w:rPr>
          <w:lang w:eastAsia="ko-KR"/>
        </w:rPr>
        <w:t xml:space="preserve">intravenous injection of </w:t>
      </w:r>
      <w:r w:rsidR="002F7D6C" w:rsidRPr="005D5FA3">
        <w:rPr>
          <w:lang w:eastAsia="ko-KR"/>
        </w:rPr>
        <w:t xml:space="preserve">a </w:t>
      </w:r>
      <w:r w:rsidR="00013D93" w:rsidRPr="005D5FA3">
        <w:rPr>
          <w:lang w:eastAsia="ko-KR"/>
        </w:rPr>
        <w:t>fluorescence</w:t>
      </w:r>
      <w:r w:rsidR="002F7D6C" w:rsidRPr="005D5FA3">
        <w:rPr>
          <w:lang w:eastAsia="ko-KR"/>
        </w:rPr>
        <w:t>-</w:t>
      </w:r>
      <w:r w:rsidR="00013D93" w:rsidRPr="005D5FA3">
        <w:rPr>
          <w:lang w:eastAsia="ko-KR"/>
        </w:rPr>
        <w:t xml:space="preserve">conjugated antibody (CD31) or dextran </w:t>
      </w:r>
      <w:r w:rsidR="00697056" w:rsidRPr="005D5FA3">
        <w:rPr>
          <w:lang w:eastAsia="ko-KR"/>
        </w:rPr>
        <w:t xml:space="preserve">adequately labeled the vessel </w:t>
      </w:r>
      <w:r w:rsidR="002F7D6C" w:rsidRPr="005D5FA3">
        <w:rPr>
          <w:lang w:eastAsia="ko-KR"/>
        </w:rPr>
        <w:t xml:space="preserve">with </w:t>
      </w:r>
      <w:r w:rsidR="005831FC" w:rsidRPr="005D5FA3">
        <w:rPr>
          <w:lang w:eastAsia="ko-KR"/>
        </w:rPr>
        <w:t>no distinguishable non-perfused area</w:t>
      </w:r>
      <w:r w:rsidR="002F7D6C" w:rsidRPr="005D5FA3">
        <w:rPr>
          <w:lang w:eastAsia="ko-KR"/>
        </w:rPr>
        <w:t>,</w:t>
      </w:r>
      <w:r w:rsidR="005831FC" w:rsidRPr="005D5FA3">
        <w:rPr>
          <w:lang w:eastAsia="ko-KR"/>
        </w:rPr>
        <w:t xml:space="preserve"> </w:t>
      </w:r>
      <w:r w:rsidR="002F7D6C" w:rsidRPr="005D5FA3">
        <w:rPr>
          <w:lang w:eastAsia="ko-KR"/>
        </w:rPr>
        <w:t>suggesting a</w:t>
      </w:r>
      <w:r w:rsidR="005831FC" w:rsidRPr="005D5FA3">
        <w:rPr>
          <w:lang w:eastAsia="ko-KR"/>
        </w:rPr>
        <w:t xml:space="preserve"> minimal impact of mechanical stress on the normal blood flow inside the pancreatic tissue. </w:t>
      </w:r>
      <w:r w:rsidR="00697056" w:rsidRPr="005D5FA3">
        <w:rPr>
          <w:lang w:eastAsia="ko-KR"/>
        </w:rPr>
        <w:t xml:space="preserve">Second, </w:t>
      </w:r>
      <w:r w:rsidR="00A42AF8" w:rsidRPr="005D5FA3">
        <w:rPr>
          <w:lang w:eastAsia="ko-KR"/>
        </w:rPr>
        <w:t>adverse reaction</w:t>
      </w:r>
      <w:r w:rsidR="002F7D6C" w:rsidRPr="005D5FA3">
        <w:rPr>
          <w:lang w:eastAsia="ko-KR"/>
        </w:rPr>
        <w:t>s</w:t>
      </w:r>
      <w:r w:rsidR="00A42AF8" w:rsidRPr="005D5FA3">
        <w:rPr>
          <w:lang w:eastAsia="ko-KR"/>
        </w:rPr>
        <w:t xml:space="preserve"> </w:t>
      </w:r>
      <w:r w:rsidR="005831FC" w:rsidRPr="005D5FA3">
        <w:rPr>
          <w:lang w:eastAsia="ko-KR"/>
        </w:rPr>
        <w:t>due to</w:t>
      </w:r>
      <w:r w:rsidR="00697056" w:rsidRPr="005D5FA3">
        <w:rPr>
          <w:lang w:eastAsia="ko-KR"/>
        </w:rPr>
        <w:t xml:space="preserve"> </w:t>
      </w:r>
      <w:r w:rsidR="002F7D6C" w:rsidRPr="005D5FA3">
        <w:rPr>
          <w:lang w:eastAsia="ko-KR"/>
        </w:rPr>
        <w:t xml:space="preserve">the </w:t>
      </w:r>
      <w:r w:rsidR="00697056" w:rsidRPr="005D5FA3">
        <w:rPr>
          <w:lang w:eastAsia="ko-KR"/>
        </w:rPr>
        <w:t xml:space="preserve">adhesive </w:t>
      </w:r>
      <w:r w:rsidR="00A42AF8" w:rsidRPr="005D5FA3">
        <w:rPr>
          <w:lang w:eastAsia="ko-KR"/>
        </w:rPr>
        <w:t xml:space="preserve">could not be assessed </w:t>
      </w:r>
      <w:r w:rsidR="00697056" w:rsidRPr="005D5FA3">
        <w:rPr>
          <w:lang w:eastAsia="ko-KR"/>
        </w:rPr>
        <w:t>in the pancreatic tissue</w:t>
      </w:r>
      <w:r w:rsidR="00A42AF8" w:rsidRPr="005D5FA3">
        <w:rPr>
          <w:lang w:eastAsia="ko-KR"/>
        </w:rPr>
        <w:t>.</w:t>
      </w:r>
      <w:r w:rsidR="00697056" w:rsidRPr="005D5FA3">
        <w:rPr>
          <w:lang w:eastAsia="ko-KR"/>
        </w:rPr>
        <w:t xml:space="preserve"> </w:t>
      </w:r>
      <w:r w:rsidR="00A42AF8" w:rsidRPr="005D5FA3">
        <w:rPr>
          <w:lang w:eastAsia="ko-KR"/>
        </w:rPr>
        <w:t>N</w:t>
      </w:r>
      <w:r w:rsidR="00697056" w:rsidRPr="005D5FA3">
        <w:rPr>
          <w:lang w:eastAsia="ko-KR"/>
        </w:rPr>
        <w:t xml:space="preserve">evertheless, we </w:t>
      </w:r>
      <w:r w:rsidR="000D244E" w:rsidRPr="005D5FA3">
        <w:rPr>
          <w:lang w:eastAsia="ko-KR"/>
        </w:rPr>
        <w:t>attempted</w:t>
      </w:r>
      <w:r w:rsidR="00697056" w:rsidRPr="005D5FA3">
        <w:rPr>
          <w:lang w:eastAsia="ko-KR"/>
        </w:rPr>
        <w:t xml:space="preserve"> </w:t>
      </w:r>
      <w:r w:rsidR="002F7D6C" w:rsidRPr="005D5FA3">
        <w:rPr>
          <w:rFonts w:hint="eastAsia"/>
          <w:lang w:eastAsia="ko-KR"/>
        </w:rPr>
        <w:t>t</w:t>
      </w:r>
      <w:r w:rsidR="002F7D6C" w:rsidRPr="005D5FA3">
        <w:rPr>
          <w:lang w:eastAsia="ko-KR"/>
        </w:rPr>
        <w:t xml:space="preserve">o avoid touching pancreas with adhesives </w:t>
      </w:r>
      <w:r w:rsidR="000D244E" w:rsidRPr="005D5FA3">
        <w:rPr>
          <w:lang w:eastAsia="ko-KR"/>
        </w:rPr>
        <w:t>as careful</w:t>
      </w:r>
      <w:r w:rsidR="00893B32" w:rsidRPr="005D5FA3">
        <w:rPr>
          <w:lang w:eastAsia="ko-KR"/>
        </w:rPr>
        <w:t>ly</w:t>
      </w:r>
      <w:r w:rsidR="000D244E" w:rsidRPr="005D5FA3">
        <w:rPr>
          <w:lang w:eastAsia="ko-KR"/>
        </w:rPr>
        <w:t xml:space="preserve"> as possible </w:t>
      </w:r>
      <w:r w:rsidR="00697056" w:rsidRPr="005D5FA3">
        <w:rPr>
          <w:lang w:eastAsia="ko-KR"/>
        </w:rPr>
        <w:t xml:space="preserve">to </w:t>
      </w:r>
      <w:r w:rsidR="005831FC" w:rsidRPr="005D5FA3">
        <w:rPr>
          <w:lang w:eastAsia="ko-KR"/>
        </w:rPr>
        <w:t>avoid</w:t>
      </w:r>
      <w:r w:rsidR="00697056" w:rsidRPr="005D5FA3">
        <w:rPr>
          <w:lang w:eastAsia="ko-KR"/>
        </w:rPr>
        <w:t xml:space="preserve"> </w:t>
      </w:r>
      <w:r w:rsidR="00A42AF8" w:rsidRPr="005D5FA3">
        <w:rPr>
          <w:lang w:eastAsia="ko-KR"/>
        </w:rPr>
        <w:t xml:space="preserve">any additional </w:t>
      </w:r>
      <w:r w:rsidR="00697056" w:rsidRPr="005D5FA3">
        <w:rPr>
          <w:lang w:eastAsia="ko-KR"/>
        </w:rPr>
        <w:t>effect</w:t>
      </w:r>
      <w:r w:rsidR="002F7D6C" w:rsidRPr="005D5FA3">
        <w:rPr>
          <w:lang w:eastAsia="ko-KR"/>
        </w:rPr>
        <w:t>s</w:t>
      </w:r>
      <w:r w:rsidR="00697056" w:rsidRPr="005D5FA3">
        <w:rPr>
          <w:lang w:eastAsia="ko-KR"/>
        </w:rPr>
        <w:t xml:space="preserve">. Third, as discussed above, the unintended impact of anesthetic </w:t>
      </w:r>
      <w:r w:rsidR="00A42AF8" w:rsidRPr="005D5FA3">
        <w:rPr>
          <w:lang w:eastAsia="ko-KR"/>
        </w:rPr>
        <w:t>agent</w:t>
      </w:r>
      <w:r w:rsidR="002F7D6C" w:rsidRPr="005D5FA3">
        <w:rPr>
          <w:lang w:eastAsia="ko-KR"/>
        </w:rPr>
        <w:t>s</w:t>
      </w:r>
      <w:r w:rsidR="00A42AF8" w:rsidRPr="005D5FA3">
        <w:rPr>
          <w:lang w:eastAsia="ko-KR"/>
        </w:rPr>
        <w:t xml:space="preserve"> </w:t>
      </w:r>
      <w:r w:rsidR="00697056" w:rsidRPr="005D5FA3">
        <w:rPr>
          <w:lang w:eastAsia="ko-KR"/>
        </w:rPr>
        <w:t xml:space="preserve">might affect insulin </w:t>
      </w:r>
      <w:r w:rsidR="00A42AF8" w:rsidRPr="005D5FA3">
        <w:rPr>
          <w:lang w:eastAsia="ko-KR"/>
        </w:rPr>
        <w:t xml:space="preserve">sensitivity </w:t>
      </w:r>
      <w:r w:rsidR="002F7D6C" w:rsidRPr="005D5FA3">
        <w:rPr>
          <w:lang w:eastAsia="ko-KR"/>
        </w:rPr>
        <w:t>and</w:t>
      </w:r>
      <w:r w:rsidR="00A42AF8" w:rsidRPr="005D5FA3">
        <w:rPr>
          <w:lang w:eastAsia="ko-KR"/>
        </w:rPr>
        <w:t xml:space="preserve"> </w:t>
      </w:r>
      <w:r w:rsidR="00697056" w:rsidRPr="005D5FA3">
        <w:rPr>
          <w:lang w:eastAsia="ko-KR"/>
        </w:rPr>
        <w:t>secretion</w:t>
      </w:r>
      <w:r w:rsidR="002F7D6C" w:rsidRPr="005D5FA3">
        <w:rPr>
          <w:lang w:eastAsia="ko-KR"/>
        </w:rPr>
        <w:t>,</w:t>
      </w:r>
      <w:r w:rsidR="00697056" w:rsidRPr="005D5FA3">
        <w:rPr>
          <w:lang w:eastAsia="ko-KR"/>
        </w:rPr>
        <w:t xml:space="preserve"> </w:t>
      </w:r>
      <w:r w:rsidR="002F7D6C" w:rsidRPr="005D5FA3">
        <w:rPr>
          <w:lang w:eastAsia="ko-KR"/>
        </w:rPr>
        <w:t>as</w:t>
      </w:r>
      <w:r w:rsidR="00697056" w:rsidRPr="005D5FA3">
        <w:rPr>
          <w:lang w:eastAsia="ko-KR"/>
        </w:rPr>
        <w:t xml:space="preserve"> described </w:t>
      </w:r>
      <w:r w:rsidR="000F363B" w:rsidRPr="005D5FA3">
        <w:rPr>
          <w:lang w:eastAsia="ko-KR"/>
        </w:rPr>
        <w:t>in the previous study</w:t>
      </w:r>
      <w:r w:rsidR="005A6F1D" w:rsidRPr="005D5FA3">
        <w:rPr>
          <w:lang w:eastAsia="ko-KR"/>
        </w:rPr>
        <w:fldChar w:fldCharType="begin">
          <w:fldData xml:space="preserve">PEVuZE5vdGU+PENpdGU+PEF1dGhvcj5XaW5kZWxvdjwvQXV0aG9yPjxZZWFyPjIwMTY8L1llYXI+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</w:fldData>
        </w:fldChar>
      </w:r>
      <w:r w:rsidR="00D05486" w:rsidRPr="005D5FA3">
        <w:rPr>
          <w:lang w:eastAsia="ko-KR"/>
        </w:rPr>
        <w:instrText xml:space="preserve"> ADDIN EN.CITE </w:instrText>
      </w:r>
      <w:r w:rsidR="00D05486" w:rsidRPr="005D5FA3">
        <w:rPr>
          <w:lang w:eastAsia="ko-KR"/>
        </w:rPr>
        <w:fldChar w:fldCharType="begin">
          <w:fldData xml:space="preserve">PEVuZE5vdGU+PENpdGU+PEF1dGhvcj5XaW5kZWxvdjwvQXV0aG9yPjxZZWFyPjIwMTY8L1llYXI+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</w:fldData>
        </w:fldChar>
      </w:r>
      <w:r w:rsidR="00D05486" w:rsidRPr="005D5FA3">
        <w:rPr>
          <w:lang w:eastAsia="ko-KR"/>
        </w:rPr>
        <w:instrText xml:space="preserve"> ADDIN EN.CITE.DATA </w:instrText>
      </w:r>
      <w:r w:rsidR="00D05486" w:rsidRPr="005D5FA3">
        <w:rPr>
          <w:lang w:eastAsia="ko-KR"/>
        </w:rPr>
      </w:r>
      <w:r w:rsidR="00D05486" w:rsidRPr="005D5FA3">
        <w:rPr>
          <w:lang w:eastAsia="ko-KR"/>
        </w:rPr>
        <w:fldChar w:fldCharType="end"/>
      </w:r>
      <w:r w:rsidR="005A6F1D" w:rsidRPr="005D5FA3">
        <w:rPr>
          <w:lang w:eastAsia="ko-KR"/>
        </w:rPr>
      </w:r>
      <w:r w:rsidR="005A6F1D" w:rsidRPr="005D5FA3">
        <w:rPr>
          <w:lang w:eastAsia="ko-KR"/>
        </w:rPr>
        <w:fldChar w:fldCharType="separate"/>
      </w:r>
      <w:r w:rsidR="00D05486" w:rsidRPr="005D5FA3">
        <w:rPr>
          <w:noProof/>
          <w:vertAlign w:val="superscript"/>
          <w:lang w:eastAsia="ko-KR"/>
        </w:rPr>
        <w:t>9,27</w:t>
      </w:r>
      <w:r w:rsidR="005A6F1D" w:rsidRPr="005D5FA3">
        <w:rPr>
          <w:lang w:eastAsia="ko-KR"/>
        </w:rPr>
        <w:fldChar w:fldCharType="end"/>
      </w:r>
      <w:r w:rsidR="00697056" w:rsidRPr="005D5FA3">
        <w:rPr>
          <w:lang w:eastAsia="ko-KR"/>
        </w:rPr>
        <w:t>.</w:t>
      </w:r>
      <w:r w:rsidR="00A42AF8" w:rsidRPr="005D5FA3">
        <w:rPr>
          <w:lang w:eastAsia="ko-KR"/>
        </w:rPr>
        <w:t xml:space="preserve"> In our experience, </w:t>
      </w:r>
      <w:r w:rsidR="002F7D6C" w:rsidRPr="005D5FA3">
        <w:rPr>
          <w:lang w:eastAsia="ko-KR"/>
        </w:rPr>
        <w:t>a</w:t>
      </w:r>
      <w:r w:rsidR="00A42AF8" w:rsidRPr="005D5FA3">
        <w:rPr>
          <w:lang w:eastAsia="ko-KR"/>
        </w:rPr>
        <w:t xml:space="preserve"> mixture of ketamine and xylazine induced hyperglycemia compared to the mixture of tiletamine, zolazepam</w:t>
      </w:r>
      <w:r w:rsidR="00893B32" w:rsidRPr="005D5FA3">
        <w:rPr>
          <w:lang w:eastAsia="ko-KR"/>
        </w:rPr>
        <w:t>,</w:t>
      </w:r>
      <w:r w:rsidR="00A42AF8" w:rsidRPr="005D5FA3">
        <w:rPr>
          <w:lang w:eastAsia="ko-KR"/>
        </w:rPr>
        <w:t xml:space="preserve"> and xylazine. </w:t>
      </w:r>
      <w:bookmarkStart w:id="12" w:name="_Hlk66312742"/>
      <w:r w:rsidR="00893B32" w:rsidRPr="005D5FA3">
        <w:rPr>
          <w:lang w:eastAsia="ko-KR"/>
        </w:rPr>
        <w:t>A f</w:t>
      </w:r>
      <w:r w:rsidR="00A42AF8" w:rsidRPr="005D5FA3">
        <w:rPr>
          <w:lang w:eastAsia="ko-KR"/>
        </w:rPr>
        <w:t xml:space="preserve">urther study investigating </w:t>
      </w:r>
      <w:r w:rsidR="00893B32" w:rsidRPr="005D5FA3">
        <w:rPr>
          <w:lang w:eastAsia="ko-KR"/>
        </w:rPr>
        <w:t xml:space="preserve">the </w:t>
      </w:r>
      <w:r w:rsidR="00A42AF8" w:rsidRPr="005D5FA3">
        <w:rPr>
          <w:lang w:eastAsia="ko-KR"/>
        </w:rPr>
        <w:t xml:space="preserve">effect of anesthesia on insulin secretion should be performed and proper anesthesia </w:t>
      </w:r>
      <w:r w:rsidR="002F7D6C" w:rsidRPr="005D5FA3">
        <w:rPr>
          <w:lang w:eastAsia="ko-KR"/>
        </w:rPr>
        <w:t>with</w:t>
      </w:r>
      <w:r w:rsidR="00A42AF8" w:rsidRPr="005D5FA3">
        <w:rPr>
          <w:lang w:eastAsia="ko-KR"/>
        </w:rPr>
        <w:t xml:space="preserve"> minimal adverse effect</w:t>
      </w:r>
      <w:r w:rsidR="002F7D6C" w:rsidRPr="005D5FA3">
        <w:rPr>
          <w:lang w:eastAsia="ko-KR"/>
        </w:rPr>
        <w:t>s</w:t>
      </w:r>
      <w:r w:rsidR="00A42AF8" w:rsidRPr="005D5FA3">
        <w:rPr>
          <w:lang w:eastAsia="ko-KR"/>
        </w:rPr>
        <w:t xml:space="preserve"> should be </w:t>
      </w:r>
      <w:r w:rsidR="005A6F1D" w:rsidRPr="005D5FA3">
        <w:rPr>
          <w:lang w:eastAsia="ko-KR"/>
        </w:rPr>
        <w:t>select</w:t>
      </w:r>
      <w:r w:rsidR="00A42AF8" w:rsidRPr="005D5FA3">
        <w:rPr>
          <w:lang w:eastAsia="ko-KR"/>
        </w:rPr>
        <w:t>ed according to each experiment.</w:t>
      </w:r>
      <w:r w:rsidR="00882056" w:rsidRPr="005D5FA3">
        <w:rPr>
          <w:lang w:eastAsia="ko-KR"/>
        </w:rPr>
        <w:t xml:space="preserve"> </w:t>
      </w:r>
      <w:bookmarkStart w:id="13" w:name="_Hlk66319377"/>
      <w:bookmarkStart w:id="14" w:name="_Hlk66312263"/>
      <w:bookmarkEnd w:id="12"/>
      <w:r w:rsidR="00882056" w:rsidRPr="005D5FA3">
        <w:rPr>
          <w:lang w:eastAsia="ko-KR"/>
        </w:rPr>
        <w:t xml:space="preserve">Fourth, imaging of </w:t>
      </w:r>
      <w:r w:rsidR="00893B32" w:rsidRPr="005D5FA3">
        <w:rPr>
          <w:lang w:eastAsia="ko-KR"/>
        </w:rPr>
        <w:t xml:space="preserve">the </w:t>
      </w:r>
      <w:r w:rsidR="00882056" w:rsidRPr="005D5FA3">
        <w:rPr>
          <w:lang w:eastAsia="ko-KR"/>
        </w:rPr>
        <w:t>pancreas is focused on the tail portion</w:t>
      </w:r>
      <w:r w:rsidR="00893B32" w:rsidRPr="005D5FA3">
        <w:rPr>
          <w:lang w:eastAsia="ko-KR"/>
        </w:rPr>
        <w:t>,</w:t>
      </w:r>
      <w:r w:rsidR="00882056" w:rsidRPr="005D5FA3">
        <w:rPr>
          <w:lang w:eastAsia="ko-KR"/>
        </w:rPr>
        <w:t xml:space="preserve"> and imaging </w:t>
      </w:r>
      <w:r w:rsidR="002F7D6C" w:rsidRPr="005D5FA3">
        <w:rPr>
          <w:lang w:eastAsia="ko-KR"/>
        </w:rPr>
        <w:t xml:space="preserve">of </w:t>
      </w:r>
      <w:r w:rsidR="00882056" w:rsidRPr="005D5FA3">
        <w:rPr>
          <w:lang w:eastAsia="ko-KR"/>
        </w:rPr>
        <w:t xml:space="preserve">the head portion of </w:t>
      </w:r>
      <w:r w:rsidR="00893B32" w:rsidRPr="005D5FA3">
        <w:rPr>
          <w:lang w:eastAsia="ko-KR"/>
        </w:rPr>
        <w:t xml:space="preserve">the </w:t>
      </w:r>
      <w:r w:rsidR="00882056" w:rsidRPr="005D5FA3">
        <w:rPr>
          <w:lang w:eastAsia="ko-KR"/>
        </w:rPr>
        <w:t xml:space="preserve">pancreas </w:t>
      </w:r>
      <w:r w:rsidR="003304CE" w:rsidRPr="005D5FA3">
        <w:rPr>
          <w:lang w:eastAsia="ko-KR"/>
        </w:rPr>
        <w:t>could be limited with our window.</w:t>
      </w:r>
      <w:bookmarkEnd w:id="13"/>
    </w:p>
    <w:bookmarkEnd w:id="11"/>
    <w:bookmarkEnd w:id="14"/>
    <w:p w14:paraId="3AAC68BE" w14:textId="295D7DE9" w:rsidR="00842981" w:rsidRPr="005D5FA3" w:rsidRDefault="00842981" w:rsidP="005D5FA3">
      <w:pPr>
        <w:rPr>
          <w:lang w:eastAsia="ko-KR"/>
        </w:rPr>
      </w:pPr>
    </w:p>
    <w:p w14:paraId="4E8A342A" w14:textId="2A3189BB" w:rsidR="008968B9" w:rsidRPr="005D5FA3" w:rsidRDefault="003D6D3E" w:rsidP="005D5FA3">
      <w:pPr>
        <w:rPr>
          <w:lang w:eastAsia="ko-KR"/>
        </w:rPr>
      </w:pPr>
      <w:r w:rsidRPr="005D5FA3">
        <w:rPr>
          <w:lang w:eastAsia="ko-KR"/>
        </w:rPr>
        <w:t xml:space="preserve">In summary, </w:t>
      </w:r>
      <w:r w:rsidR="00B31C41" w:rsidRPr="005D5FA3">
        <w:rPr>
          <w:lang w:eastAsia="ko-KR"/>
        </w:rPr>
        <w:t xml:space="preserve">a </w:t>
      </w:r>
      <w:r w:rsidRPr="005D5FA3">
        <w:rPr>
          <w:lang w:eastAsia="ko-KR"/>
        </w:rPr>
        <w:t>stabilized longitudinal imaging of</w:t>
      </w:r>
      <w:r w:rsidR="0061225C" w:rsidRPr="005D5FA3">
        <w:rPr>
          <w:lang w:eastAsia="ko-KR"/>
        </w:rPr>
        <w:t xml:space="preserve"> the</w:t>
      </w:r>
      <w:r w:rsidRPr="005D5FA3">
        <w:rPr>
          <w:lang w:eastAsia="ko-KR"/>
        </w:rPr>
        <w:t xml:space="preserve"> pancreas </w:t>
      </w:r>
      <w:r w:rsidR="00B31C41" w:rsidRPr="005D5FA3">
        <w:rPr>
          <w:lang w:eastAsia="ko-KR"/>
        </w:rPr>
        <w:t>at</w:t>
      </w:r>
      <w:r w:rsidRPr="005D5FA3">
        <w:rPr>
          <w:lang w:eastAsia="ko-KR"/>
        </w:rPr>
        <w:t xml:space="preserve"> </w:t>
      </w:r>
      <w:r w:rsidR="0061225C" w:rsidRPr="005D5FA3">
        <w:rPr>
          <w:lang w:eastAsia="ko-KR"/>
        </w:rPr>
        <w:t xml:space="preserve">the </w:t>
      </w:r>
      <w:r w:rsidRPr="005D5FA3">
        <w:rPr>
          <w:lang w:eastAsia="ko-KR"/>
        </w:rPr>
        <w:t xml:space="preserve">cellular level </w:t>
      </w:r>
      <w:r w:rsidR="00893B32" w:rsidRPr="005D5FA3">
        <w:rPr>
          <w:lang w:eastAsia="ko-KR"/>
        </w:rPr>
        <w:t xml:space="preserve">for </w:t>
      </w:r>
      <w:r w:rsidR="00B31C41" w:rsidRPr="005D5FA3">
        <w:rPr>
          <w:lang w:eastAsia="ko-KR"/>
        </w:rPr>
        <w:t xml:space="preserve">up to several weeks </w:t>
      </w:r>
      <w:r w:rsidRPr="005D5FA3">
        <w:rPr>
          <w:lang w:eastAsia="ko-KR"/>
        </w:rPr>
        <w:t>was facilitated</w:t>
      </w:r>
      <w:r w:rsidR="0061225C" w:rsidRPr="005D5FA3">
        <w:rPr>
          <w:lang w:eastAsia="ko-KR"/>
        </w:rPr>
        <w:t xml:space="preserve"> by our imaging system integrated with the pancreatic intravital imaging window optimized for </w:t>
      </w:r>
      <w:r w:rsidR="0061225C" w:rsidRPr="005D5FA3">
        <w:rPr>
          <w:i/>
          <w:iCs/>
          <w:lang w:eastAsia="ko-KR"/>
        </w:rPr>
        <w:t>in vivo</w:t>
      </w:r>
      <w:r w:rsidR="0061225C" w:rsidRPr="005D5FA3">
        <w:rPr>
          <w:lang w:eastAsia="ko-KR"/>
        </w:rPr>
        <w:t xml:space="preserve"> pancreas imaging</w:t>
      </w:r>
      <w:r w:rsidRPr="005D5FA3">
        <w:rPr>
          <w:lang w:eastAsia="ko-KR"/>
        </w:rPr>
        <w:t xml:space="preserve">. </w:t>
      </w:r>
      <w:r w:rsidR="0061225C" w:rsidRPr="005D5FA3">
        <w:rPr>
          <w:lang w:eastAsia="ko-KR"/>
        </w:rPr>
        <w:t xml:space="preserve">Because </w:t>
      </w:r>
      <w:r w:rsidR="008814D5" w:rsidRPr="005D5FA3">
        <w:rPr>
          <w:lang w:eastAsia="ko-KR"/>
        </w:rPr>
        <w:t xml:space="preserve">intravital imaging provides dynamic insights </w:t>
      </w:r>
      <w:r w:rsidR="0061225C" w:rsidRPr="005D5FA3">
        <w:rPr>
          <w:lang w:eastAsia="ko-KR"/>
        </w:rPr>
        <w:t xml:space="preserve">into </w:t>
      </w:r>
      <w:r w:rsidR="008814D5" w:rsidRPr="005D5FA3">
        <w:rPr>
          <w:lang w:eastAsia="ko-KR"/>
        </w:rPr>
        <w:t xml:space="preserve">cell biology, immunology, and tumor biology, this protocol could be </w:t>
      </w:r>
      <w:r w:rsidR="0061225C" w:rsidRPr="005D5FA3">
        <w:rPr>
          <w:lang w:eastAsia="ko-KR"/>
        </w:rPr>
        <w:t xml:space="preserve">a </w:t>
      </w:r>
      <w:r w:rsidR="008814D5" w:rsidRPr="005D5FA3">
        <w:rPr>
          <w:lang w:eastAsia="ko-KR"/>
        </w:rPr>
        <w:t xml:space="preserve">useful method for </w:t>
      </w:r>
      <w:r w:rsidR="0061225C" w:rsidRPr="005D5FA3">
        <w:rPr>
          <w:lang w:eastAsia="ko-KR"/>
        </w:rPr>
        <w:t xml:space="preserve">investigating the </w:t>
      </w:r>
      <w:r w:rsidR="008814D5" w:rsidRPr="005D5FA3">
        <w:rPr>
          <w:lang w:eastAsia="ko-KR"/>
        </w:rPr>
        <w:t>pathophysiology of various disease</w:t>
      </w:r>
      <w:r w:rsidR="0061225C" w:rsidRPr="005D5FA3">
        <w:rPr>
          <w:lang w:eastAsia="ko-KR"/>
        </w:rPr>
        <w:t>s</w:t>
      </w:r>
      <w:r w:rsidR="008814D5" w:rsidRPr="005D5FA3">
        <w:rPr>
          <w:lang w:eastAsia="ko-KR"/>
        </w:rPr>
        <w:t xml:space="preserve"> involving</w:t>
      </w:r>
      <w:r w:rsidR="0061225C" w:rsidRPr="005D5FA3">
        <w:rPr>
          <w:lang w:eastAsia="ko-KR"/>
        </w:rPr>
        <w:t xml:space="preserve"> the</w:t>
      </w:r>
      <w:r w:rsidR="008814D5" w:rsidRPr="005D5FA3">
        <w:rPr>
          <w:lang w:eastAsia="ko-KR"/>
        </w:rPr>
        <w:t xml:space="preserve"> pancreas.</w:t>
      </w:r>
    </w:p>
    <w:p w14:paraId="79FCA6C0" w14:textId="77777777" w:rsidR="006A52ED" w:rsidRPr="005D5FA3" w:rsidRDefault="006A52ED" w:rsidP="005D5FA3">
      <w:pPr>
        <w:pBdr>
          <w:top w:val="nil"/>
          <w:left w:val="nil"/>
          <w:bottom w:val="nil"/>
          <w:right w:val="nil"/>
          <w:between w:val="nil"/>
        </w:pBdr>
        <w:rPr>
          <w:b/>
        </w:rPr>
      </w:pPr>
    </w:p>
    <w:p w14:paraId="2134332A" w14:textId="78206F59" w:rsidR="006A52ED" w:rsidRPr="005D5FA3" w:rsidRDefault="006A52ED" w:rsidP="005D5FA3">
      <w:pPr>
        <w:pBdr>
          <w:top w:val="nil"/>
          <w:left w:val="nil"/>
          <w:bottom w:val="nil"/>
          <w:right w:val="nil"/>
          <w:between w:val="nil"/>
        </w:pBdr>
      </w:pPr>
      <w:r w:rsidRPr="005D5FA3">
        <w:rPr>
          <w:b/>
        </w:rPr>
        <w:t>ACKNOWLEDGMENTS:</w:t>
      </w:r>
    </w:p>
    <w:p w14:paraId="6A9B8F8C" w14:textId="29179215" w:rsidR="006A52ED" w:rsidRPr="005D5FA3" w:rsidRDefault="006A52ED" w:rsidP="005D5FA3">
      <w:r w:rsidRPr="005D5FA3">
        <w:t>This study was supported by grant No. 14-2020-0</w:t>
      </w:r>
      <w:r w:rsidR="003304CE" w:rsidRPr="005D5FA3">
        <w:t>02</w:t>
      </w:r>
      <w:r w:rsidRPr="005D5FA3">
        <w:t xml:space="preserve"> from the SNUBH Research Fund and by the National Research Foundation of Korea (NRF) grant funded by the Korea government (MSIT) (NRF-2020R1F1A1058381, NRF-2020R1A2C3005694)</w:t>
      </w:r>
      <w:r w:rsidR="00CC251E">
        <w:t>.</w:t>
      </w:r>
    </w:p>
    <w:p w14:paraId="6CDEDE06" w14:textId="77777777" w:rsidR="006A52ED" w:rsidRPr="005D5FA3" w:rsidRDefault="006A52ED" w:rsidP="005D5FA3">
      <w:pPr>
        <w:rPr>
          <w:b/>
        </w:rPr>
      </w:pPr>
    </w:p>
    <w:p w14:paraId="3CF88929" w14:textId="3D141B94" w:rsidR="006A52ED" w:rsidRPr="005D5FA3" w:rsidRDefault="006A52ED" w:rsidP="005D5FA3">
      <w:pPr>
        <w:pBdr>
          <w:top w:val="nil"/>
          <w:left w:val="nil"/>
          <w:bottom w:val="nil"/>
          <w:right w:val="nil"/>
          <w:between w:val="nil"/>
        </w:pBdr>
      </w:pPr>
      <w:r w:rsidRPr="005D5FA3">
        <w:rPr>
          <w:b/>
        </w:rPr>
        <w:t>DISCLOSURES:</w:t>
      </w:r>
    </w:p>
    <w:p w14:paraId="25B2C2D6" w14:textId="77777777" w:rsidR="006A52ED" w:rsidRPr="005D5FA3" w:rsidRDefault="006A52ED" w:rsidP="005D5FA3">
      <w:r w:rsidRPr="005D5FA3">
        <w:t>The authors have nothing to disclose.</w:t>
      </w:r>
    </w:p>
    <w:p w14:paraId="46672165" w14:textId="77777777" w:rsidR="008968B9" w:rsidRPr="005D5FA3" w:rsidRDefault="008968B9" w:rsidP="005D5FA3">
      <w:pPr>
        <w:rPr>
          <w:lang w:eastAsia="ko-KR"/>
        </w:rPr>
      </w:pPr>
    </w:p>
    <w:p w14:paraId="525529BA" w14:textId="1EE91CD7" w:rsidR="004909EC" w:rsidRPr="00646950" w:rsidRDefault="008968B9" w:rsidP="00646950">
      <w:pPr>
        <w:pStyle w:val="EndNoteBibliographyTitle"/>
        <w:jc w:val="left"/>
        <w:rPr>
          <w:b/>
          <w:bCs/>
          <w:noProof/>
        </w:rPr>
      </w:pPr>
      <w:r w:rsidRPr="005D5FA3">
        <w:rPr>
          <w:lang w:eastAsia="ko-KR"/>
        </w:rPr>
        <w:fldChar w:fldCharType="begin"/>
      </w:r>
      <w:r w:rsidRPr="005D5FA3">
        <w:rPr>
          <w:lang w:eastAsia="ko-KR"/>
        </w:rPr>
        <w:instrText xml:space="preserve"> ADDIN EN.REFLIST </w:instrText>
      </w:r>
      <w:r w:rsidRPr="005D5FA3">
        <w:rPr>
          <w:lang w:eastAsia="ko-KR"/>
        </w:rPr>
        <w:fldChar w:fldCharType="separate"/>
      </w:r>
      <w:r w:rsidR="004909EC" w:rsidRPr="00646950">
        <w:rPr>
          <w:b/>
          <w:bCs/>
          <w:noProof/>
        </w:rPr>
        <w:t>REFERENCES</w:t>
      </w:r>
      <w:r w:rsidR="00AA0148">
        <w:rPr>
          <w:b/>
          <w:bCs/>
          <w:noProof/>
        </w:rPr>
        <w:t>:</w:t>
      </w:r>
    </w:p>
    <w:p w14:paraId="2137C008" w14:textId="77777777" w:rsidR="004909EC" w:rsidRPr="004909EC" w:rsidRDefault="004909EC" w:rsidP="00EE0EFF">
      <w:pPr>
        <w:pStyle w:val="EndNoteBibliographyTitle"/>
        <w:jc w:val="both"/>
        <w:rPr>
          <w:noProof/>
        </w:rPr>
      </w:pPr>
    </w:p>
    <w:p w14:paraId="5C198637" w14:textId="40B9D64B" w:rsidR="004909EC" w:rsidRPr="004909EC" w:rsidRDefault="004909EC" w:rsidP="004909EC">
      <w:pPr>
        <w:pStyle w:val="EndNoteBibliography"/>
        <w:ind w:left="720" w:hanging="720"/>
        <w:rPr>
          <w:noProof/>
        </w:rPr>
      </w:pPr>
      <w:r w:rsidRPr="004909EC">
        <w:rPr>
          <w:noProof/>
        </w:rPr>
        <w:t>1</w:t>
      </w:r>
      <w:r w:rsidR="00AA0148">
        <w:rPr>
          <w:noProof/>
        </w:rPr>
        <w:t>.</w:t>
      </w:r>
      <w:r w:rsidRPr="004909EC">
        <w:rPr>
          <w:noProof/>
        </w:rPr>
        <w:tab/>
        <w:t xml:space="preserve">Dimastromatteo, J., Brentnall, T., Kelly, K. A. Imaging in pancreatic disease. </w:t>
      </w:r>
      <w:r w:rsidRPr="004909EC">
        <w:rPr>
          <w:i/>
          <w:noProof/>
        </w:rPr>
        <w:t>Nat</w:t>
      </w:r>
      <w:r w:rsidR="00AA0148">
        <w:rPr>
          <w:i/>
          <w:noProof/>
        </w:rPr>
        <w:t>ure</w:t>
      </w:r>
      <w:r w:rsidRPr="004909EC">
        <w:rPr>
          <w:i/>
          <w:noProof/>
        </w:rPr>
        <w:t xml:space="preserve"> Rev</w:t>
      </w:r>
      <w:r w:rsidR="00AA0148">
        <w:rPr>
          <w:i/>
          <w:noProof/>
        </w:rPr>
        <w:t>iews.</w:t>
      </w:r>
      <w:r w:rsidRPr="004909EC">
        <w:rPr>
          <w:i/>
          <w:noProof/>
        </w:rPr>
        <w:t xml:space="preserve"> Gastroenterol</w:t>
      </w:r>
      <w:r w:rsidR="00AA0148">
        <w:rPr>
          <w:i/>
          <w:noProof/>
        </w:rPr>
        <w:t>ogy &amp;</w:t>
      </w:r>
      <w:r w:rsidRPr="004909EC">
        <w:rPr>
          <w:i/>
          <w:noProof/>
        </w:rPr>
        <w:t xml:space="preserve"> Hepatol</w:t>
      </w:r>
      <w:r w:rsidR="00AA0148">
        <w:rPr>
          <w:i/>
          <w:noProof/>
        </w:rPr>
        <w:t>ogy</w:t>
      </w:r>
      <w:r w:rsidRPr="00EE0EFF">
        <w:rPr>
          <w:iCs/>
          <w:noProof/>
        </w:rPr>
        <w:t>.</w:t>
      </w:r>
      <w:r w:rsidRPr="008D651A">
        <w:rPr>
          <w:iCs/>
          <w:noProof/>
        </w:rPr>
        <w:t xml:space="preserve"> </w:t>
      </w:r>
      <w:r w:rsidRPr="004909EC">
        <w:rPr>
          <w:b/>
          <w:noProof/>
        </w:rPr>
        <w:t>14</w:t>
      </w:r>
      <w:r w:rsidRPr="004909EC">
        <w:rPr>
          <w:noProof/>
        </w:rPr>
        <w:t xml:space="preserve"> (2), 97</w:t>
      </w:r>
      <w:r w:rsidR="00AA0148">
        <w:rPr>
          <w:noProof/>
        </w:rPr>
        <w:t>–</w:t>
      </w:r>
      <w:r w:rsidRPr="004909EC">
        <w:rPr>
          <w:noProof/>
        </w:rPr>
        <w:t>109 (2017).</w:t>
      </w:r>
    </w:p>
    <w:p w14:paraId="6D43FB45" w14:textId="33B46F17" w:rsidR="004909EC" w:rsidRPr="004909EC" w:rsidRDefault="004909EC" w:rsidP="004909EC">
      <w:pPr>
        <w:pStyle w:val="EndNoteBibliography"/>
        <w:ind w:left="720" w:hanging="720"/>
        <w:rPr>
          <w:noProof/>
        </w:rPr>
      </w:pPr>
      <w:r w:rsidRPr="004909EC">
        <w:rPr>
          <w:noProof/>
        </w:rPr>
        <w:t>2</w:t>
      </w:r>
      <w:r w:rsidR="00AA0148">
        <w:rPr>
          <w:noProof/>
        </w:rPr>
        <w:t>.</w:t>
      </w:r>
      <w:r w:rsidRPr="004909EC">
        <w:rPr>
          <w:noProof/>
        </w:rPr>
        <w:tab/>
        <w:t xml:space="preserve">Cote, G. A., Smith, J., Sherman, S., Kelly, K. Technologies for imaging the normal and diseased pancreas. </w:t>
      </w:r>
      <w:r w:rsidRPr="004909EC">
        <w:rPr>
          <w:i/>
          <w:noProof/>
        </w:rPr>
        <w:t>Gastroenterology</w:t>
      </w:r>
      <w:r w:rsidRPr="00EE0EFF">
        <w:rPr>
          <w:iCs/>
          <w:noProof/>
        </w:rPr>
        <w:t>.</w:t>
      </w:r>
      <w:r w:rsidRPr="008D651A">
        <w:rPr>
          <w:iCs/>
          <w:noProof/>
        </w:rPr>
        <w:t xml:space="preserve"> </w:t>
      </w:r>
      <w:r w:rsidRPr="004909EC">
        <w:rPr>
          <w:b/>
          <w:noProof/>
        </w:rPr>
        <w:t>144</w:t>
      </w:r>
      <w:r w:rsidRPr="004909EC">
        <w:rPr>
          <w:noProof/>
        </w:rPr>
        <w:t xml:space="preserve"> (6), 1262</w:t>
      </w:r>
      <w:r w:rsidR="00AA0148">
        <w:rPr>
          <w:noProof/>
        </w:rPr>
        <w:t>–</w:t>
      </w:r>
      <w:r w:rsidRPr="004909EC">
        <w:rPr>
          <w:noProof/>
        </w:rPr>
        <w:t>1271 e1261 (2013).</w:t>
      </w:r>
    </w:p>
    <w:p w14:paraId="6FA8097F" w14:textId="78C6CB46" w:rsidR="004909EC" w:rsidRPr="004909EC" w:rsidRDefault="004909EC" w:rsidP="004909EC">
      <w:pPr>
        <w:pStyle w:val="EndNoteBibliography"/>
        <w:ind w:left="720" w:hanging="720"/>
        <w:rPr>
          <w:noProof/>
        </w:rPr>
      </w:pPr>
      <w:r w:rsidRPr="004909EC">
        <w:rPr>
          <w:noProof/>
        </w:rPr>
        <w:t>3</w:t>
      </w:r>
      <w:r w:rsidR="00AA0148">
        <w:rPr>
          <w:noProof/>
        </w:rPr>
        <w:t>.</w:t>
      </w:r>
      <w:r w:rsidRPr="004909EC">
        <w:rPr>
          <w:noProof/>
        </w:rPr>
        <w:tab/>
        <w:t>Yachida, S.</w:t>
      </w:r>
      <w:r w:rsidRPr="00EE0EFF">
        <w:rPr>
          <w:iCs/>
          <w:noProof/>
        </w:rPr>
        <w:t xml:space="preserve"> et al.</w:t>
      </w:r>
      <w:r w:rsidRPr="008D651A">
        <w:rPr>
          <w:iCs/>
          <w:noProof/>
        </w:rPr>
        <w:t xml:space="preserve"> </w:t>
      </w:r>
      <w:r w:rsidRPr="004909EC">
        <w:rPr>
          <w:noProof/>
        </w:rPr>
        <w:t xml:space="preserve">Distant metastasis occurs late during the genetic evolution of pancreatic cancer. </w:t>
      </w:r>
      <w:r w:rsidRPr="004909EC">
        <w:rPr>
          <w:i/>
          <w:noProof/>
        </w:rPr>
        <w:t>Nature</w:t>
      </w:r>
      <w:r w:rsidRPr="00EE0EFF">
        <w:rPr>
          <w:iCs/>
          <w:noProof/>
        </w:rPr>
        <w:t>.</w:t>
      </w:r>
      <w:r w:rsidRPr="008D651A">
        <w:rPr>
          <w:iCs/>
          <w:noProof/>
        </w:rPr>
        <w:t xml:space="preserve"> </w:t>
      </w:r>
      <w:r w:rsidRPr="004909EC">
        <w:rPr>
          <w:b/>
          <w:noProof/>
        </w:rPr>
        <w:t>467</w:t>
      </w:r>
      <w:r w:rsidRPr="004909EC">
        <w:rPr>
          <w:noProof/>
        </w:rPr>
        <w:t xml:space="preserve"> (7319), 1114</w:t>
      </w:r>
      <w:r w:rsidR="00AA0148">
        <w:rPr>
          <w:noProof/>
        </w:rPr>
        <w:t>–</w:t>
      </w:r>
      <w:r w:rsidRPr="004909EC">
        <w:rPr>
          <w:noProof/>
        </w:rPr>
        <w:t>1117 (2010).</w:t>
      </w:r>
    </w:p>
    <w:p w14:paraId="249B35B8" w14:textId="7DDC3140" w:rsidR="004909EC" w:rsidRPr="004909EC" w:rsidRDefault="004909EC" w:rsidP="004909EC">
      <w:pPr>
        <w:pStyle w:val="EndNoteBibliography"/>
        <w:ind w:left="720" w:hanging="720"/>
        <w:rPr>
          <w:noProof/>
        </w:rPr>
      </w:pPr>
      <w:r w:rsidRPr="004909EC">
        <w:rPr>
          <w:noProof/>
        </w:rPr>
        <w:t>4</w:t>
      </w:r>
      <w:r w:rsidR="00AA0148">
        <w:rPr>
          <w:noProof/>
        </w:rPr>
        <w:t>.</w:t>
      </w:r>
      <w:r w:rsidRPr="004909EC">
        <w:rPr>
          <w:noProof/>
        </w:rPr>
        <w:tab/>
        <w:t xml:space="preserve">Hardt, P. D., Brendel, M. D., Kloer, H. U., Bretzel, R. G. Is pancreatic diabetes (type 3c diabetes) underdiagnosed and misdiagnosed? </w:t>
      </w:r>
      <w:r w:rsidRPr="004909EC">
        <w:rPr>
          <w:i/>
          <w:noProof/>
        </w:rPr>
        <w:t>Diabetes Care</w:t>
      </w:r>
      <w:r w:rsidRPr="00EE0EFF">
        <w:rPr>
          <w:iCs/>
          <w:noProof/>
        </w:rPr>
        <w:t>.</w:t>
      </w:r>
      <w:r w:rsidRPr="008D651A">
        <w:rPr>
          <w:iCs/>
          <w:noProof/>
        </w:rPr>
        <w:t xml:space="preserve"> </w:t>
      </w:r>
      <w:r w:rsidRPr="004909EC">
        <w:rPr>
          <w:b/>
          <w:noProof/>
        </w:rPr>
        <w:t>31 Suppl 2</w:t>
      </w:r>
      <w:r w:rsidRPr="004909EC">
        <w:rPr>
          <w:noProof/>
        </w:rPr>
        <w:t xml:space="preserve"> S165</w:t>
      </w:r>
      <w:r w:rsidR="00AA0148">
        <w:rPr>
          <w:noProof/>
        </w:rPr>
        <w:t>–</w:t>
      </w:r>
      <w:r w:rsidRPr="004909EC">
        <w:rPr>
          <w:noProof/>
        </w:rPr>
        <w:t>169 (2008).</w:t>
      </w:r>
    </w:p>
    <w:p w14:paraId="3F95B6CD" w14:textId="3DB588EC" w:rsidR="004909EC" w:rsidRPr="004909EC" w:rsidRDefault="004909EC" w:rsidP="004909EC">
      <w:pPr>
        <w:pStyle w:val="EndNoteBibliography"/>
        <w:ind w:left="720" w:hanging="720"/>
        <w:rPr>
          <w:noProof/>
        </w:rPr>
      </w:pPr>
      <w:r w:rsidRPr="004909EC">
        <w:rPr>
          <w:noProof/>
        </w:rPr>
        <w:lastRenderedPageBreak/>
        <w:t>5</w:t>
      </w:r>
      <w:r w:rsidR="00AA0148">
        <w:rPr>
          <w:noProof/>
        </w:rPr>
        <w:t>.</w:t>
      </w:r>
      <w:r w:rsidRPr="004909EC">
        <w:rPr>
          <w:noProof/>
        </w:rPr>
        <w:tab/>
        <w:t>Baetens, D.</w:t>
      </w:r>
      <w:r w:rsidRPr="00EE0EFF">
        <w:rPr>
          <w:iCs/>
          <w:noProof/>
        </w:rPr>
        <w:t xml:space="preserve"> et al.</w:t>
      </w:r>
      <w:r w:rsidRPr="008D651A">
        <w:rPr>
          <w:iCs/>
          <w:noProof/>
        </w:rPr>
        <w:t xml:space="preserve"> </w:t>
      </w:r>
      <w:r w:rsidRPr="004909EC">
        <w:rPr>
          <w:noProof/>
        </w:rPr>
        <w:t xml:space="preserve">Alteration of islet cell populations in spontaneously diabetic mice. </w:t>
      </w:r>
      <w:r w:rsidRPr="004909EC">
        <w:rPr>
          <w:i/>
          <w:noProof/>
        </w:rPr>
        <w:t>Diabetes</w:t>
      </w:r>
      <w:r w:rsidRPr="00EE0EFF">
        <w:rPr>
          <w:iCs/>
          <w:noProof/>
        </w:rPr>
        <w:t>.</w:t>
      </w:r>
      <w:r w:rsidRPr="008D651A">
        <w:rPr>
          <w:iCs/>
          <w:noProof/>
        </w:rPr>
        <w:t xml:space="preserve"> </w:t>
      </w:r>
      <w:r w:rsidRPr="004909EC">
        <w:rPr>
          <w:b/>
          <w:noProof/>
        </w:rPr>
        <w:t>27</w:t>
      </w:r>
      <w:r w:rsidRPr="004909EC">
        <w:rPr>
          <w:noProof/>
        </w:rPr>
        <w:t xml:space="preserve"> (1), 1</w:t>
      </w:r>
      <w:r w:rsidR="00AA0148">
        <w:rPr>
          <w:noProof/>
        </w:rPr>
        <w:t>–</w:t>
      </w:r>
      <w:r w:rsidRPr="004909EC">
        <w:rPr>
          <w:noProof/>
        </w:rPr>
        <w:t>7 (1978).</w:t>
      </w:r>
    </w:p>
    <w:p w14:paraId="0A7E28D1" w14:textId="14EBBA23" w:rsidR="004909EC" w:rsidRPr="004909EC" w:rsidRDefault="004909EC" w:rsidP="004909EC">
      <w:pPr>
        <w:pStyle w:val="EndNoteBibliography"/>
        <w:ind w:left="720" w:hanging="720"/>
        <w:rPr>
          <w:noProof/>
        </w:rPr>
      </w:pPr>
      <w:r w:rsidRPr="004909EC">
        <w:rPr>
          <w:noProof/>
        </w:rPr>
        <w:t>6</w:t>
      </w:r>
      <w:r w:rsidR="00AA0148">
        <w:rPr>
          <w:noProof/>
        </w:rPr>
        <w:t>.</w:t>
      </w:r>
      <w:r w:rsidRPr="004909EC">
        <w:rPr>
          <w:noProof/>
        </w:rPr>
        <w:tab/>
        <w:t xml:space="preserve">Holmberg, D., Ahlgren, U. Imaging the pancreas: from ex vivo to non-invasive technology. </w:t>
      </w:r>
      <w:r w:rsidRPr="004909EC">
        <w:rPr>
          <w:i/>
          <w:noProof/>
        </w:rPr>
        <w:t>Diabetologia</w:t>
      </w:r>
      <w:r w:rsidRPr="00EE0EFF">
        <w:rPr>
          <w:iCs/>
          <w:noProof/>
        </w:rPr>
        <w:t>.</w:t>
      </w:r>
      <w:r w:rsidRPr="008D651A">
        <w:rPr>
          <w:iCs/>
          <w:noProof/>
        </w:rPr>
        <w:t xml:space="preserve"> </w:t>
      </w:r>
      <w:r w:rsidRPr="004909EC">
        <w:rPr>
          <w:b/>
          <w:noProof/>
        </w:rPr>
        <w:t>51</w:t>
      </w:r>
      <w:r w:rsidRPr="004909EC">
        <w:rPr>
          <w:noProof/>
        </w:rPr>
        <w:t xml:space="preserve"> (12), 2148</w:t>
      </w:r>
      <w:r w:rsidR="00AA0148">
        <w:rPr>
          <w:noProof/>
        </w:rPr>
        <w:t>–</w:t>
      </w:r>
      <w:r w:rsidRPr="004909EC">
        <w:rPr>
          <w:noProof/>
        </w:rPr>
        <w:t>2154 (2008).</w:t>
      </w:r>
    </w:p>
    <w:p w14:paraId="3DAF4019" w14:textId="6F8FC322" w:rsidR="004909EC" w:rsidRPr="004909EC" w:rsidRDefault="004909EC" w:rsidP="004909EC">
      <w:pPr>
        <w:pStyle w:val="EndNoteBibliography"/>
        <w:ind w:left="720" w:hanging="720"/>
        <w:rPr>
          <w:noProof/>
        </w:rPr>
      </w:pPr>
      <w:r w:rsidRPr="004909EC">
        <w:rPr>
          <w:noProof/>
        </w:rPr>
        <w:t>7</w:t>
      </w:r>
      <w:r w:rsidR="00AA0148">
        <w:rPr>
          <w:noProof/>
        </w:rPr>
        <w:t>.</w:t>
      </w:r>
      <w:r w:rsidRPr="004909EC">
        <w:rPr>
          <w:noProof/>
        </w:rPr>
        <w:tab/>
        <w:t>Marciniak, A.</w:t>
      </w:r>
      <w:r w:rsidRPr="00EE0EFF">
        <w:rPr>
          <w:iCs/>
          <w:noProof/>
        </w:rPr>
        <w:t xml:space="preserve"> et al.</w:t>
      </w:r>
      <w:r w:rsidRPr="008D651A">
        <w:rPr>
          <w:iCs/>
          <w:noProof/>
        </w:rPr>
        <w:t xml:space="preserve"> </w:t>
      </w:r>
      <w:r w:rsidRPr="004909EC">
        <w:rPr>
          <w:noProof/>
        </w:rPr>
        <w:t xml:space="preserve">Using pancreas tissue slices for in situ studies of islet of Langerhans and acinar cell biology. </w:t>
      </w:r>
      <w:r w:rsidRPr="004909EC">
        <w:rPr>
          <w:i/>
          <w:noProof/>
        </w:rPr>
        <w:t>Nat</w:t>
      </w:r>
      <w:r w:rsidR="00AA0148">
        <w:rPr>
          <w:i/>
          <w:noProof/>
        </w:rPr>
        <w:t>ure</w:t>
      </w:r>
      <w:r w:rsidRPr="004909EC">
        <w:rPr>
          <w:i/>
          <w:noProof/>
        </w:rPr>
        <w:t xml:space="preserve"> Protoc</w:t>
      </w:r>
      <w:r w:rsidR="00AA0148">
        <w:rPr>
          <w:i/>
          <w:noProof/>
        </w:rPr>
        <w:t>ols</w:t>
      </w:r>
      <w:r w:rsidRPr="00EE0EFF">
        <w:rPr>
          <w:iCs/>
          <w:noProof/>
        </w:rPr>
        <w:t>.</w:t>
      </w:r>
      <w:r w:rsidRPr="008D651A">
        <w:rPr>
          <w:iCs/>
          <w:noProof/>
        </w:rPr>
        <w:t xml:space="preserve"> </w:t>
      </w:r>
      <w:r w:rsidRPr="004909EC">
        <w:rPr>
          <w:b/>
          <w:noProof/>
        </w:rPr>
        <w:t>9</w:t>
      </w:r>
      <w:r w:rsidRPr="004909EC">
        <w:rPr>
          <w:noProof/>
        </w:rPr>
        <w:t xml:space="preserve"> (12), 2809</w:t>
      </w:r>
      <w:r w:rsidR="00AA0148">
        <w:rPr>
          <w:noProof/>
        </w:rPr>
        <w:t>–</w:t>
      </w:r>
      <w:r w:rsidRPr="004909EC">
        <w:rPr>
          <w:noProof/>
        </w:rPr>
        <w:t>2822 (2014).</w:t>
      </w:r>
    </w:p>
    <w:p w14:paraId="4E4549F5" w14:textId="3ACCC609" w:rsidR="004909EC" w:rsidRPr="004909EC" w:rsidRDefault="004909EC" w:rsidP="004909EC">
      <w:pPr>
        <w:pStyle w:val="EndNoteBibliography"/>
        <w:ind w:left="720" w:hanging="720"/>
        <w:rPr>
          <w:noProof/>
        </w:rPr>
      </w:pPr>
      <w:r w:rsidRPr="004909EC">
        <w:rPr>
          <w:noProof/>
        </w:rPr>
        <w:t>8</w:t>
      </w:r>
      <w:r w:rsidR="00AA0148">
        <w:rPr>
          <w:noProof/>
        </w:rPr>
        <w:t>.</w:t>
      </w:r>
      <w:r w:rsidRPr="004909EC">
        <w:rPr>
          <w:noProof/>
        </w:rPr>
        <w:tab/>
        <w:t xml:space="preserve">Ravier, M. A., Rutter, G. A. Isolation and culture of mouse pancreatic islets for ex vivo imaging studies with trappable or recombinant fluorescent probes. </w:t>
      </w:r>
      <w:r w:rsidRPr="004909EC">
        <w:rPr>
          <w:i/>
          <w:noProof/>
        </w:rPr>
        <w:t xml:space="preserve">Methods </w:t>
      </w:r>
      <w:r w:rsidR="00AA0148">
        <w:rPr>
          <w:i/>
          <w:noProof/>
        </w:rPr>
        <w:t xml:space="preserve">in </w:t>
      </w:r>
      <w:r w:rsidRPr="004909EC">
        <w:rPr>
          <w:i/>
          <w:noProof/>
        </w:rPr>
        <w:t>Mol</w:t>
      </w:r>
      <w:r w:rsidR="00AA0148">
        <w:rPr>
          <w:i/>
          <w:noProof/>
        </w:rPr>
        <w:t>ecular</w:t>
      </w:r>
      <w:r w:rsidRPr="004909EC">
        <w:rPr>
          <w:i/>
          <w:noProof/>
        </w:rPr>
        <w:t xml:space="preserve"> Biol</w:t>
      </w:r>
      <w:r w:rsidR="00AA0148">
        <w:rPr>
          <w:i/>
          <w:noProof/>
        </w:rPr>
        <w:t>ogy</w:t>
      </w:r>
      <w:r w:rsidRPr="00EE0EFF">
        <w:rPr>
          <w:iCs/>
          <w:noProof/>
        </w:rPr>
        <w:t>.</w:t>
      </w:r>
      <w:r w:rsidRPr="008D651A">
        <w:rPr>
          <w:iCs/>
          <w:noProof/>
        </w:rPr>
        <w:t xml:space="preserve"> </w:t>
      </w:r>
      <w:r w:rsidRPr="004909EC">
        <w:rPr>
          <w:b/>
          <w:noProof/>
        </w:rPr>
        <w:t>633</w:t>
      </w:r>
      <w:r w:rsidR="00AA0148" w:rsidRPr="004909EC">
        <w:rPr>
          <w:noProof/>
        </w:rPr>
        <w:t>,</w:t>
      </w:r>
      <w:r w:rsidRPr="004909EC">
        <w:rPr>
          <w:noProof/>
        </w:rPr>
        <w:t xml:space="preserve"> 171</w:t>
      </w:r>
      <w:r w:rsidR="00AA0148">
        <w:rPr>
          <w:noProof/>
        </w:rPr>
        <w:t>–</w:t>
      </w:r>
      <w:r w:rsidRPr="004909EC">
        <w:rPr>
          <w:noProof/>
        </w:rPr>
        <w:t>184 (2010).</w:t>
      </w:r>
    </w:p>
    <w:p w14:paraId="3F1D5566" w14:textId="5CD612A5" w:rsidR="004909EC" w:rsidRPr="004909EC" w:rsidRDefault="004909EC" w:rsidP="004909EC">
      <w:pPr>
        <w:pStyle w:val="EndNoteBibliography"/>
        <w:ind w:left="720" w:hanging="720"/>
        <w:rPr>
          <w:noProof/>
        </w:rPr>
      </w:pPr>
      <w:r w:rsidRPr="004909EC">
        <w:rPr>
          <w:noProof/>
        </w:rPr>
        <w:t>9</w:t>
      </w:r>
      <w:r w:rsidR="00AA0148">
        <w:rPr>
          <w:noProof/>
        </w:rPr>
        <w:t>.</w:t>
      </w:r>
      <w:r w:rsidRPr="004909EC">
        <w:rPr>
          <w:noProof/>
        </w:rPr>
        <w:tab/>
        <w:t xml:space="preserve">Frikke-Schmidt, H., Arvan, P., Seeley, R. J., Cras-Meneur, C. Improved in vivo imaging method for individual islets across the mouse pancreas reveals a heterogeneous insulin secretion response to glucose. </w:t>
      </w:r>
      <w:r w:rsidRPr="004909EC">
        <w:rPr>
          <w:i/>
          <w:noProof/>
        </w:rPr>
        <w:t>Sci</w:t>
      </w:r>
      <w:r w:rsidR="00AA0148">
        <w:rPr>
          <w:i/>
          <w:noProof/>
        </w:rPr>
        <w:t>ence</w:t>
      </w:r>
      <w:r w:rsidRPr="004909EC">
        <w:rPr>
          <w:i/>
          <w:noProof/>
        </w:rPr>
        <w:t xml:space="preserve"> Rep</w:t>
      </w:r>
      <w:r w:rsidR="00AA0148">
        <w:rPr>
          <w:i/>
          <w:noProof/>
        </w:rPr>
        <w:t>orts</w:t>
      </w:r>
      <w:r w:rsidRPr="00EE0EFF">
        <w:rPr>
          <w:iCs/>
          <w:noProof/>
        </w:rPr>
        <w:t>.</w:t>
      </w:r>
      <w:r w:rsidRPr="008D651A">
        <w:rPr>
          <w:iCs/>
          <w:noProof/>
        </w:rPr>
        <w:t xml:space="preserve"> </w:t>
      </w:r>
      <w:r w:rsidRPr="004909EC">
        <w:rPr>
          <w:b/>
          <w:noProof/>
        </w:rPr>
        <w:t>11</w:t>
      </w:r>
      <w:r w:rsidRPr="004909EC">
        <w:rPr>
          <w:noProof/>
        </w:rPr>
        <w:t xml:space="preserve"> (1), 603 (2021).</w:t>
      </w:r>
    </w:p>
    <w:p w14:paraId="36FEF151" w14:textId="0DC54A04" w:rsidR="004909EC" w:rsidRPr="004909EC" w:rsidRDefault="004909EC" w:rsidP="004909EC">
      <w:pPr>
        <w:pStyle w:val="EndNoteBibliography"/>
        <w:ind w:left="720" w:hanging="720"/>
        <w:rPr>
          <w:noProof/>
        </w:rPr>
      </w:pPr>
      <w:r w:rsidRPr="004909EC">
        <w:rPr>
          <w:noProof/>
        </w:rPr>
        <w:t>10</w:t>
      </w:r>
      <w:r w:rsidR="00AA0148">
        <w:rPr>
          <w:noProof/>
        </w:rPr>
        <w:t>.</w:t>
      </w:r>
      <w:r w:rsidRPr="004909EC">
        <w:rPr>
          <w:noProof/>
        </w:rPr>
        <w:tab/>
        <w:t>Lee, E. M.</w:t>
      </w:r>
      <w:r w:rsidRPr="00EE0EFF">
        <w:rPr>
          <w:iCs/>
          <w:noProof/>
        </w:rPr>
        <w:t xml:space="preserve"> et al.</w:t>
      </w:r>
      <w:r w:rsidRPr="008D651A">
        <w:rPr>
          <w:iCs/>
          <w:noProof/>
        </w:rPr>
        <w:t xml:space="preserve"> </w:t>
      </w:r>
      <w:r w:rsidRPr="004909EC">
        <w:rPr>
          <w:noProof/>
        </w:rPr>
        <w:t xml:space="preserve">Effect of resveratrol treatment on graft revascularization after islet transplantation in streptozotocin-induced diabetic mice. </w:t>
      </w:r>
      <w:r w:rsidRPr="004909EC">
        <w:rPr>
          <w:i/>
          <w:noProof/>
        </w:rPr>
        <w:t>Islets</w:t>
      </w:r>
      <w:r w:rsidRPr="00EE0EFF">
        <w:rPr>
          <w:iCs/>
          <w:noProof/>
        </w:rPr>
        <w:t>.</w:t>
      </w:r>
      <w:r w:rsidRPr="008D651A">
        <w:rPr>
          <w:iCs/>
          <w:noProof/>
        </w:rPr>
        <w:t xml:space="preserve"> </w:t>
      </w:r>
      <w:r w:rsidRPr="004909EC">
        <w:rPr>
          <w:b/>
          <w:noProof/>
        </w:rPr>
        <w:t>10</w:t>
      </w:r>
      <w:r w:rsidRPr="004909EC">
        <w:rPr>
          <w:noProof/>
        </w:rPr>
        <w:t xml:space="preserve"> (1), 25</w:t>
      </w:r>
      <w:r w:rsidR="00AA0148">
        <w:rPr>
          <w:noProof/>
        </w:rPr>
        <w:t>–</w:t>
      </w:r>
      <w:r w:rsidRPr="004909EC">
        <w:rPr>
          <w:noProof/>
        </w:rPr>
        <w:t>39 (2018).</w:t>
      </w:r>
    </w:p>
    <w:p w14:paraId="002E8A6E" w14:textId="17DB9ADB" w:rsidR="004909EC" w:rsidRPr="004909EC" w:rsidRDefault="004909EC" w:rsidP="004909EC">
      <w:pPr>
        <w:pStyle w:val="EndNoteBibliography"/>
        <w:ind w:left="720" w:hanging="720"/>
        <w:rPr>
          <w:noProof/>
        </w:rPr>
      </w:pPr>
      <w:r w:rsidRPr="004909EC">
        <w:rPr>
          <w:noProof/>
        </w:rPr>
        <w:t>11</w:t>
      </w:r>
      <w:r w:rsidR="006B77CE">
        <w:rPr>
          <w:noProof/>
        </w:rPr>
        <w:t>.</w:t>
      </w:r>
      <w:r w:rsidRPr="004909EC">
        <w:rPr>
          <w:noProof/>
        </w:rPr>
        <w:tab/>
        <w:t xml:space="preserve">Evgenov, N. V., Medarova, Z., Dai, G., Bonner-Weir, S., Moore, A. In vivo imaging of islet transplantation. </w:t>
      </w:r>
      <w:r w:rsidRPr="004909EC">
        <w:rPr>
          <w:i/>
          <w:noProof/>
        </w:rPr>
        <w:t>Nat</w:t>
      </w:r>
      <w:r w:rsidR="006B77CE">
        <w:rPr>
          <w:i/>
          <w:noProof/>
        </w:rPr>
        <w:t>ure</w:t>
      </w:r>
      <w:r w:rsidRPr="004909EC">
        <w:rPr>
          <w:i/>
          <w:noProof/>
        </w:rPr>
        <w:t xml:space="preserve"> Med</w:t>
      </w:r>
      <w:r w:rsidR="006B77CE">
        <w:rPr>
          <w:i/>
          <w:noProof/>
        </w:rPr>
        <w:t>icine</w:t>
      </w:r>
      <w:r w:rsidRPr="00EE0EFF">
        <w:rPr>
          <w:iCs/>
          <w:noProof/>
        </w:rPr>
        <w:t>.</w:t>
      </w:r>
      <w:r w:rsidRPr="008D651A">
        <w:rPr>
          <w:iCs/>
          <w:noProof/>
        </w:rPr>
        <w:t xml:space="preserve"> </w:t>
      </w:r>
      <w:r w:rsidRPr="004909EC">
        <w:rPr>
          <w:b/>
          <w:noProof/>
        </w:rPr>
        <w:t>12</w:t>
      </w:r>
      <w:r w:rsidRPr="004909EC">
        <w:rPr>
          <w:noProof/>
        </w:rPr>
        <w:t xml:space="preserve"> (1), 144</w:t>
      </w:r>
      <w:r w:rsidR="006B77CE">
        <w:rPr>
          <w:noProof/>
        </w:rPr>
        <w:t>–</w:t>
      </w:r>
      <w:r w:rsidRPr="004909EC">
        <w:rPr>
          <w:noProof/>
        </w:rPr>
        <w:t>148 (2006).</w:t>
      </w:r>
    </w:p>
    <w:p w14:paraId="615D79E7" w14:textId="02337AC0" w:rsidR="004909EC" w:rsidRPr="004909EC" w:rsidRDefault="004909EC" w:rsidP="004909EC">
      <w:pPr>
        <w:pStyle w:val="EndNoteBibliography"/>
        <w:ind w:left="720" w:hanging="720"/>
        <w:rPr>
          <w:noProof/>
        </w:rPr>
      </w:pPr>
      <w:r w:rsidRPr="004909EC">
        <w:rPr>
          <w:noProof/>
        </w:rPr>
        <w:t>12</w:t>
      </w:r>
      <w:r w:rsidR="006B77CE">
        <w:rPr>
          <w:noProof/>
        </w:rPr>
        <w:t>.</w:t>
      </w:r>
      <w:r w:rsidRPr="004909EC">
        <w:rPr>
          <w:noProof/>
        </w:rPr>
        <w:tab/>
        <w:t>Mojibian, M.</w:t>
      </w:r>
      <w:r w:rsidRPr="00EE0EFF">
        <w:rPr>
          <w:iCs/>
          <w:noProof/>
        </w:rPr>
        <w:t xml:space="preserve"> et al.</w:t>
      </w:r>
      <w:r w:rsidRPr="008D651A">
        <w:rPr>
          <w:iCs/>
          <w:noProof/>
        </w:rPr>
        <w:t xml:space="preserve"> </w:t>
      </w:r>
      <w:r w:rsidRPr="004909EC">
        <w:rPr>
          <w:noProof/>
        </w:rPr>
        <w:t xml:space="preserve">Implanted islets in the anterior chamber of the eye are prone to autoimmune attack in a mouse model of diabetes. </w:t>
      </w:r>
      <w:r w:rsidRPr="004909EC">
        <w:rPr>
          <w:i/>
          <w:noProof/>
        </w:rPr>
        <w:t>Diabetologia</w:t>
      </w:r>
      <w:r w:rsidRPr="00EE0EFF">
        <w:rPr>
          <w:iCs/>
          <w:noProof/>
        </w:rPr>
        <w:t>.</w:t>
      </w:r>
      <w:r w:rsidRPr="008D651A">
        <w:rPr>
          <w:iCs/>
          <w:noProof/>
        </w:rPr>
        <w:t xml:space="preserve"> </w:t>
      </w:r>
      <w:r w:rsidRPr="004909EC">
        <w:rPr>
          <w:b/>
          <w:noProof/>
        </w:rPr>
        <w:t>56</w:t>
      </w:r>
      <w:r w:rsidRPr="004909EC">
        <w:rPr>
          <w:noProof/>
        </w:rPr>
        <w:t xml:space="preserve"> (10), 2213</w:t>
      </w:r>
      <w:r w:rsidR="006B77CE">
        <w:rPr>
          <w:noProof/>
        </w:rPr>
        <w:t>–</w:t>
      </w:r>
      <w:r w:rsidRPr="004909EC">
        <w:rPr>
          <w:noProof/>
        </w:rPr>
        <w:t>2221 (2013).</w:t>
      </w:r>
    </w:p>
    <w:p w14:paraId="4693D491" w14:textId="633A3A80" w:rsidR="004909EC" w:rsidRPr="004909EC" w:rsidRDefault="004909EC" w:rsidP="004909EC">
      <w:pPr>
        <w:pStyle w:val="EndNoteBibliography"/>
        <w:ind w:left="720" w:hanging="720"/>
        <w:rPr>
          <w:noProof/>
        </w:rPr>
      </w:pPr>
      <w:r w:rsidRPr="004909EC">
        <w:rPr>
          <w:noProof/>
        </w:rPr>
        <w:t>13</w:t>
      </w:r>
      <w:r w:rsidR="006B77CE">
        <w:rPr>
          <w:noProof/>
        </w:rPr>
        <w:t>.</w:t>
      </w:r>
      <w:r w:rsidRPr="004909EC">
        <w:rPr>
          <w:noProof/>
        </w:rPr>
        <w:tab/>
        <w:t xml:space="preserve">Pittet, M. J., Weissleder, R. Intravital imaging. </w:t>
      </w:r>
      <w:r w:rsidRPr="004909EC">
        <w:rPr>
          <w:i/>
          <w:noProof/>
        </w:rPr>
        <w:t>Cell</w:t>
      </w:r>
      <w:r w:rsidRPr="00EE0EFF">
        <w:rPr>
          <w:iCs/>
          <w:noProof/>
        </w:rPr>
        <w:t>.</w:t>
      </w:r>
      <w:r w:rsidRPr="008D651A">
        <w:rPr>
          <w:iCs/>
          <w:noProof/>
        </w:rPr>
        <w:t xml:space="preserve"> </w:t>
      </w:r>
      <w:r w:rsidRPr="004909EC">
        <w:rPr>
          <w:b/>
          <w:noProof/>
        </w:rPr>
        <w:t>147</w:t>
      </w:r>
      <w:r w:rsidRPr="004909EC">
        <w:rPr>
          <w:noProof/>
        </w:rPr>
        <w:t xml:space="preserve"> (5), 983</w:t>
      </w:r>
      <w:r w:rsidR="006B77CE">
        <w:rPr>
          <w:noProof/>
        </w:rPr>
        <w:t>–</w:t>
      </w:r>
      <w:r w:rsidRPr="004909EC">
        <w:rPr>
          <w:noProof/>
        </w:rPr>
        <w:t>991 (2011).</w:t>
      </w:r>
    </w:p>
    <w:p w14:paraId="34A4AA6F" w14:textId="184CC6F6" w:rsidR="004909EC" w:rsidRPr="004909EC" w:rsidRDefault="004909EC" w:rsidP="004909EC">
      <w:pPr>
        <w:pStyle w:val="EndNoteBibliography"/>
        <w:ind w:left="720" w:hanging="720"/>
        <w:rPr>
          <w:noProof/>
        </w:rPr>
      </w:pPr>
      <w:r w:rsidRPr="004909EC">
        <w:rPr>
          <w:noProof/>
        </w:rPr>
        <w:t>14</w:t>
      </w:r>
      <w:r w:rsidR="006B77CE">
        <w:rPr>
          <w:noProof/>
        </w:rPr>
        <w:t>.</w:t>
      </w:r>
      <w:r w:rsidRPr="004909EC">
        <w:rPr>
          <w:noProof/>
        </w:rPr>
        <w:tab/>
        <w:t>Ritsma, L.</w:t>
      </w:r>
      <w:r w:rsidRPr="00EE0EFF">
        <w:rPr>
          <w:iCs/>
          <w:noProof/>
        </w:rPr>
        <w:t xml:space="preserve"> et al.</w:t>
      </w:r>
      <w:r w:rsidRPr="008D651A">
        <w:rPr>
          <w:iCs/>
          <w:noProof/>
        </w:rPr>
        <w:t xml:space="preserve"> </w:t>
      </w:r>
      <w:r w:rsidRPr="004909EC">
        <w:rPr>
          <w:noProof/>
        </w:rPr>
        <w:t xml:space="preserve">Surgical implantation of an abdominal imaging window for intravital microscopy. </w:t>
      </w:r>
      <w:r w:rsidRPr="004909EC">
        <w:rPr>
          <w:i/>
          <w:noProof/>
        </w:rPr>
        <w:t>Nat</w:t>
      </w:r>
      <w:r w:rsidR="006B77CE">
        <w:rPr>
          <w:i/>
          <w:noProof/>
        </w:rPr>
        <w:t>ure</w:t>
      </w:r>
      <w:r w:rsidRPr="004909EC">
        <w:rPr>
          <w:i/>
          <w:noProof/>
        </w:rPr>
        <w:t xml:space="preserve"> Protoc</w:t>
      </w:r>
      <w:r w:rsidR="006B77CE">
        <w:rPr>
          <w:i/>
          <w:noProof/>
        </w:rPr>
        <w:t>ols</w:t>
      </w:r>
      <w:r w:rsidRPr="00EE0EFF">
        <w:rPr>
          <w:iCs/>
          <w:noProof/>
        </w:rPr>
        <w:t>.</w:t>
      </w:r>
      <w:r w:rsidRPr="008D651A">
        <w:rPr>
          <w:iCs/>
          <w:noProof/>
        </w:rPr>
        <w:t xml:space="preserve"> </w:t>
      </w:r>
      <w:r w:rsidRPr="004909EC">
        <w:rPr>
          <w:b/>
          <w:noProof/>
        </w:rPr>
        <w:t>8</w:t>
      </w:r>
      <w:r w:rsidRPr="004909EC">
        <w:rPr>
          <w:noProof/>
        </w:rPr>
        <w:t xml:space="preserve"> (3), 583</w:t>
      </w:r>
      <w:r w:rsidR="006B77CE">
        <w:rPr>
          <w:noProof/>
        </w:rPr>
        <w:t>–</w:t>
      </w:r>
      <w:r w:rsidRPr="004909EC">
        <w:rPr>
          <w:noProof/>
        </w:rPr>
        <w:t>594 (2013).</w:t>
      </w:r>
    </w:p>
    <w:p w14:paraId="284D9A68" w14:textId="56BB96D8" w:rsidR="004909EC" w:rsidRPr="004909EC" w:rsidRDefault="004909EC" w:rsidP="004909EC">
      <w:pPr>
        <w:pStyle w:val="EndNoteBibliography"/>
        <w:ind w:left="720" w:hanging="720"/>
        <w:rPr>
          <w:noProof/>
        </w:rPr>
      </w:pPr>
      <w:r w:rsidRPr="004909EC">
        <w:rPr>
          <w:noProof/>
        </w:rPr>
        <w:t>15</w:t>
      </w:r>
      <w:r w:rsidR="006B77CE">
        <w:rPr>
          <w:noProof/>
        </w:rPr>
        <w:t>.</w:t>
      </w:r>
      <w:r w:rsidRPr="004909EC">
        <w:rPr>
          <w:noProof/>
        </w:rPr>
        <w:tab/>
        <w:t>Ritsma, L.</w:t>
      </w:r>
      <w:r w:rsidRPr="00EE0EFF">
        <w:rPr>
          <w:iCs/>
          <w:noProof/>
        </w:rPr>
        <w:t xml:space="preserve"> et al.</w:t>
      </w:r>
      <w:r w:rsidRPr="008D651A">
        <w:rPr>
          <w:iCs/>
          <w:noProof/>
        </w:rPr>
        <w:t xml:space="preserve"> </w:t>
      </w:r>
      <w:r w:rsidRPr="004909EC">
        <w:rPr>
          <w:noProof/>
        </w:rPr>
        <w:t xml:space="preserve">Intravital microscopy through an abdominal imaging window reveals a pre-micrometastasis stage during liver metastasis. </w:t>
      </w:r>
      <w:r w:rsidRPr="004909EC">
        <w:rPr>
          <w:i/>
          <w:noProof/>
        </w:rPr>
        <w:t>Sci</w:t>
      </w:r>
      <w:r w:rsidR="006B77CE">
        <w:rPr>
          <w:i/>
          <w:noProof/>
        </w:rPr>
        <w:t>ence</w:t>
      </w:r>
      <w:r w:rsidRPr="004909EC">
        <w:rPr>
          <w:i/>
          <w:noProof/>
        </w:rPr>
        <w:t xml:space="preserve"> Transl</w:t>
      </w:r>
      <w:r w:rsidR="006B77CE">
        <w:rPr>
          <w:i/>
          <w:noProof/>
        </w:rPr>
        <w:t>ational</w:t>
      </w:r>
      <w:r w:rsidRPr="004909EC">
        <w:rPr>
          <w:i/>
          <w:noProof/>
        </w:rPr>
        <w:t xml:space="preserve"> Med</w:t>
      </w:r>
      <w:r w:rsidR="006B77CE">
        <w:rPr>
          <w:i/>
          <w:noProof/>
        </w:rPr>
        <w:t>icine</w:t>
      </w:r>
      <w:r w:rsidRPr="00EE0EFF">
        <w:rPr>
          <w:iCs/>
          <w:noProof/>
        </w:rPr>
        <w:t>.</w:t>
      </w:r>
      <w:r w:rsidRPr="008D651A">
        <w:rPr>
          <w:iCs/>
          <w:noProof/>
        </w:rPr>
        <w:t xml:space="preserve"> </w:t>
      </w:r>
      <w:r w:rsidRPr="004909EC">
        <w:rPr>
          <w:b/>
          <w:noProof/>
        </w:rPr>
        <w:t>4</w:t>
      </w:r>
      <w:r w:rsidRPr="004909EC">
        <w:rPr>
          <w:noProof/>
        </w:rPr>
        <w:t xml:space="preserve"> (158), 158ra145 (2012).</w:t>
      </w:r>
    </w:p>
    <w:p w14:paraId="01C6CB9F" w14:textId="31D146E4" w:rsidR="004909EC" w:rsidRPr="004909EC" w:rsidRDefault="004909EC" w:rsidP="004909EC">
      <w:pPr>
        <w:pStyle w:val="EndNoteBibliography"/>
        <w:ind w:left="720" w:hanging="720"/>
        <w:rPr>
          <w:noProof/>
        </w:rPr>
      </w:pPr>
      <w:r w:rsidRPr="004909EC">
        <w:rPr>
          <w:noProof/>
        </w:rPr>
        <w:t>16</w:t>
      </w:r>
      <w:r w:rsidR="006B77CE">
        <w:rPr>
          <w:noProof/>
        </w:rPr>
        <w:t>.</w:t>
      </w:r>
      <w:r w:rsidRPr="004909EC">
        <w:rPr>
          <w:noProof/>
        </w:rPr>
        <w:tab/>
        <w:t>Ritsma, L.</w:t>
      </w:r>
      <w:r w:rsidRPr="00EE0EFF">
        <w:rPr>
          <w:iCs/>
          <w:noProof/>
        </w:rPr>
        <w:t xml:space="preserve"> et al.</w:t>
      </w:r>
      <w:r w:rsidRPr="008D651A">
        <w:rPr>
          <w:iCs/>
          <w:noProof/>
        </w:rPr>
        <w:t xml:space="preserve"> </w:t>
      </w:r>
      <w:r w:rsidRPr="004909EC">
        <w:rPr>
          <w:noProof/>
        </w:rPr>
        <w:t xml:space="preserve">Intestinal crypt homeostasis revealed at single-stem-cell level by in vivo live imaging. </w:t>
      </w:r>
      <w:r w:rsidRPr="004909EC">
        <w:rPr>
          <w:i/>
          <w:noProof/>
        </w:rPr>
        <w:t>Nature</w:t>
      </w:r>
      <w:r w:rsidRPr="00EE0EFF">
        <w:rPr>
          <w:iCs/>
          <w:noProof/>
        </w:rPr>
        <w:t>.</w:t>
      </w:r>
      <w:r w:rsidRPr="008D651A">
        <w:rPr>
          <w:iCs/>
          <w:noProof/>
        </w:rPr>
        <w:t xml:space="preserve"> </w:t>
      </w:r>
      <w:r w:rsidRPr="004909EC">
        <w:rPr>
          <w:b/>
          <w:noProof/>
        </w:rPr>
        <w:t>507</w:t>
      </w:r>
      <w:r w:rsidRPr="004909EC">
        <w:rPr>
          <w:noProof/>
        </w:rPr>
        <w:t xml:space="preserve"> (7492), 362</w:t>
      </w:r>
      <w:r w:rsidR="006B77CE">
        <w:rPr>
          <w:noProof/>
        </w:rPr>
        <w:t>–</w:t>
      </w:r>
      <w:r w:rsidRPr="004909EC">
        <w:rPr>
          <w:noProof/>
        </w:rPr>
        <w:t>365 (2014).</w:t>
      </w:r>
    </w:p>
    <w:p w14:paraId="01285651" w14:textId="44995C7D" w:rsidR="004909EC" w:rsidRPr="004909EC" w:rsidRDefault="004909EC" w:rsidP="004909EC">
      <w:pPr>
        <w:pStyle w:val="EndNoteBibliography"/>
        <w:ind w:left="720" w:hanging="720"/>
        <w:rPr>
          <w:noProof/>
        </w:rPr>
      </w:pPr>
      <w:r w:rsidRPr="004909EC">
        <w:rPr>
          <w:noProof/>
        </w:rPr>
        <w:t>17</w:t>
      </w:r>
      <w:r w:rsidR="006B77CE">
        <w:rPr>
          <w:noProof/>
        </w:rPr>
        <w:t>.</w:t>
      </w:r>
      <w:r w:rsidRPr="004909EC">
        <w:rPr>
          <w:noProof/>
        </w:rPr>
        <w:tab/>
        <w:t xml:space="preserve">Dolensek, J., Rupnik, M. S., Stozer, A. Structural similarities and differences between the human and the mouse pancreas. </w:t>
      </w:r>
      <w:r w:rsidRPr="004909EC">
        <w:rPr>
          <w:i/>
          <w:noProof/>
        </w:rPr>
        <w:t>Islets</w:t>
      </w:r>
      <w:r w:rsidRPr="00EE0EFF">
        <w:rPr>
          <w:iCs/>
          <w:noProof/>
        </w:rPr>
        <w:t>.</w:t>
      </w:r>
      <w:r w:rsidRPr="008D651A">
        <w:rPr>
          <w:iCs/>
          <w:noProof/>
        </w:rPr>
        <w:t xml:space="preserve"> </w:t>
      </w:r>
      <w:r w:rsidRPr="004909EC">
        <w:rPr>
          <w:b/>
          <w:noProof/>
        </w:rPr>
        <w:t>7</w:t>
      </w:r>
      <w:r w:rsidRPr="004909EC">
        <w:rPr>
          <w:noProof/>
        </w:rPr>
        <w:t xml:space="preserve"> (1), e1024405 (2015).</w:t>
      </w:r>
    </w:p>
    <w:p w14:paraId="0E66EE8C" w14:textId="6EBBAD40" w:rsidR="004909EC" w:rsidRPr="004909EC" w:rsidRDefault="004909EC" w:rsidP="004909EC">
      <w:pPr>
        <w:pStyle w:val="EndNoteBibliography"/>
        <w:ind w:left="720" w:hanging="720"/>
        <w:rPr>
          <w:noProof/>
        </w:rPr>
      </w:pPr>
      <w:r w:rsidRPr="004909EC">
        <w:rPr>
          <w:noProof/>
        </w:rPr>
        <w:t>18</w:t>
      </w:r>
      <w:r w:rsidR="006B77CE">
        <w:rPr>
          <w:noProof/>
        </w:rPr>
        <w:t>.</w:t>
      </w:r>
      <w:r w:rsidRPr="004909EC">
        <w:rPr>
          <w:noProof/>
        </w:rPr>
        <w:tab/>
        <w:t xml:space="preserve">Park, I., Hong, S., Hwang, Y., Kim, P. A Novel </w:t>
      </w:r>
      <w:r w:rsidR="006B77CE">
        <w:rPr>
          <w:noProof/>
        </w:rPr>
        <w:t>p</w:t>
      </w:r>
      <w:r w:rsidRPr="004909EC">
        <w:rPr>
          <w:noProof/>
        </w:rPr>
        <w:t xml:space="preserve">ancreatic </w:t>
      </w:r>
      <w:r w:rsidR="006B77CE">
        <w:rPr>
          <w:noProof/>
        </w:rPr>
        <w:t>i</w:t>
      </w:r>
      <w:r w:rsidRPr="004909EC">
        <w:rPr>
          <w:noProof/>
        </w:rPr>
        <w:t xml:space="preserve">maging </w:t>
      </w:r>
      <w:r w:rsidR="006B77CE">
        <w:rPr>
          <w:noProof/>
        </w:rPr>
        <w:t>w</w:t>
      </w:r>
      <w:r w:rsidRPr="004909EC">
        <w:rPr>
          <w:noProof/>
        </w:rPr>
        <w:t xml:space="preserve">indow for </w:t>
      </w:r>
      <w:r w:rsidR="006B77CE">
        <w:rPr>
          <w:noProof/>
        </w:rPr>
        <w:t>s</w:t>
      </w:r>
      <w:r w:rsidRPr="004909EC">
        <w:rPr>
          <w:noProof/>
        </w:rPr>
        <w:t xml:space="preserve">tabilized </w:t>
      </w:r>
      <w:r w:rsidR="006B77CE">
        <w:rPr>
          <w:noProof/>
        </w:rPr>
        <w:t>l</w:t>
      </w:r>
      <w:r w:rsidRPr="004909EC">
        <w:rPr>
          <w:noProof/>
        </w:rPr>
        <w:t xml:space="preserve">ongitudinal </w:t>
      </w:r>
      <w:r w:rsidR="006B77CE">
        <w:rPr>
          <w:noProof/>
        </w:rPr>
        <w:t>i</w:t>
      </w:r>
      <w:r w:rsidRPr="004909EC">
        <w:rPr>
          <w:noProof/>
        </w:rPr>
        <w:t xml:space="preserve">n </w:t>
      </w:r>
      <w:r w:rsidR="006B77CE">
        <w:rPr>
          <w:noProof/>
        </w:rPr>
        <w:t>v</w:t>
      </w:r>
      <w:r w:rsidRPr="004909EC">
        <w:rPr>
          <w:noProof/>
        </w:rPr>
        <w:t xml:space="preserve">ivo </w:t>
      </w:r>
      <w:r w:rsidR="006B77CE">
        <w:rPr>
          <w:noProof/>
        </w:rPr>
        <w:t>o</w:t>
      </w:r>
      <w:r w:rsidRPr="004909EC">
        <w:rPr>
          <w:noProof/>
        </w:rPr>
        <w:t xml:space="preserve">bservation of </w:t>
      </w:r>
      <w:r w:rsidR="006B77CE">
        <w:rPr>
          <w:noProof/>
        </w:rPr>
        <w:t>p</w:t>
      </w:r>
      <w:r w:rsidRPr="004909EC">
        <w:rPr>
          <w:noProof/>
        </w:rPr>
        <w:t xml:space="preserve">ancreatic </w:t>
      </w:r>
      <w:r w:rsidR="006B77CE">
        <w:rPr>
          <w:noProof/>
        </w:rPr>
        <w:t>i</w:t>
      </w:r>
      <w:r w:rsidRPr="004909EC">
        <w:rPr>
          <w:noProof/>
        </w:rPr>
        <w:t xml:space="preserve">slets in </w:t>
      </w:r>
      <w:r w:rsidR="006B77CE">
        <w:rPr>
          <w:noProof/>
        </w:rPr>
        <w:t>m</w:t>
      </w:r>
      <w:r w:rsidRPr="004909EC">
        <w:rPr>
          <w:noProof/>
        </w:rPr>
        <w:t xml:space="preserve">urine </w:t>
      </w:r>
      <w:r w:rsidR="006B77CE">
        <w:rPr>
          <w:noProof/>
        </w:rPr>
        <w:t>m</w:t>
      </w:r>
      <w:r w:rsidRPr="004909EC">
        <w:rPr>
          <w:noProof/>
        </w:rPr>
        <w:t xml:space="preserve">odel. </w:t>
      </w:r>
      <w:r w:rsidRPr="004909EC">
        <w:rPr>
          <w:i/>
          <w:noProof/>
        </w:rPr>
        <w:t xml:space="preserve">Diabetes </w:t>
      </w:r>
      <w:r w:rsidR="006B77CE">
        <w:rPr>
          <w:i/>
          <w:noProof/>
        </w:rPr>
        <w:t xml:space="preserve">&amp; </w:t>
      </w:r>
      <w:r w:rsidRPr="004909EC">
        <w:rPr>
          <w:i/>
          <w:noProof/>
        </w:rPr>
        <w:t>Metab</w:t>
      </w:r>
      <w:r w:rsidR="006B77CE">
        <w:rPr>
          <w:i/>
          <w:noProof/>
        </w:rPr>
        <w:t>olism</w:t>
      </w:r>
      <w:r w:rsidRPr="004909EC">
        <w:rPr>
          <w:i/>
          <w:noProof/>
        </w:rPr>
        <w:t xml:space="preserve"> J</w:t>
      </w:r>
      <w:r w:rsidR="006B77CE">
        <w:rPr>
          <w:i/>
          <w:noProof/>
        </w:rPr>
        <w:t>ournal</w:t>
      </w:r>
      <w:r w:rsidRPr="00EE0EFF">
        <w:rPr>
          <w:iCs/>
          <w:noProof/>
        </w:rPr>
        <w:t>.</w:t>
      </w:r>
      <w:r w:rsidRPr="008D651A">
        <w:rPr>
          <w:iCs/>
          <w:noProof/>
        </w:rPr>
        <w:t xml:space="preserve"> </w:t>
      </w:r>
      <w:r w:rsidRPr="004909EC">
        <w:rPr>
          <w:b/>
          <w:noProof/>
        </w:rPr>
        <w:t>44</w:t>
      </w:r>
      <w:r w:rsidRPr="004909EC">
        <w:rPr>
          <w:noProof/>
        </w:rPr>
        <w:t xml:space="preserve"> (1), 193</w:t>
      </w:r>
      <w:r w:rsidR="006B77CE">
        <w:rPr>
          <w:noProof/>
        </w:rPr>
        <w:t>–</w:t>
      </w:r>
      <w:r w:rsidRPr="004909EC">
        <w:rPr>
          <w:noProof/>
        </w:rPr>
        <w:t>198 (2020).</w:t>
      </w:r>
    </w:p>
    <w:p w14:paraId="1E830209" w14:textId="5EF38DEB" w:rsidR="004909EC" w:rsidRPr="004909EC" w:rsidRDefault="004909EC" w:rsidP="004909EC">
      <w:pPr>
        <w:pStyle w:val="EndNoteBibliography"/>
        <w:ind w:left="720" w:hanging="720"/>
        <w:rPr>
          <w:noProof/>
        </w:rPr>
      </w:pPr>
      <w:r w:rsidRPr="004909EC">
        <w:rPr>
          <w:noProof/>
        </w:rPr>
        <w:t>19</w:t>
      </w:r>
      <w:r w:rsidR="006B77CE">
        <w:rPr>
          <w:noProof/>
        </w:rPr>
        <w:t>.</w:t>
      </w:r>
      <w:r w:rsidRPr="004909EC">
        <w:rPr>
          <w:noProof/>
        </w:rPr>
        <w:tab/>
        <w:t>Park, I.</w:t>
      </w:r>
      <w:r w:rsidRPr="00EE0EFF">
        <w:rPr>
          <w:iCs/>
          <w:noProof/>
        </w:rPr>
        <w:t xml:space="preserve"> et al.</w:t>
      </w:r>
      <w:r w:rsidRPr="008D651A">
        <w:rPr>
          <w:iCs/>
          <w:noProof/>
        </w:rPr>
        <w:t xml:space="preserve"> </w:t>
      </w:r>
      <w:r w:rsidRPr="004909EC">
        <w:rPr>
          <w:noProof/>
        </w:rPr>
        <w:t xml:space="preserve">Neutrophils disturb pulmonary microcirculation in sepsis-induced acute lung injury. </w:t>
      </w:r>
      <w:r w:rsidR="006B77CE" w:rsidRPr="00EE0EFF">
        <w:rPr>
          <w:i/>
          <w:iCs/>
          <w:noProof/>
        </w:rPr>
        <w:t xml:space="preserve">The </w:t>
      </w:r>
      <w:r w:rsidRPr="004909EC">
        <w:rPr>
          <w:i/>
          <w:noProof/>
        </w:rPr>
        <w:t>Eur</w:t>
      </w:r>
      <w:r w:rsidR="006B77CE">
        <w:rPr>
          <w:i/>
          <w:noProof/>
        </w:rPr>
        <w:t>opean</w:t>
      </w:r>
      <w:r w:rsidRPr="004909EC">
        <w:rPr>
          <w:i/>
          <w:noProof/>
        </w:rPr>
        <w:t xml:space="preserve"> Respir</w:t>
      </w:r>
      <w:r w:rsidR="006B77CE">
        <w:rPr>
          <w:i/>
          <w:noProof/>
        </w:rPr>
        <w:t>atory</w:t>
      </w:r>
      <w:r w:rsidRPr="004909EC">
        <w:rPr>
          <w:i/>
          <w:noProof/>
        </w:rPr>
        <w:t xml:space="preserve"> J</w:t>
      </w:r>
      <w:r w:rsidR="006B77CE">
        <w:rPr>
          <w:i/>
          <w:noProof/>
        </w:rPr>
        <w:t>ournal</w:t>
      </w:r>
      <w:r w:rsidRPr="00EE0EFF">
        <w:rPr>
          <w:iCs/>
          <w:noProof/>
        </w:rPr>
        <w:t>.</w:t>
      </w:r>
      <w:r w:rsidRPr="008D651A">
        <w:rPr>
          <w:iCs/>
          <w:noProof/>
        </w:rPr>
        <w:t xml:space="preserve"> </w:t>
      </w:r>
      <w:r w:rsidRPr="004909EC">
        <w:rPr>
          <w:b/>
          <w:noProof/>
        </w:rPr>
        <w:t>53</w:t>
      </w:r>
      <w:r w:rsidRPr="004909EC">
        <w:rPr>
          <w:noProof/>
        </w:rPr>
        <w:t xml:space="preserve"> (3), </w:t>
      </w:r>
      <w:r w:rsidR="006B77CE">
        <w:rPr>
          <w:noProof/>
        </w:rPr>
        <w:t>18</w:t>
      </w:r>
      <w:r w:rsidRPr="004909EC">
        <w:rPr>
          <w:noProof/>
        </w:rPr>
        <w:t>00786 (2019).</w:t>
      </w:r>
    </w:p>
    <w:p w14:paraId="33C39822" w14:textId="30F8C209" w:rsidR="004909EC" w:rsidRPr="004909EC" w:rsidRDefault="004909EC" w:rsidP="004909EC">
      <w:pPr>
        <w:pStyle w:val="EndNoteBibliography"/>
        <w:ind w:left="720" w:hanging="720"/>
        <w:rPr>
          <w:noProof/>
        </w:rPr>
      </w:pPr>
      <w:r w:rsidRPr="004909EC">
        <w:rPr>
          <w:noProof/>
        </w:rPr>
        <w:t>20</w:t>
      </w:r>
      <w:r w:rsidR="006B77CE">
        <w:rPr>
          <w:noProof/>
        </w:rPr>
        <w:t>.</w:t>
      </w:r>
      <w:r w:rsidRPr="004909EC">
        <w:rPr>
          <w:noProof/>
        </w:rPr>
        <w:tab/>
        <w:t>Park, I.</w:t>
      </w:r>
      <w:r w:rsidRPr="00EE0EFF">
        <w:rPr>
          <w:iCs/>
          <w:noProof/>
        </w:rPr>
        <w:t xml:space="preserve"> et al.</w:t>
      </w:r>
      <w:r w:rsidRPr="008D651A">
        <w:rPr>
          <w:iCs/>
          <w:noProof/>
        </w:rPr>
        <w:t xml:space="preserve"> </w:t>
      </w:r>
      <w:r w:rsidRPr="004909EC">
        <w:rPr>
          <w:noProof/>
        </w:rPr>
        <w:t xml:space="preserve">Intravital imaging of a pulmonary endothelial surface layer in a murine sepsis model. </w:t>
      </w:r>
      <w:r w:rsidRPr="004909EC">
        <w:rPr>
          <w:i/>
          <w:noProof/>
        </w:rPr>
        <w:t>Biomed</w:t>
      </w:r>
      <w:r w:rsidR="006B77CE">
        <w:rPr>
          <w:i/>
          <w:noProof/>
        </w:rPr>
        <w:t>ical</w:t>
      </w:r>
      <w:r w:rsidRPr="004909EC">
        <w:rPr>
          <w:i/>
          <w:noProof/>
        </w:rPr>
        <w:t xml:space="preserve"> Opt</w:t>
      </w:r>
      <w:r w:rsidR="006B77CE">
        <w:rPr>
          <w:i/>
          <w:noProof/>
        </w:rPr>
        <w:t>ics</w:t>
      </w:r>
      <w:r w:rsidRPr="004909EC">
        <w:rPr>
          <w:i/>
          <w:noProof/>
        </w:rPr>
        <w:t xml:space="preserve"> Express</w:t>
      </w:r>
      <w:r w:rsidRPr="00EE0EFF">
        <w:rPr>
          <w:iCs/>
          <w:noProof/>
        </w:rPr>
        <w:t>.</w:t>
      </w:r>
      <w:r w:rsidRPr="008D651A">
        <w:rPr>
          <w:iCs/>
          <w:noProof/>
        </w:rPr>
        <w:t xml:space="preserve"> </w:t>
      </w:r>
      <w:r w:rsidRPr="004909EC">
        <w:rPr>
          <w:b/>
          <w:noProof/>
        </w:rPr>
        <w:t>9</w:t>
      </w:r>
      <w:r w:rsidRPr="004909EC">
        <w:rPr>
          <w:noProof/>
        </w:rPr>
        <w:t xml:space="preserve"> (5), 2383</w:t>
      </w:r>
      <w:r w:rsidR="006B77CE">
        <w:rPr>
          <w:noProof/>
        </w:rPr>
        <w:t>–</w:t>
      </w:r>
      <w:r w:rsidRPr="004909EC">
        <w:rPr>
          <w:noProof/>
        </w:rPr>
        <w:t>2393 (2018).</w:t>
      </w:r>
    </w:p>
    <w:p w14:paraId="592BA3C6" w14:textId="61BACF56" w:rsidR="004909EC" w:rsidRPr="004909EC" w:rsidRDefault="004909EC" w:rsidP="004909EC">
      <w:pPr>
        <w:pStyle w:val="EndNoteBibliography"/>
        <w:ind w:left="720" w:hanging="720"/>
        <w:rPr>
          <w:noProof/>
        </w:rPr>
      </w:pPr>
      <w:r w:rsidRPr="004909EC">
        <w:rPr>
          <w:noProof/>
        </w:rPr>
        <w:t>21</w:t>
      </w:r>
      <w:r w:rsidR="006B77CE">
        <w:rPr>
          <w:noProof/>
        </w:rPr>
        <w:t>.</w:t>
      </w:r>
      <w:r w:rsidRPr="004909EC">
        <w:rPr>
          <w:noProof/>
        </w:rPr>
        <w:tab/>
        <w:t xml:space="preserve">Seo, H., Hwang, Y., Choe, K., Kim, P. In vivo quantitation of injected circulating tumor cells from great saphenous vein based on video-rate confocal microscopy. </w:t>
      </w:r>
      <w:r w:rsidRPr="004909EC">
        <w:rPr>
          <w:i/>
          <w:noProof/>
        </w:rPr>
        <w:t>Biomed</w:t>
      </w:r>
      <w:r w:rsidR="006B77CE">
        <w:rPr>
          <w:i/>
          <w:noProof/>
        </w:rPr>
        <w:t>ical</w:t>
      </w:r>
      <w:r w:rsidRPr="004909EC">
        <w:rPr>
          <w:i/>
          <w:noProof/>
        </w:rPr>
        <w:t xml:space="preserve"> Opt</w:t>
      </w:r>
      <w:r w:rsidR="006B77CE">
        <w:rPr>
          <w:i/>
          <w:noProof/>
        </w:rPr>
        <w:t>ics</w:t>
      </w:r>
      <w:r w:rsidRPr="004909EC">
        <w:rPr>
          <w:i/>
          <w:noProof/>
        </w:rPr>
        <w:t xml:space="preserve"> Express</w:t>
      </w:r>
      <w:r w:rsidRPr="00EE0EFF">
        <w:rPr>
          <w:iCs/>
          <w:noProof/>
        </w:rPr>
        <w:t>.</w:t>
      </w:r>
      <w:r w:rsidRPr="008D651A">
        <w:rPr>
          <w:iCs/>
          <w:noProof/>
        </w:rPr>
        <w:t xml:space="preserve"> </w:t>
      </w:r>
      <w:r w:rsidRPr="004909EC">
        <w:rPr>
          <w:b/>
          <w:noProof/>
        </w:rPr>
        <w:t>6</w:t>
      </w:r>
      <w:r w:rsidRPr="004909EC">
        <w:rPr>
          <w:noProof/>
        </w:rPr>
        <w:t xml:space="preserve"> (6), 2158</w:t>
      </w:r>
      <w:r w:rsidR="006B77CE">
        <w:rPr>
          <w:noProof/>
        </w:rPr>
        <w:t>–</w:t>
      </w:r>
      <w:r w:rsidRPr="004909EC">
        <w:rPr>
          <w:noProof/>
        </w:rPr>
        <w:t>2167 (2015).</w:t>
      </w:r>
    </w:p>
    <w:p w14:paraId="0F550E35" w14:textId="5EF9B026" w:rsidR="004909EC" w:rsidRPr="004909EC" w:rsidRDefault="004909EC" w:rsidP="004909EC">
      <w:pPr>
        <w:pStyle w:val="EndNoteBibliography"/>
        <w:ind w:left="720" w:hanging="720"/>
        <w:rPr>
          <w:noProof/>
        </w:rPr>
      </w:pPr>
      <w:r w:rsidRPr="004909EC">
        <w:rPr>
          <w:noProof/>
        </w:rPr>
        <w:t>22</w:t>
      </w:r>
      <w:r w:rsidR="006B77CE">
        <w:rPr>
          <w:noProof/>
        </w:rPr>
        <w:t>.</w:t>
      </w:r>
      <w:r w:rsidRPr="004909EC">
        <w:rPr>
          <w:noProof/>
        </w:rPr>
        <w:tab/>
        <w:t>Moon, J.</w:t>
      </w:r>
      <w:r w:rsidRPr="00EE0EFF">
        <w:rPr>
          <w:iCs/>
          <w:noProof/>
        </w:rPr>
        <w:t xml:space="preserve"> et al.</w:t>
      </w:r>
      <w:r w:rsidRPr="008D651A">
        <w:rPr>
          <w:iCs/>
          <w:noProof/>
        </w:rPr>
        <w:t xml:space="preserve"> </w:t>
      </w:r>
      <w:r w:rsidRPr="004909EC">
        <w:rPr>
          <w:noProof/>
        </w:rPr>
        <w:t xml:space="preserve">Intravital longitudinal imaging of hepatic lipid droplet accumulation in a murine model for nonalcoholic fatty liver disease. </w:t>
      </w:r>
      <w:r w:rsidRPr="004909EC">
        <w:rPr>
          <w:i/>
          <w:noProof/>
        </w:rPr>
        <w:t>Biomed</w:t>
      </w:r>
      <w:r w:rsidR="006B77CE">
        <w:rPr>
          <w:i/>
          <w:noProof/>
        </w:rPr>
        <w:t>ical</w:t>
      </w:r>
      <w:r w:rsidRPr="004909EC">
        <w:rPr>
          <w:i/>
          <w:noProof/>
        </w:rPr>
        <w:t xml:space="preserve"> Opt</w:t>
      </w:r>
      <w:r w:rsidR="006B77CE">
        <w:rPr>
          <w:i/>
          <w:noProof/>
        </w:rPr>
        <w:t>ics</w:t>
      </w:r>
      <w:r w:rsidRPr="004909EC">
        <w:rPr>
          <w:i/>
          <w:noProof/>
        </w:rPr>
        <w:t xml:space="preserve"> Express</w:t>
      </w:r>
      <w:r w:rsidRPr="00EE0EFF">
        <w:rPr>
          <w:iCs/>
          <w:noProof/>
        </w:rPr>
        <w:t>.</w:t>
      </w:r>
      <w:r w:rsidRPr="008D651A">
        <w:rPr>
          <w:iCs/>
          <w:noProof/>
        </w:rPr>
        <w:t xml:space="preserve"> </w:t>
      </w:r>
      <w:r w:rsidRPr="004909EC">
        <w:rPr>
          <w:b/>
          <w:noProof/>
        </w:rPr>
        <w:t>11</w:t>
      </w:r>
      <w:r w:rsidRPr="004909EC">
        <w:rPr>
          <w:noProof/>
        </w:rPr>
        <w:t xml:space="preserve"> (9), 5132</w:t>
      </w:r>
      <w:r w:rsidR="006B77CE">
        <w:rPr>
          <w:noProof/>
        </w:rPr>
        <w:t>–</w:t>
      </w:r>
      <w:r w:rsidRPr="004909EC">
        <w:rPr>
          <w:noProof/>
        </w:rPr>
        <w:t>5146 (2020).</w:t>
      </w:r>
    </w:p>
    <w:p w14:paraId="519DD362" w14:textId="6EDD684E" w:rsidR="004909EC" w:rsidRPr="004909EC" w:rsidRDefault="004909EC" w:rsidP="004909EC">
      <w:pPr>
        <w:pStyle w:val="EndNoteBibliography"/>
        <w:ind w:left="720" w:hanging="720"/>
        <w:rPr>
          <w:noProof/>
        </w:rPr>
      </w:pPr>
      <w:r w:rsidRPr="004909EC">
        <w:rPr>
          <w:noProof/>
        </w:rPr>
        <w:t>23</w:t>
      </w:r>
      <w:r w:rsidR="00B04B07">
        <w:rPr>
          <w:noProof/>
        </w:rPr>
        <w:t>.</w:t>
      </w:r>
      <w:r w:rsidRPr="004909EC">
        <w:rPr>
          <w:noProof/>
        </w:rPr>
        <w:tab/>
        <w:t>Hwang, Y.</w:t>
      </w:r>
      <w:r w:rsidRPr="00EE0EFF">
        <w:rPr>
          <w:iCs/>
          <w:noProof/>
        </w:rPr>
        <w:t xml:space="preserve"> et al.</w:t>
      </w:r>
      <w:r w:rsidRPr="008D651A">
        <w:rPr>
          <w:iCs/>
          <w:noProof/>
        </w:rPr>
        <w:t xml:space="preserve"> </w:t>
      </w:r>
      <w:r w:rsidRPr="004909EC">
        <w:rPr>
          <w:noProof/>
        </w:rPr>
        <w:t xml:space="preserve">In vivo cellular-level real-time pharmacokinetic imaging of free-form and liposomal indocyanine green in liver. </w:t>
      </w:r>
      <w:r w:rsidRPr="004909EC">
        <w:rPr>
          <w:i/>
          <w:noProof/>
        </w:rPr>
        <w:t>Biomed</w:t>
      </w:r>
      <w:r w:rsidR="006B77CE">
        <w:rPr>
          <w:i/>
          <w:noProof/>
        </w:rPr>
        <w:t>ical</w:t>
      </w:r>
      <w:r w:rsidRPr="004909EC">
        <w:rPr>
          <w:i/>
          <w:noProof/>
        </w:rPr>
        <w:t xml:space="preserve"> Opt</w:t>
      </w:r>
      <w:r w:rsidR="006B77CE">
        <w:rPr>
          <w:i/>
          <w:noProof/>
        </w:rPr>
        <w:t>ics</w:t>
      </w:r>
      <w:r w:rsidRPr="004909EC">
        <w:rPr>
          <w:i/>
          <w:noProof/>
        </w:rPr>
        <w:t xml:space="preserve"> Express</w:t>
      </w:r>
      <w:r w:rsidRPr="00EE0EFF">
        <w:rPr>
          <w:iCs/>
          <w:noProof/>
        </w:rPr>
        <w:t>.</w:t>
      </w:r>
      <w:r w:rsidRPr="008D651A">
        <w:rPr>
          <w:iCs/>
          <w:noProof/>
        </w:rPr>
        <w:t xml:space="preserve"> </w:t>
      </w:r>
      <w:r w:rsidRPr="004909EC">
        <w:rPr>
          <w:b/>
          <w:noProof/>
        </w:rPr>
        <w:t>8</w:t>
      </w:r>
      <w:r w:rsidRPr="004909EC">
        <w:rPr>
          <w:noProof/>
        </w:rPr>
        <w:t xml:space="preserve"> (10), 4706</w:t>
      </w:r>
      <w:r w:rsidR="006B77CE">
        <w:rPr>
          <w:noProof/>
        </w:rPr>
        <w:t>–</w:t>
      </w:r>
      <w:r w:rsidRPr="004909EC">
        <w:rPr>
          <w:noProof/>
        </w:rPr>
        <w:t>4716 (2017).</w:t>
      </w:r>
    </w:p>
    <w:p w14:paraId="444092E8" w14:textId="32406CDA" w:rsidR="004909EC" w:rsidRPr="004909EC" w:rsidRDefault="004909EC" w:rsidP="004909EC">
      <w:pPr>
        <w:pStyle w:val="EndNoteBibliography"/>
        <w:ind w:left="720" w:hanging="720"/>
        <w:rPr>
          <w:noProof/>
        </w:rPr>
      </w:pPr>
      <w:r w:rsidRPr="004909EC">
        <w:rPr>
          <w:noProof/>
        </w:rPr>
        <w:lastRenderedPageBreak/>
        <w:t>24</w:t>
      </w:r>
      <w:r w:rsidR="00B04B07">
        <w:rPr>
          <w:noProof/>
        </w:rPr>
        <w:t>.</w:t>
      </w:r>
      <w:r w:rsidRPr="004909EC">
        <w:rPr>
          <w:noProof/>
        </w:rPr>
        <w:tab/>
        <w:t>Hara, M.</w:t>
      </w:r>
      <w:r w:rsidRPr="00EE0EFF">
        <w:rPr>
          <w:iCs/>
          <w:noProof/>
        </w:rPr>
        <w:t xml:space="preserve"> et al.</w:t>
      </w:r>
      <w:r w:rsidRPr="008D651A">
        <w:rPr>
          <w:iCs/>
          <w:noProof/>
        </w:rPr>
        <w:t xml:space="preserve"> </w:t>
      </w:r>
      <w:r w:rsidRPr="004909EC">
        <w:rPr>
          <w:noProof/>
        </w:rPr>
        <w:t xml:space="preserve">Transgenic mice with green fluorescent protein-labeled pancreatic beta -cells. </w:t>
      </w:r>
      <w:r w:rsidRPr="004909EC">
        <w:rPr>
          <w:i/>
          <w:noProof/>
        </w:rPr>
        <w:t>Am</w:t>
      </w:r>
      <w:r w:rsidR="00B04B07">
        <w:rPr>
          <w:i/>
          <w:noProof/>
        </w:rPr>
        <w:t>erican</w:t>
      </w:r>
      <w:r w:rsidRPr="004909EC">
        <w:rPr>
          <w:i/>
          <w:noProof/>
        </w:rPr>
        <w:t xml:space="preserve"> J</w:t>
      </w:r>
      <w:r w:rsidR="00B04B07">
        <w:rPr>
          <w:i/>
          <w:noProof/>
        </w:rPr>
        <w:t>ournal of</w:t>
      </w:r>
      <w:r w:rsidRPr="004909EC">
        <w:rPr>
          <w:i/>
          <w:noProof/>
        </w:rPr>
        <w:t xml:space="preserve"> Physiol</w:t>
      </w:r>
      <w:r w:rsidR="00B04B07">
        <w:rPr>
          <w:i/>
          <w:noProof/>
        </w:rPr>
        <w:t>ogy,</w:t>
      </w:r>
      <w:r w:rsidRPr="004909EC">
        <w:rPr>
          <w:i/>
          <w:noProof/>
        </w:rPr>
        <w:t xml:space="preserve"> Endocrinol</w:t>
      </w:r>
      <w:r w:rsidR="00B04B07">
        <w:rPr>
          <w:i/>
          <w:noProof/>
        </w:rPr>
        <w:t>ogy and</w:t>
      </w:r>
      <w:r w:rsidRPr="004909EC">
        <w:rPr>
          <w:i/>
          <w:noProof/>
        </w:rPr>
        <w:t xml:space="preserve"> Metab</w:t>
      </w:r>
      <w:r w:rsidR="00B04B07">
        <w:rPr>
          <w:i/>
          <w:noProof/>
        </w:rPr>
        <w:t>olism</w:t>
      </w:r>
      <w:r w:rsidRPr="00EE0EFF">
        <w:rPr>
          <w:iCs/>
          <w:noProof/>
        </w:rPr>
        <w:t>.</w:t>
      </w:r>
      <w:r w:rsidRPr="008D651A">
        <w:rPr>
          <w:iCs/>
          <w:noProof/>
        </w:rPr>
        <w:t xml:space="preserve"> </w:t>
      </w:r>
      <w:r w:rsidRPr="004909EC">
        <w:rPr>
          <w:b/>
          <w:noProof/>
        </w:rPr>
        <w:t>284</w:t>
      </w:r>
      <w:r w:rsidRPr="004909EC">
        <w:rPr>
          <w:noProof/>
        </w:rPr>
        <w:t xml:space="preserve"> (1), E177</w:t>
      </w:r>
      <w:r w:rsidR="00B04B07">
        <w:rPr>
          <w:noProof/>
        </w:rPr>
        <w:t>–</w:t>
      </w:r>
      <w:r w:rsidRPr="004909EC">
        <w:rPr>
          <w:noProof/>
        </w:rPr>
        <w:t>183 (2003).</w:t>
      </w:r>
    </w:p>
    <w:p w14:paraId="3D0C61E9" w14:textId="508D1725" w:rsidR="004909EC" w:rsidRPr="004909EC" w:rsidRDefault="004909EC" w:rsidP="004909EC">
      <w:pPr>
        <w:pStyle w:val="EndNoteBibliography"/>
        <w:ind w:left="720" w:hanging="720"/>
        <w:rPr>
          <w:noProof/>
        </w:rPr>
      </w:pPr>
      <w:r w:rsidRPr="004909EC">
        <w:rPr>
          <w:noProof/>
        </w:rPr>
        <w:t>25</w:t>
      </w:r>
      <w:r w:rsidR="00B04B07">
        <w:rPr>
          <w:noProof/>
        </w:rPr>
        <w:t>.</w:t>
      </w:r>
      <w:r w:rsidRPr="004909EC">
        <w:rPr>
          <w:noProof/>
        </w:rPr>
        <w:tab/>
        <w:t xml:space="preserve">Lieber, M., Mazzetta, J., Nelson-Rees, W., Kaplan, M., Todaro, G. Establishment of a continuous tumor-cell line (panc-1) from a human carcinoma of the exocrine pancreas. </w:t>
      </w:r>
      <w:r w:rsidRPr="004909EC">
        <w:rPr>
          <w:i/>
          <w:noProof/>
        </w:rPr>
        <w:t>Int</w:t>
      </w:r>
      <w:r w:rsidR="00B04B07">
        <w:rPr>
          <w:i/>
          <w:noProof/>
        </w:rPr>
        <w:t>ernational</w:t>
      </w:r>
      <w:r w:rsidRPr="004909EC">
        <w:rPr>
          <w:i/>
          <w:noProof/>
        </w:rPr>
        <w:t xml:space="preserve"> J</w:t>
      </w:r>
      <w:r w:rsidR="00B04B07">
        <w:rPr>
          <w:i/>
          <w:noProof/>
        </w:rPr>
        <w:t>ournal of</w:t>
      </w:r>
      <w:r w:rsidRPr="004909EC">
        <w:rPr>
          <w:i/>
          <w:noProof/>
        </w:rPr>
        <w:t xml:space="preserve"> Cancer</w:t>
      </w:r>
      <w:r w:rsidRPr="00EE0EFF">
        <w:rPr>
          <w:iCs/>
          <w:noProof/>
        </w:rPr>
        <w:t>.</w:t>
      </w:r>
      <w:r w:rsidRPr="008D651A">
        <w:rPr>
          <w:iCs/>
          <w:noProof/>
        </w:rPr>
        <w:t xml:space="preserve"> </w:t>
      </w:r>
      <w:r w:rsidRPr="004909EC">
        <w:rPr>
          <w:b/>
          <w:noProof/>
        </w:rPr>
        <w:t>15</w:t>
      </w:r>
      <w:r w:rsidRPr="004909EC">
        <w:rPr>
          <w:noProof/>
        </w:rPr>
        <w:t xml:space="preserve"> (5), 741</w:t>
      </w:r>
      <w:r w:rsidR="00B04B07">
        <w:rPr>
          <w:noProof/>
        </w:rPr>
        <w:t>–</w:t>
      </w:r>
      <w:r w:rsidRPr="004909EC">
        <w:rPr>
          <w:noProof/>
        </w:rPr>
        <w:t>747 (1975).</w:t>
      </w:r>
    </w:p>
    <w:p w14:paraId="63051969" w14:textId="46D3CD6A" w:rsidR="004909EC" w:rsidRPr="004909EC" w:rsidRDefault="004909EC" w:rsidP="004909EC">
      <w:pPr>
        <w:pStyle w:val="EndNoteBibliography"/>
        <w:ind w:left="720" w:hanging="720"/>
        <w:rPr>
          <w:noProof/>
        </w:rPr>
      </w:pPr>
      <w:r w:rsidRPr="004909EC">
        <w:rPr>
          <w:noProof/>
        </w:rPr>
        <w:t>26</w:t>
      </w:r>
      <w:r w:rsidR="00B04B07">
        <w:rPr>
          <w:noProof/>
        </w:rPr>
        <w:t>.</w:t>
      </w:r>
      <w:r w:rsidRPr="004909EC">
        <w:rPr>
          <w:noProof/>
        </w:rPr>
        <w:tab/>
      </w:r>
      <w:r w:rsidRPr="00EE0EFF">
        <w:rPr>
          <w:iCs/>
          <w:noProof/>
        </w:rPr>
        <w:t>Guide for the Care and Use of Laboratory Animals</w:t>
      </w:r>
      <w:r w:rsidR="00EE0EFF">
        <w:rPr>
          <w:noProof/>
        </w:rPr>
        <w:t xml:space="preserve">. </w:t>
      </w:r>
      <w:r w:rsidR="00EE0EFF">
        <w:t>Committee for the Update of the Guide for the Care and Use of Laboratory Animals.</w:t>
      </w:r>
      <w:r w:rsidRPr="004909EC">
        <w:rPr>
          <w:noProof/>
        </w:rPr>
        <w:t xml:space="preserve"> </w:t>
      </w:r>
      <w:r w:rsidRPr="004909EC">
        <w:rPr>
          <w:i/>
          <w:noProof/>
        </w:rPr>
        <w:t>The National Academies Collection: Reports funded by National Institutes of Health</w:t>
      </w:r>
      <w:r w:rsidRPr="004909EC">
        <w:rPr>
          <w:noProof/>
        </w:rPr>
        <w:t xml:space="preserve"> (ed th) (2011).</w:t>
      </w:r>
    </w:p>
    <w:p w14:paraId="02A50ED7" w14:textId="4EDA31B0" w:rsidR="004909EC" w:rsidRPr="004909EC" w:rsidRDefault="004909EC" w:rsidP="004909EC">
      <w:pPr>
        <w:pStyle w:val="EndNoteBibliography"/>
        <w:ind w:left="720" w:hanging="720"/>
        <w:rPr>
          <w:noProof/>
        </w:rPr>
      </w:pPr>
      <w:r w:rsidRPr="004909EC">
        <w:rPr>
          <w:noProof/>
        </w:rPr>
        <w:t>27</w:t>
      </w:r>
      <w:r w:rsidR="00B04B07">
        <w:rPr>
          <w:noProof/>
        </w:rPr>
        <w:t>.</w:t>
      </w:r>
      <w:r w:rsidRPr="004909EC">
        <w:rPr>
          <w:noProof/>
        </w:rPr>
        <w:tab/>
        <w:t xml:space="preserve">Windelov, J. A., Pedersen, J., Holst, J. J. Use of anesthesia dramatically alters the oral glucose tolerance and insulin secretion in C57Bl/6 mice. </w:t>
      </w:r>
      <w:r w:rsidRPr="004909EC">
        <w:rPr>
          <w:i/>
          <w:noProof/>
        </w:rPr>
        <w:t>Physiol</w:t>
      </w:r>
      <w:r w:rsidR="00B04B07">
        <w:rPr>
          <w:i/>
          <w:noProof/>
        </w:rPr>
        <w:t>ogical</w:t>
      </w:r>
      <w:r w:rsidRPr="004909EC">
        <w:rPr>
          <w:i/>
          <w:noProof/>
        </w:rPr>
        <w:t xml:space="preserve"> Rep</w:t>
      </w:r>
      <w:r w:rsidR="00B04B07">
        <w:rPr>
          <w:i/>
          <w:noProof/>
        </w:rPr>
        <w:t>orts</w:t>
      </w:r>
      <w:r w:rsidRPr="00EE0EFF">
        <w:rPr>
          <w:iCs/>
          <w:noProof/>
        </w:rPr>
        <w:t>.</w:t>
      </w:r>
      <w:r w:rsidRPr="008D651A">
        <w:rPr>
          <w:iCs/>
          <w:noProof/>
        </w:rPr>
        <w:t xml:space="preserve"> </w:t>
      </w:r>
      <w:r w:rsidRPr="004909EC">
        <w:rPr>
          <w:b/>
          <w:noProof/>
        </w:rPr>
        <w:t>4</w:t>
      </w:r>
      <w:r w:rsidRPr="004909EC">
        <w:rPr>
          <w:noProof/>
        </w:rPr>
        <w:t xml:space="preserve"> (11), </w:t>
      </w:r>
      <w:r w:rsidR="00B04B07">
        <w:rPr>
          <w:noProof/>
        </w:rPr>
        <w:t>e</w:t>
      </w:r>
      <w:r w:rsidRPr="004909EC">
        <w:rPr>
          <w:noProof/>
        </w:rPr>
        <w:t>12824 (2016).</w:t>
      </w:r>
    </w:p>
    <w:p w14:paraId="6D9661AA" w14:textId="5AEA801E" w:rsidR="004909EC" w:rsidRPr="004909EC" w:rsidRDefault="004909EC" w:rsidP="004909EC">
      <w:pPr>
        <w:pStyle w:val="EndNoteBibliography"/>
        <w:ind w:left="720" w:hanging="720"/>
        <w:rPr>
          <w:noProof/>
        </w:rPr>
      </w:pPr>
      <w:r w:rsidRPr="004909EC">
        <w:rPr>
          <w:noProof/>
        </w:rPr>
        <w:t>28</w:t>
      </w:r>
      <w:r w:rsidR="00B04B07">
        <w:rPr>
          <w:noProof/>
        </w:rPr>
        <w:t>.</w:t>
      </w:r>
      <w:r w:rsidRPr="004909EC">
        <w:rPr>
          <w:noProof/>
        </w:rPr>
        <w:tab/>
        <w:t>Kim, M. P.</w:t>
      </w:r>
      <w:r w:rsidRPr="00EE0EFF">
        <w:rPr>
          <w:iCs/>
          <w:noProof/>
        </w:rPr>
        <w:t xml:space="preserve"> et al.</w:t>
      </w:r>
      <w:r w:rsidRPr="008D651A">
        <w:rPr>
          <w:iCs/>
          <w:noProof/>
        </w:rPr>
        <w:t xml:space="preserve"> </w:t>
      </w:r>
      <w:r w:rsidRPr="004909EC">
        <w:rPr>
          <w:noProof/>
        </w:rPr>
        <w:t xml:space="preserve">Generation of orthotopic and heterotopic human pancreatic cancer xenografts in immunodeficient mice. </w:t>
      </w:r>
      <w:r w:rsidRPr="004909EC">
        <w:rPr>
          <w:i/>
          <w:noProof/>
        </w:rPr>
        <w:t>Nat</w:t>
      </w:r>
      <w:r w:rsidR="00B04B07">
        <w:rPr>
          <w:i/>
          <w:noProof/>
        </w:rPr>
        <w:t>ure</w:t>
      </w:r>
      <w:r w:rsidRPr="004909EC">
        <w:rPr>
          <w:i/>
          <w:noProof/>
        </w:rPr>
        <w:t xml:space="preserve"> Protoc</w:t>
      </w:r>
      <w:r w:rsidR="00B04B07">
        <w:rPr>
          <w:i/>
          <w:noProof/>
        </w:rPr>
        <w:t>ols</w:t>
      </w:r>
      <w:r w:rsidRPr="00EE0EFF">
        <w:rPr>
          <w:iCs/>
          <w:noProof/>
        </w:rPr>
        <w:t>.</w:t>
      </w:r>
      <w:r w:rsidRPr="008D651A">
        <w:rPr>
          <w:iCs/>
          <w:noProof/>
        </w:rPr>
        <w:t xml:space="preserve"> </w:t>
      </w:r>
      <w:r w:rsidRPr="004909EC">
        <w:rPr>
          <w:b/>
          <w:noProof/>
        </w:rPr>
        <w:t>4</w:t>
      </w:r>
      <w:r w:rsidRPr="004909EC">
        <w:rPr>
          <w:noProof/>
        </w:rPr>
        <w:t xml:space="preserve"> (11), 1670</w:t>
      </w:r>
      <w:r w:rsidR="00B04B07">
        <w:rPr>
          <w:noProof/>
        </w:rPr>
        <w:t>–</w:t>
      </w:r>
      <w:r w:rsidRPr="004909EC">
        <w:rPr>
          <w:noProof/>
        </w:rPr>
        <w:t>1680 (2009).</w:t>
      </w:r>
    </w:p>
    <w:p w14:paraId="1CC57938" w14:textId="71DF588D" w:rsidR="004909EC" w:rsidRPr="004909EC" w:rsidRDefault="004909EC" w:rsidP="004909EC">
      <w:pPr>
        <w:pStyle w:val="EndNoteBibliography"/>
        <w:ind w:left="720" w:hanging="720"/>
        <w:rPr>
          <w:noProof/>
        </w:rPr>
      </w:pPr>
      <w:r w:rsidRPr="004909EC">
        <w:rPr>
          <w:noProof/>
        </w:rPr>
        <w:t>29</w:t>
      </w:r>
      <w:r w:rsidR="00B04B07">
        <w:rPr>
          <w:noProof/>
        </w:rPr>
        <w:t>.</w:t>
      </w:r>
      <w:r w:rsidRPr="004909EC">
        <w:rPr>
          <w:noProof/>
        </w:rPr>
        <w:tab/>
        <w:t>Cichocki, F.</w:t>
      </w:r>
      <w:r w:rsidRPr="00EE0EFF">
        <w:rPr>
          <w:iCs/>
          <w:noProof/>
        </w:rPr>
        <w:t xml:space="preserve"> et al.</w:t>
      </w:r>
      <w:r w:rsidRPr="00B04B07">
        <w:rPr>
          <w:iCs/>
          <w:noProof/>
        </w:rPr>
        <w:t xml:space="preserve"> </w:t>
      </w:r>
      <w:r w:rsidRPr="004909EC">
        <w:rPr>
          <w:noProof/>
        </w:rPr>
        <w:t xml:space="preserve">GSK3 </w:t>
      </w:r>
      <w:r w:rsidR="00B04B07">
        <w:rPr>
          <w:noProof/>
        </w:rPr>
        <w:t>i</w:t>
      </w:r>
      <w:r w:rsidRPr="004909EC">
        <w:rPr>
          <w:noProof/>
        </w:rPr>
        <w:t xml:space="preserve">nhibition </w:t>
      </w:r>
      <w:r w:rsidR="00B04B07">
        <w:rPr>
          <w:noProof/>
        </w:rPr>
        <w:t>d</w:t>
      </w:r>
      <w:r w:rsidRPr="004909EC">
        <w:rPr>
          <w:noProof/>
        </w:rPr>
        <w:t xml:space="preserve">rives </w:t>
      </w:r>
      <w:r w:rsidR="00B04B07">
        <w:rPr>
          <w:noProof/>
        </w:rPr>
        <w:t>m</w:t>
      </w:r>
      <w:r w:rsidRPr="004909EC">
        <w:rPr>
          <w:noProof/>
        </w:rPr>
        <w:t xml:space="preserve">aturation of NK </w:t>
      </w:r>
      <w:r w:rsidR="00B04B07">
        <w:rPr>
          <w:noProof/>
        </w:rPr>
        <w:t>c</w:t>
      </w:r>
      <w:r w:rsidRPr="004909EC">
        <w:rPr>
          <w:noProof/>
        </w:rPr>
        <w:t xml:space="preserve">ells and </w:t>
      </w:r>
      <w:r w:rsidR="00B04B07">
        <w:rPr>
          <w:noProof/>
        </w:rPr>
        <w:t>e</w:t>
      </w:r>
      <w:r w:rsidRPr="004909EC">
        <w:rPr>
          <w:noProof/>
        </w:rPr>
        <w:t xml:space="preserve">nhances </w:t>
      </w:r>
      <w:r w:rsidR="00B04B07">
        <w:rPr>
          <w:noProof/>
        </w:rPr>
        <w:t>t</w:t>
      </w:r>
      <w:r w:rsidRPr="004909EC">
        <w:rPr>
          <w:noProof/>
        </w:rPr>
        <w:t xml:space="preserve">heir </w:t>
      </w:r>
      <w:r w:rsidR="00B04B07">
        <w:rPr>
          <w:noProof/>
        </w:rPr>
        <w:t>a</w:t>
      </w:r>
      <w:r w:rsidRPr="004909EC">
        <w:rPr>
          <w:noProof/>
        </w:rPr>
        <w:t xml:space="preserve">ntitumor </w:t>
      </w:r>
      <w:r w:rsidR="00B04B07">
        <w:rPr>
          <w:noProof/>
        </w:rPr>
        <w:t>a</w:t>
      </w:r>
      <w:r w:rsidRPr="004909EC">
        <w:rPr>
          <w:noProof/>
        </w:rPr>
        <w:t xml:space="preserve">ctivity. </w:t>
      </w:r>
      <w:r w:rsidRPr="004909EC">
        <w:rPr>
          <w:i/>
          <w:noProof/>
        </w:rPr>
        <w:t>Cancer Res</w:t>
      </w:r>
      <w:r w:rsidR="00B04B07">
        <w:rPr>
          <w:i/>
          <w:noProof/>
        </w:rPr>
        <w:t>earch</w:t>
      </w:r>
      <w:r w:rsidRPr="00EE0EFF">
        <w:rPr>
          <w:iCs/>
          <w:noProof/>
        </w:rPr>
        <w:t>.</w:t>
      </w:r>
      <w:r w:rsidRPr="008D651A">
        <w:rPr>
          <w:iCs/>
          <w:noProof/>
        </w:rPr>
        <w:t xml:space="preserve"> </w:t>
      </w:r>
      <w:r w:rsidRPr="004909EC">
        <w:rPr>
          <w:b/>
          <w:noProof/>
        </w:rPr>
        <w:t>77</w:t>
      </w:r>
      <w:r w:rsidRPr="004909EC">
        <w:rPr>
          <w:noProof/>
        </w:rPr>
        <w:t xml:space="preserve"> (20), 5664</w:t>
      </w:r>
      <w:r w:rsidR="00B04B07">
        <w:rPr>
          <w:noProof/>
        </w:rPr>
        <w:t>–</w:t>
      </w:r>
      <w:r w:rsidRPr="004909EC">
        <w:rPr>
          <w:noProof/>
        </w:rPr>
        <w:t>5675 (2017).</w:t>
      </w:r>
    </w:p>
    <w:p w14:paraId="7F2E0A9F" w14:textId="145D61BF" w:rsidR="004909EC" w:rsidRPr="004909EC" w:rsidRDefault="004909EC" w:rsidP="004909EC">
      <w:pPr>
        <w:pStyle w:val="EndNoteBibliography"/>
        <w:ind w:left="720" w:hanging="720"/>
        <w:rPr>
          <w:noProof/>
        </w:rPr>
      </w:pPr>
      <w:r w:rsidRPr="004909EC">
        <w:rPr>
          <w:noProof/>
        </w:rPr>
        <w:t>30</w:t>
      </w:r>
      <w:r w:rsidR="00B04B07">
        <w:rPr>
          <w:noProof/>
        </w:rPr>
        <w:t>.</w:t>
      </w:r>
      <w:r w:rsidRPr="004909EC">
        <w:rPr>
          <w:noProof/>
        </w:rPr>
        <w:tab/>
        <w:t>Zhu, S.</w:t>
      </w:r>
      <w:r w:rsidRPr="00EE0EFF">
        <w:rPr>
          <w:iCs/>
          <w:noProof/>
        </w:rPr>
        <w:t xml:space="preserve"> et al.</w:t>
      </w:r>
      <w:r w:rsidRPr="00B04B07">
        <w:rPr>
          <w:iCs/>
          <w:noProof/>
        </w:rPr>
        <w:t xml:space="preserve"> </w:t>
      </w:r>
      <w:r w:rsidRPr="004909EC">
        <w:rPr>
          <w:noProof/>
        </w:rPr>
        <w:t>Monitoring C-</w:t>
      </w:r>
      <w:r w:rsidR="00B04B07">
        <w:rPr>
          <w:noProof/>
        </w:rPr>
        <w:t>p</w:t>
      </w:r>
      <w:r w:rsidRPr="004909EC">
        <w:rPr>
          <w:noProof/>
        </w:rPr>
        <w:t xml:space="preserve">eptide </w:t>
      </w:r>
      <w:r w:rsidR="00B04B07">
        <w:rPr>
          <w:noProof/>
        </w:rPr>
        <w:t>s</w:t>
      </w:r>
      <w:r w:rsidRPr="004909EC">
        <w:rPr>
          <w:noProof/>
        </w:rPr>
        <w:t xml:space="preserve">torage and </w:t>
      </w:r>
      <w:r w:rsidR="00B04B07">
        <w:rPr>
          <w:noProof/>
        </w:rPr>
        <w:t>s</w:t>
      </w:r>
      <w:r w:rsidRPr="004909EC">
        <w:rPr>
          <w:noProof/>
        </w:rPr>
        <w:t xml:space="preserve">ecretion in </w:t>
      </w:r>
      <w:r w:rsidR="00B04B07">
        <w:rPr>
          <w:noProof/>
        </w:rPr>
        <w:t>i</w:t>
      </w:r>
      <w:r w:rsidRPr="004909EC">
        <w:rPr>
          <w:noProof/>
        </w:rPr>
        <w:t>slet beta-</w:t>
      </w:r>
      <w:r w:rsidR="00B04B07">
        <w:rPr>
          <w:noProof/>
        </w:rPr>
        <w:t>c</w:t>
      </w:r>
      <w:r w:rsidRPr="004909EC">
        <w:rPr>
          <w:noProof/>
        </w:rPr>
        <w:t xml:space="preserve">ells </w:t>
      </w:r>
      <w:r w:rsidR="00B04B07">
        <w:rPr>
          <w:noProof/>
        </w:rPr>
        <w:t>i</w:t>
      </w:r>
      <w:r w:rsidRPr="004909EC">
        <w:rPr>
          <w:noProof/>
        </w:rPr>
        <w:t xml:space="preserve">n </w:t>
      </w:r>
      <w:r w:rsidR="00B04B07">
        <w:rPr>
          <w:noProof/>
        </w:rPr>
        <w:t>v</w:t>
      </w:r>
      <w:r w:rsidRPr="004909EC">
        <w:rPr>
          <w:noProof/>
        </w:rPr>
        <w:t xml:space="preserve">itro and </w:t>
      </w:r>
      <w:r w:rsidR="00B04B07">
        <w:rPr>
          <w:noProof/>
        </w:rPr>
        <w:t>i</w:t>
      </w:r>
      <w:r w:rsidRPr="004909EC">
        <w:rPr>
          <w:noProof/>
        </w:rPr>
        <w:t xml:space="preserve">n </w:t>
      </w:r>
      <w:r w:rsidR="00B04B07">
        <w:rPr>
          <w:noProof/>
        </w:rPr>
        <w:t>v</w:t>
      </w:r>
      <w:r w:rsidRPr="004909EC">
        <w:rPr>
          <w:noProof/>
        </w:rPr>
        <w:t xml:space="preserve">ivo. </w:t>
      </w:r>
      <w:r w:rsidRPr="004909EC">
        <w:rPr>
          <w:i/>
          <w:noProof/>
        </w:rPr>
        <w:t>Diabetes</w:t>
      </w:r>
      <w:r w:rsidRPr="00EE0EFF">
        <w:rPr>
          <w:iCs/>
          <w:noProof/>
        </w:rPr>
        <w:t>.</w:t>
      </w:r>
      <w:r w:rsidRPr="00B04B07">
        <w:rPr>
          <w:iCs/>
          <w:noProof/>
        </w:rPr>
        <w:t xml:space="preserve"> </w:t>
      </w:r>
      <w:r w:rsidRPr="004909EC">
        <w:rPr>
          <w:b/>
          <w:noProof/>
        </w:rPr>
        <w:t>65</w:t>
      </w:r>
      <w:r w:rsidRPr="004909EC">
        <w:rPr>
          <w:noProof/>
        </w:rPr>
        <w:t xml:space="preserve"> (3), 699</w:t>
      </w:r>
      <w:r w:rsidR="00B04B07">
        <w:rPr>
          <w:noProof/>
        </w:rPr>
        <w:t>–</w:t>
      </w:r>
      <w:r w:rsidRPr="004909EC">
        <w:rPr>
          <w:noProof/>
        </w:rPr>
        <w:t>709 (2016).</w:t>
      </w:r>
    </w:p>
    <w:p w14:paraId="0CA0A7EC" w14:textId="4BFF8FA3" w:rsidR="004909EC" w:rsidRPr="004909EC" w:rsidRDefault="004909EC" w:rsidP="004909EC">
      <w:pPr>
        <w:pStyle w:val="EndNoteBibliography"/>
        <w:ind w:left="720" w:hanging="720"/>
        <w:rPr>
          <w:noProof/>
        </w:rPr>
      </w:pPr>
      <w:r w:rsidRPr="004909EC">
        <w:rPr>
          <w:noProof/>
        </w:rPr>
        <w:t>31</w:t>
      </w:r>
      <w:r w:rsidR="00B04B07">
        <w:rPr>
          <w:noProof/>
        </w:rPr>
        <w:t>.</w:t>
      </w:r>
      <w:r w:rsidRPr="004909EC">
        <w:rPr>
          <w:noProof/>
        </w:rPr>
        <w:tab/>
        <w:t>Reissaus, C. A.</w:t>
      </w:r>
      <w:r w:rsidRPr="00EE0EFF">
        <w:rPr>
          <w:iCs/>
          <w:noProof/>
        </w:rPr>
        <w:t xml:space="preserve"> et al.</w:t>
      </w:r>
      <w:r w:rsidRPr="00B04B07">
        <w:rPr>
          <w:iCs/>
          <w:noProof/>
        </w:rPr>
        <w:t xml:space="preserve"> </w:t>
      </w:r>
      <w:r w:rsidRPr="004909EC">
        <w:rPr>
          <w:noProof/>
        </w:rPr>
        <w:t xml:space="preserve">A </w:t>
      </w:r>
      <w:r w:rsidR="00B04B07">
        <w:rPr>
          <w:noProof/>
        </w:rPr>
        <w:t>v</w:t>
      </w:r>
      <w:r w:rsidRPr="004909EC">
        <w:rPr>
          <w:noProof/>
        </w:rPr>
        <w:t xml:space="preserve">ersatile, </w:t>
      </w:r>
      <w:r w:rsidR="00B04B07">
        <w:rPr>
          <w:noProof/>
        </w:rPr>
        <w:t>p</w:t>
      </w:r>
      <w:r w:rsidRPr="004909EC">
        <w:rPr>
          <w:noProof/>
        </w:rPr>
        <w:t xml:space="preserve">ortable </w:t>
      </w:r>
      <w:r w:rsidR="00B04B07">
        <w:rPr>
          <w:noProof/>
        </w:rPr>
        <w:t>i</w:t>
      </w:r>
      <w:r w:rsidRPr="004909EC">
        <w:rPr>
          <w:noProof/>
        </w:rPr>
        <w:t xml:space="preserve">ntravital </w:t>
      </w:r>
      <w:r w:rsidR="00B04B07">
        <w:rPr>
          <w:noProof/>
        </w:rPr>
        <w:t>m</w:t>
      </w:r>
      <w:r w:rsidRPr="004909EC">
        <w:rPr>
          <w:noProof/>
        </w:rPr>
        <w:t xml:space="preserve">icroscopy </w:t>
      </w:r>
      <w:r w:rsidR="00B04B07">
        <w:rPr>
          <w:noProof/>
        </w:rPr>
        <w:t>p</w:t>
      </w:r>
      <w:r w:rsidRPr="004909EC">
        <w:rPr>
          <w:noProof/>
        </w:rPr>
        <w:t xml:space="preserve">latform for </w:t>
      </w:r>
      <w:r w:rsidR="00B04B07">
        <w:rPr>
          <w:noProof/>
        </w:rPr>
        <w:t>s</w:t>
      </w:r>
      <w:r w:rsidRPr="004909EC">
        <w:rPr>
          <w:noProof/>
        </w:rPr>
        <w:t xml:space="preserve">tudying </w:t>
      </w:r>
      <w:r w:rsidR="00B04B07">
        <w:rPr>
          <w:noProof/>
        </w:rPr>
        <w:t>b</w:t>
      </w:r>
      <w:r w:rsidRPr="004909EC">
        <w:rPr>
          <w:noProof/>
        </w:rPr>
        <w:t xml:space="preserve">eta-cell </w:t>
      </w:r>
      <w:r w:rsidR="00B04B07">
        <w:rPr>
          <w:noProof/>
        </w:rPr>
        <w:t>b</w:t>
      </w:r>
      <w:r w:rsidRPr="004909EC">
        <w:rPr>
          <w:noProof/>
        </w:rPr>
        <w:t xml:space="preserve">iology </w:t>
      </w:r>
      <w:r w:rsidR="00B04B07">
        <w:rPr>
          <w:noProof/>
        </w:rPr>
        <w:t>i</w:t>
      </w:r>
      <w:r w:rsidRPr="004909EC">
        <w:rPr>
          <w:noProof/>
        </w:rPr>
        <w:t xml:space="preserve">n </w:t>
      </w:r>
      <w:r w:rsidR="00B04B07">
        <w:rPr>
          <w:noProof/>
        </w:rPr>
        <w:t>v</w:t>
      </w:r>
      <w:r w:rsidRPr="004909EC">
        <w:rPr>
          <w:noProof/>
        </w:rPr>
        <w:t xml:space="preserve">ivo. </w:t>
      </w:r>
      <w:r w:rsidRPr="004909EC">
        <w:rPr>
          <w:i/>
          <w:noProof/>
        </w:rPr>
        <w:t>Sci</w:t>
      </w:r>
      <w:r w:rsidR="00B04B07">
        <w:rPr>
          <w:i/>
          <w:noProof/>
        </w:rPr>
        <w:t>ence</w:t>
      </w:r>
      <w:r w:rsidRPr="004909EC">
        <w:rPr>
          <w:i/>
          <w:noProof/>
        </w:rPr>
        <w:t xml:space="preserve"> Rep</w:t>
      </w:r>
      <w:r w:rsidR="00B04B07">
        <w:rPr>
          <w:i/>
          <w:noProof/>
        </w:rPr>
        <w:t>orts</w:t>
      </w:r>
      <w:r w:rsidRPr="00EE0EFF">
        <w:rPr>
          <w:iCs/>
          <w:noProof/>
        </w:rPr>
        <w:t>.</w:t>
      </w:r>
      <w:r w:rsidRPr="00B04B07">
        <w:rPr>
          <w:iCs/>
          <w:noProof/>
        </w:rPr>
        <w:t xml:space="preserve"> </w:t>
      </w:r>
      <w:r w:rsidRPr="004909EC">
        <w:rPr>
          <w:b/>
          <w:noProof/>
        </w:rPr>
        <w:t>9</w:t>
      </w:r>
      <w:r w:rsidRPr="004909EC">
        <w:rPr>
          <w:noProof/>
        </w:rPr>
        <w:t xml:space="preserve"> (1), 8449 (2019).</w:t>
      </w:r>
    </w:p>
    <w:p w14:paraId="3A518E61" w14:textId="6F582270" w:rsidR="004909EC" w:rsidRPr="004909EC" w:rsidRDefault="004909EC" w:rsidP="004909EC">
      <w:pPr>
        <w:pStyle w:val="EndNoteBibliography"/>
        <w:ind w:left="720" w:hanging="720"/>
        <w:rPr>
          <w:noProof/>
        </w:rPr>
      </w:pPr>
      <w:r w:rsidRPr="004909EC">
        <w:rPr>
          <w:noProof/>
        </w:rPr>
        <w:t>32</w:t>
      </w:r>
      <w:r w:rsidR="00B04B07">
        <w:rPr>
          <w:noProof/>
        </w:rPr>
        <w:t>.</w:t>
      </w:r>
      <w:r w:rsidRPr="004909EC">
        <w:rPr>
          <w:noProof/>
        </w:rPr>
        <w:tab/>
        <w:t xml:space="preserve">Kong, K., Guo, M., Liu, Y., Zheng, J. Progress in </w:t>
      </w:r>
      <w:r w:rsidR="00B04B07">
        <w:rPr>
          <w:noProof/>
        </w:rPr>
        <w:t>a</w:t>
      </w:r>
      <w:r w:rsidRPr="004909EC">
        <w:rPr>
          <w:noProof/>
        </w:rPr>
        <w:t xml:space="preserve">nimal </w:t>
      </w:r>
      <w:r w:rsidR="00B04B07">
        <w:rPr>
          <w:noProof/>
        </w:rPr>
        <w:t>m</w:t>
      </w:r>
      <w:r w:rsidRPr="004909EC">
        <w:rPr>
          <w:noProof/>
        </w:rPr>
        <w:t xml:space="preserve">odels of </w:t>
      </w:r>
      <w:r w:rsidR="00B04B07">
        <w:rPr>
          <w:noProof/>
        </w:rPr>
        <w:t>p</w:t>
      </w:r>
      <w:r w:rsidRPr="004909EC">
        <w:rPr>
          <w:noProof/>
        </w:rPr>
        <w:t xml:space="preserve">ancreatic </w:t>
      </w:r>
      <w:r w:rsidR="00B04B07">
        <w:rPr>
          <w:noProof/>
        </w:rPr>
        <w:t>d</w:t>
      </w:r>
      <w:r w:rsidRPr="004909EC">
        <w:rPr>
          <w:noProof/>
        </w:rPr>
        <w:t xml:space="preserve">uctal </w:t>
      </w:r>
      <w:r w:rsidR="00B04B07">
        <w:rPr>
          <w:noProof/>
        </w:rPr>
        <w:t>a</w:t>
      </w:r>
      <w:r w:rsidRPr="004909EC">
        <w:rPr>
          <w:noProof/>
        </w:rPr>
        <w:t xml:space="preserve">denocarcinoma. </w:t>
      </w:r>
      <w:r w:rsidRPr="004909EC">
        <w:rPr>
          <w:i/>
          <w:noProof/>
        </w:rPr>
        <w:t>J</w:t>
      </w:r>
      <w:r w:rsidR="00B04B07">
        <w:rPr>
          <w:i/>
          <w:noProof/>
        </w:rPr>
        <w:t>ournal of</w:t>
      </w:r>
      <w:r w:rsidRPr="004909EC">
        <w:rPr>
          <w:i/>
          <w:noProof/>
        </w:rPr>
        <w:t xml:space="preserve"> Cancer</w:t>
      </w:r>
      <w:r w:rsidRPr="00EE0EFF">
        <w:rPr>
          <w:iCs/>
          <w:noProof/>
        </w:rPr>
        <w:t>.</w:t>
      </w:r>
      <w:r w:rsidRPr="00B04B07">
        <w:rPr>
          <w:iCs/>
          <w:noProof/>
        </w:rPr>
        <w:t xml:space="preserve"> </w:t>
      </w:r>
      <w:r w:rsidRPr="004909EC">
        <w:rPr>
          <w:b/>
          <w:noProof/>
        </w:rPr>
        <w:t>11</w:t>
      </w:r>
      <w:r w:rsidRPr="004909EC">
        <w:rPr>
          <w:noProof/>
        </w:rPr>
        <w:t xml:space="preserve"> (6), 1555</w:t>
      </w:r>
      <w:r w:rsidR="00B04B07">
        <w:rPr>
          <w:noProof/>
        </w:rPr>
        <w:t>–</w:t>
      </w:r>
      <w:r w:rsidRPr="004909EC">
        <w:rPr>
          <w:noProof/>
        </w:rPr>
        <w:t>1567 (2020).</w:t>
      </w:r>
    </w:p>
    <w:p w14:paraId="22BA7B33" w14:textId="3AD543D2" w:rsidR="004909EC" w:rsidRPr="004909EC" w:rsidRDefault="004909EC" w:rsidP="004909EC">
      <w:pPr>
        <w:pStyle w:val="EndNoteBibliography"/>
        <w:ind w:left="720" w:hanging="720"/>
        <w:rPr>
          <w:noProof/>
        </w:rPr>
      </w:pPr>
      <w:r w:rsidRPr="004909EC">
        <w:rPr>
          <w:noProof/>
        </w:rPr>
        <w:t>33</w:t>
      </w:r>
      <w:r w:rsidR="00B04B07">
        <w:rPr>
          <w:noProof/>
        </w:rPr>
        <w:t>.</w:t>
      </w:r>
      <w:r w:rsidRPr="004909EC">
        <w:rPr>
          <w:noProof/>
        </w:rPr>
        <w:tab/>
        <w:t xml:space="preserve">Bisht, S., Feldmann, G. Animal models for modeling pancreatic cancer and novel drug discovery. </w:t>
      </w:r>
      <w:r w:rsidRPr="004909EC">
        <w:rPr>
          <w:i/>
          <w:noProof/>
        </w:rPr>
        <w:t>Expert Opin</w:t>
      </w:r>
      <w:r w:rsidR="00B04B07">
        <w:rPr>
          <w:i/>
          <w:noProof/>
        </w:rPr>
        <w:t>ion in</w:t>
      </w:r>
      <w:r w:rsidRPr="004909EC">
        <w:rPr>
          <w:i/>
          <w:noProof/>
        </w:rPr>
        <w:t xml:space="preserve"> Drug Discov</w:t>
      </w:r>
      <w:r w:rsidR="00B04B07">
        <w:rPr>
          <w:i/>
          <w:noProof/>
        </w:rPr>
        <w:t>ery</w:t>
      </w:r>
      <w:r w:rsidRPr="00EE0EFF">
        <w:rPr>
          <w:iCs/>
          <w:noProof/>
        </w:rPr>
        <w:t>.</w:t>
      </w:r>
      <w:r w:rsidRPr="00B04B07">
        <w:rPr>
          <w:iCs/>
          <w:noProof/>
        </w:rPr>
        <w:t xml:space="preserve"> </w:t>
      </w:r>
      <w:r w:rsidRPr="004909EC">
        <w:rPr>
          <w:b/>
          <w:noProof/>
        </w:rPr>
        <w:t>14</w:t>
      </w:r>
      <w:r w:rsidRPr="004909EC">
        <w:rPr>
          <w:noProof/>
        </w:rPr>
        <w:t xml:space="preserve"> (2), 127</w:t>
      </w:r>
      <w:r w:rsidR="00B04B07">
        <w:rPr>
          <w:noProof/>
        </w:rPr>
        <w:t>–</w:t>
      </w:r>
      <w:r w:rsidRPr="004909EC">
        <w:rPr>
          <w:noProof/>
        </w:rPr>
        <w:t>142 (2019).</w:t>
      </w:r>
    </w:p>
    <w:p w14:paraId="4487A6A5" w14:textId="2F8DC52B" w:rsidR="004909EC" w:rsidRPr="004909EC" w:rsidRDefault="004909EC" w:rsidP="004909EC">
      <w:pPr>
        <w:pStyle w:val="EndNoteBibliography"/>
        <w:ind w:left="720" w:hanging="720"/>
        <w:rPr>
          <w:noProof/>
        </w:rPr>
      </w:pPr>
      <w:r w:rsidRPr="004909EC">
        <w:rPr>
          <w:noProof/>
        </w:rPr>
        <w:t>34</w:t>
      </w:r>
      <w:r w:rsidR="004E7C7C">
        <w:rPr>
          <w:noProof/>
        </w:rPr>
        <w:t>.</w:t>
      </w:r>
      <w:r w:rsidRPr="004909EC">
        <w:rPr>
          <w:noProof/>
        </w:rPr>
        <w:tab/>
        <w:t xml:space="preserve">Herreros-Villanueva, M., Hijona, E., Cosme, A., Bujanda, L. Mouse models of pancreatic cancer. </w:t>
      </w:r>
      <w:r w:rsidRPr="004909EC">
        <w:rPr>
          <w:i/>
          <w:noProof/>
        </w:rPr>
        <w:t>World J</w:t>
      </w:r>
      <w:r w:rsidR="004E7C7C">
        <w:rPr>
          <w:i/>
          <w:noProof/>
        </w:rPr>
        <w:t>ournal of</w:t>
      </w:r>
      <w:r w:rsidRPr="004909EC">
        <w:rPr>
          <w:i/>
          <w:noProof/>
        </w:rPr>
        <w:t xml:space="preserve"> Gastroenterol</w:t>
      </w:r>
      <w:r w:rsidR="004E7C7C">
        <w:rPr>
          <w:i/>
          <w:noProof/>
        </w:rPr>
        <w:t>ogy</w:t>
      </w:r>
      <w:r w:rsidRPr="00EE0EFF">
        <w:rPr>
          <w:iCs/>
          <w:noProof/>
        </w:rPr>
        <w:t>.</w:t>
      </w:r>
      <w:r w:rsidRPr="004E7C7C">
        <w:rPr>
          <w:iCs/>
          <w:noProof/>
        </w:rPr>
        <w:t xml:space="preserve"> </w:t>
      </w:r>
      <w:r w:rsidRPr="004909EC">
        <w:rPr>
          <w:b/>
          <w:noProof/>
        </w:rPr>
        <w:t>18</w:t>
      </w:r>
      <w:r w:rsidRPr="004909EC">
        <w:rPr>
          <w:noProof/>
        </w:rPr>
        <w:t xml:space="preserve"> (12), 1286</w:t>
      </w:r>
      <w:r w:rsidR="00B04B07">
        <w:rPr>
          <w:noProof/>
        </w:rPr>
        <w:t>–</w:t>
      </w:r>
      <w:r w:rsidRPr="004909EC">
        <w:rPr>
          <w:noProof/>
        </w:rPr>
        <w:t>1294 (2012).</w:t>
      </w:r>
    </w:p>
    <w:p w14:paraId="591A2E2E" w14:textId="62C860AD" w:rsidR="004909EC" w:rsidRPr="004909EC" w:rsidRDefault="004909EC" w:rsidP="004909EC">
      <w:pPr>
        <w:pStyle w:val="EndNoteBibliography"/>
        <w:ind w:left="720" w:hanging="720"/>
        <w:rPr>
          <w:noProof/>
        </w:rPr>
      </w:pPr>
      <w:r w:rsidRPr="004909EC">
        <w:rPr>
          <w:noProof/>
        </w:rPr>
        <w:t>35</w:t>
      </w:r>
      <w:r w:rsidR="004E7C7C">
        <w:rPr>
          <w:noProof/>
        </w:rPr>
        <w:t>.</w:t>
      </w:r>
      <w:r w:rsidRPr="004909EC">
        <w:rPr>
          <w:noProof/>
        </w:rPr>
        <w:tab/>
        <w:t>Feig, C.</w:t>
      </w:r>
      <w:r w:rsidRPr="00EE0EFF">
        <w:rPr>
          <w:iCs/>
          <w:noProof/>
        </w:rPr>
        <w:t xml:space="preserve"> et al.</w:t>
      </w:r>
      <w:r w:rsidRPr="004E7C7C">
        <w:rPr>
          <w:iCs/>
          <w:noProof/>
        </w:rPr>
        <w:t xml:space="preserve"> </w:t>
      </w:r>
      <w:r w:rsidRPr="004909EC">
        <w:rPr>
          <w:noProof/>
        </w:rPr>
        <w:t xml:space="preserve">The pancreas cancer microenvironment. </w:t>
      </w:r>
      <w:r w:rsidRPr="004909EC">
        <w:rPr>
          <w:i/>
          <w:noProof/>
        </w:rPr>
        <w:t>Clin</w:t>
      </w:r>
      <w:r w:rsidR="004E7C7C">
        <w:rPr>
          <w:i/>
          <w:noProof/>
        </w:rPr>
        <w:t>ical</w:t>
      </w:r>
      <w:r w:rsidRPr="004909EC">
        <w:rPr>
          <w:i/>
          <w:noProof/>
        </w:rPr>
        <w:t xml:space="preserve"> Cancer Res</w:t>
      </w:r>
      <w:r w:rsidR="004E7C7C">
        <w:rPr>
          <w:i/>
          <w:noProof/>
        </w:rPr>
        <w:t>earch</w:t>
      </w:r>
      <w:r w:rsidRPr="00EE0EFF">
        <w:rPr>
          <w:iCs/>
          <w:noProof/>
        </w:rPr>
        <w:t>.</w:t>
      </w:r>
      <w:r w:rsidRPr="004E7C7C">
        <w:rPr>
          <w:iCs/>
          <w:noProof/>
        </w:rPr>
        <w:t xml:space="preserve"> </w:t>
      </w:r>
      <w:r w:rsidRPr="004909EC">
        <w:rPr>
          <w:b/>
          <w:noProof/>
        </w:rPr>
        <w:t>18</w:t>
      </w:r>
      <w:r w:rsidRPr="004909EC">
        <w:rPr>
          <w:noProof/>
        </w:rPr>
        <w:t xml:space="preserve"> (16), 4266</w:t>
      </w:r>
      <w:r w:rsidR="00B04B07">
        <w:rPr>
          <w:noProof/>
        </w:rPr>
        <w:t>–</w:t>
      </w:r>
      <w:r w:rsidRPr="004909EC">
        <w:rPr>
          <w:noProof/>
        </w:rPr>
        <w:t>4276 (2012).</w:t>
      </w:r>
    </w:p>
    <w:p w14:paraId="09A7846D" w14:textId="4B9F3528" w:rsidR="004909EC" w:rsidRPr="004909EC" w:rsidRDefault="004909EC" w:rsidP="004909EC">
      <w:pPr>
        <w:pStyle w:val="EndNoteBibliography"/>
        <w:ind w:left="720" w:hanging="720"/>
        <w:rPr>
          <w:noProof/>
        </w:rPr>
      </w:pPr>
      <w:r w:rsidRPr="004909EC">
        <w:rPr>
          <w:noProof/>
        </w:rPr>
        <w:t>36</w:t>
      </w:r>
      <w:r w:rsidR="004E7C7C">
        <w:rPr>
          <w:noProof/>
        </w:rPr>
        <w:t>.</w:t>
      </w:r>
      <w:r w:rsidRPr="004909EC">
        <w:rPr>
          <w:noProof/>
        </w:rPr>
        <w:tab/>
        <w:t>Garcia, P. L., Miller, A. L., Yoon, K. J. Patient-</w:t>
      </w:r>
      <w:r w:rsidR="00CC251E">
        <w:rPr>
          <w:noProof/>
        </w:rPr>
        <w:t>d</w:t>
      </w:r>
      <w:r w:rsidRPr="004909EC">
        <w:rPr>
          <w:noProof/>
        </w:rPr>
        <w:t xml:space="preserve">erived </w:t>
      </w:r>
      <w:r w:rsidR="00CC251E">
        <w:rPr>
          <w:noProof/>
        </w:rPr>
        <w:t>x</w:t>
      </w:r>
      <w:r w:rsidRPr="004909EC">
        <w:rPr>
          <w:noProof/>
        </w:rPr>
        <w:t xml:space="preserve">enograft </w:t>
      </w:r>
      <w:r w:rsidR="00CC251E">
        <w:rPr>
          <w:noProof/>
        </w:rPr>
        <w:t>m</w:t>
      </w:r>
      <w:r w:rsidRPr="004909EC">
        <w:rPr>
          <w:noProof/>
        </w:rPr>
        <w:t xml:space="preserve">odels of </w:t>
      </w:r>
      <w:r w:rsidR="00CC251E">
        <w:rPr>
          <w:noProof/>
        </w:rPr>
        <w:t>p</w:t>
      </w:r>
      <w:r w:rsidRPr="004909EC">
        <w:rPr>
          <w:noProof/>
        </w:rPr>
        <w:t xml:space="preserve">ancreatic </w:t>
      </w:r>
      <w:r w:rsidR="00CC251E">
        <w:rPr>
          <w:noProof/>
        </w:rPr>
        <w:t>c</w:t>
      </w:r>
      <w:r w:rsidRPr="004909EC">
        <w:rPr>
          <w:noProof/>
        </w:rPr>
        <w:t xml:space="preserve">ancer: </w:t>
      </w:r>
      <w:r w:rsidR="00CC251E">
        <w:rPr>
          <w:noProof/>
        </w:rPr>
        <w:t>o</w:t>
      </w:r>
      <w:r w:rsidRPr="004909EC">
        <w:rPr>
          <w:noProof/>
        </w:rPr>
        <w:t xml:space="preserve">verview and </w:t>
      </w:r>
      <w:r w:rsidR="00CC251E">
        <w:rPr>
          <w:noProof/>
        </w:rPr>
        <w:t>c</w:t>
      </w:r>
      <w:r w:rsidRPr="004909EC">
        <w:rPr>
          <w:noProof/>
        </w:rPr>
        <w:t xml:space="preserve">omparison with </w:t>
      </w:r>
      <w:r w:rsidR="00CC251E">
        <w:rPr>
          <w:noProof/>
        </w:rPr>
        <w:t>o</w:t>
      </w:r>
      <w:r w:rsidRPr="004909EC">
        <w:rPr>
          <w:noProof/>
        </w:rPr>
        <w:t xml:space="preserve">ther </w:t>
      </w:r>
      <w:r w:rsidR="00CC251E">
        <w:rPr>
          <w:noProof/>
        </w:rPr>
        <w:t>t</w:t>
      </w:r>
      <w:r w:rsidRPr="004909EC">
        <w:rPr>
          <w:noProof/>
        </w:rPr>
        <w:t xml:space="preserve">ypes of </w:t>
      </w:r>
      <w:r w:rsidR="00CC251E">
        <w:rPr>
          <w:noProof/>
        </w:rPr>
        <w:t>m</w:t>
      </w:r>
      <w:r w:rsidRPr="004909EC">
        <w:rPr>
          <w:noProof/>
        </w:rPr>
        <w:t xml:space="preserve">odels. </w:t>
      </w:r>
      <w:r w:rsidRPr="004909EC">
        <w:rPr>
          <w:i/>
          <w:noProof/>
        </w:rPr>
        <w:t>Cancers (Basel)</w:t>
      </w:r>
      <w:r w:rsidRPr="00EE0EFF">
        <w:rPr>
          <w:iCs/>
          <w:noProof/>
        </w:rPr>
        <w:t>.</w:t>
      </w:r>
      <w:r w:rsidRPr="00CC251E">
        <w:rPr>
          <w:iCs/>
          <w:noProof/>
        </w:rPr>
        <w:t xml:space="preserve"> </w:t>
      </w:r>
      <w:r w:rsidRPr="004909EC">
        <w:rPr>
          <w:b/>
          <w:noProof/>
        </w:rPr>
        <w:t>12</w:t>
      </w:r>
      <w:r w:rsidRPr="004909EC">
        <w:rPr>
          <w:noProof/>
        </w:rPr>
        <w:t xml:space="preserve"> (5), 1327 (2020).</w:t>
      </w:r>
    </w:p>
    <w:p w14:paraId="2951C34C" w14:textId="4CB048DB" w:rsidR="0061225C" w:rsidRPr="005D5FA3" w:rsidRDefault="008968B9" w:rsidP="005D5FA3">
      <w:pPr>
        <w:rPr>
          <w:lang w:eastAsia="ko-KR"/>
        </w:rPr>
      </w:pPr>
      <w:r w:rsidRPr="005D5FA3">
        <w:rPr>
          <w:lang w:eastAsia="ko-KR"/>
        </w:rPr>
        <w:fldChar w:fldCharType="end"/>
      </w:r>
    </w:p>
    <w:sectPr w:rsidR="0061225C" w:rsidRPr="005D5FA3" w:rsidSect="0049158D">
      <w:headerReference w:type="even" r:id="rId8"/>
      <w:headerReference w:type="default" r:id="rId9"/>
      <w:footerReference w:type="even" r:id="rId10"/>
      <w:headerReference w:type="first" r:id="rId11"/>
      <w:pgSz w:w="12240" w:h="15840"/>
      <w:pgMar w:top="1440" w:right="1440" w:bottom="1440" w:left="1440" w:header="720" w:footer="605" w:gutter="0"/>
      <w:lnNumType w:countBy="1" w:restart="continuous"/>
      <w:pgNumType w:start="1"/>
      <w:cols w:space="720"/>
      <w:titlePg/>
      <w:docGrid w:linePitch="326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5F3A6DCE" w14:textId="77777777" w:rsidR="00AF79F2" w:rsidRDefault="00AF79F2">
      <w:r>
        <w:separator/>
      </w:r>
    </w:p>
  </w:endnote>
  <w:endnote w:type="continuationSeparator" w:id="0">
    <w:p w14:paraId="3271C2DB" w14:textId="77777777" w:rsidR="00AF79F2" w:rsidRDefault="00AF79F2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Malgun Gothic">
    <w:panose1 w:val="020B0503020000020004"/>
    <w:charset w:val="81"/>
    <w:family w:val="swiss"/>
    <w:pitch w:val="variable"/>
    <w:sig w:usb0="9000002F" w:usb1="29D77CFB" w:usb2="00000012" w:usb3="00000000" w:csb0="00080001" w:csb1="00000000"/>
  </w:font>
  <w:font w:name="Noto Sans Symbols">
    <w:altName w:val="Calibri"/>
    <w:charset w:val="00"/>
    <w:family w:val="auto"/>
    <w:pitch w:val="default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Gulim">
    <w:altName w:val="굴림"/>
    <w:panose1 w:val="020B0600000101010101"/>
    <w:charset w:val="81"/>
    <w:family w:val="swiss"/>
    <w:pitch w:val="variable"/>
    <w:sig w:usb0="B00002AF" w:usb1="69D77CFB" w:usb2="00000030" w:usb3="00000000" w:csb0="000800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DE5172E" w14:textId="77777777" w:rsidR="007344A8" w:rsidRDefault="007344A8">
    <w:pPr>
      <w:pBdr>
        <w:top w:val="nil"/>
        <w:left w:val="nil"/>
        <w:bottom w:val="nil"/>
        <w:right w:val="nil"/>
        <w:between w:val="nil"/>
      </w:pBdr>
      <w:tabs>
        <w:tab w:val="center" w:pos="4680"/>
        <w:tab w:val="right" w:pos="9360"/>
      </w:tabs>
      <w:rPr>
        <w:color w:val="000000"/>
      </w:rPr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7D8A3031" w14:textId="77777777" w:rsidR="00AF79F2" w:rsidRDefault="00AF79F2">
      <w:r>
        <w:separator/>
      </w:r>
    </w:p>
  </w:footnote>
  <w:footnote w:type="continuationSeparator" w:id="0">
    <w:p w14:paraId="5D036506" w14:textId="77777777" w:rsidR="00AF79F2" w:rsidRDefault="00AF79F2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47547F0" w14:textId="77777777" w:rsidR="007344A8" w:rsidRDefault="007344A8">
    <w:pPr>
      <w:pBdr>
        <w:top w:val="nil"/>
        <w:left w:val="nil"/>
        <w:bottom w:val="nil"/>
        <w:right w:val="nil"/>
        <w:between w:val="nil"/>
      </w:pBdr>
      <w:tabs>
        <w:tab w:val="center" w:pos="4680"/>
        <w:tab w:val="right" w:pos="9360"/>
      </w:tabs>
      <w:rPr>
        <w:color w:val="000000"/>
      </w:rPr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710A415" w14:textId="35C70C7C" w:rsidR="007344A8" w:rsidRDefault="007344A8">
    <w:pPr>
      <w:pBdr>
        <w:top w:val="nil"/>
        <w:left w:val="nil"/>
        <w:bottom w:val="nil"/>
        <w:right w:val="nil"/>
        <w:between w:val="nil"/>
      </w:pBdr>
      <w:tabs>
        <w:tab w:val="center" w:pos="4680"/>
        <w:tab w:val="right" w:pos="9360"/>
        <w:tab w:val="left" w:pos="5724"/>
      </w:tabs>
      <w:rPr>
        <w:b/>
        <w:color w:val="1F497D"/>
        <w:sz w:val="28"/>
        <w:szCs w:val="28"/>
      </w:rPr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9104647" w14:textId="472E388E" w:rsidR="007344A8" w:rsidRDefault="007344A8" w:rsidP="00EE0EFF">
    <w:pPr>
      <w:pBdr>
        <w:top w:val="nil"/>
        <w:left w:val="nil"/>
        <w:bottom w:val="nil"/>
        <w:right w:val="nil"/>
        <w:between w:val="nil"/>
      </w:pBdr>
      <w:tabs>
        <w:tab w:val="center" w:pos="4680"/>
        <w:tab w:val="right" w:pos="9360"/>
      </w:tabs>
      <w:rPr>
        <w:b/>
        <w:color w:val="1F497D"/>
        <w:sz w:val="32"/>
        <w:szCs w:val="32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F14160D"/>
    <w:multiLevelType w:val="multilevel"/>
    <w:tmpl w:val="6852AF16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112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224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300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412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48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600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676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7880" w:hanging="1800"/>
      </w:pPr>
      <w:rPr>
        <w:rFonts w:hint="default"/>
      </w:rPr>
    </w:lvl>
  </w:abstractNum>
  <w:abstractNum w:abstractNumId="1" w15:restartNumberingAfterBreak="0">
    <w:nsid w:val="1B315305"/>
    <w:multiLevelType w:val="multilevel"/>
    <w:tmpl w:val="56AA30D2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112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24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300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412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48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600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676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880" w:hanging="1800"/>
      </w:pPr>
      <w:rPr>
        <w:rFonts w:hint="default"/>
      </w:rPr>
    </w:lvl>
  </w:abstractNum>
  <w:abstractNum w:abstractNumId="2" w15:restartNumberingAfterBreak="0">
    <w:nsid w:val="24300217"/>
    <w:multiLevelType w:val="hybridMultilevel"/>
    <w:tmpl w:val="9AD8E138"/>
    <w:lvl w:ilvl="0" w:tplc="C346CADA">
      <w:start w:val="1"/>
      <w:numFmt w:val="decimal"/>
      <w:lvlText w:val="%1."/>
      <w:lvlJc w:val="left"/>
      <w:pPr>
        <w:ind w:left="760" w:hanging="360"/>
      </w:pPr>
      <w:rPr>
        <w:rFonts w:ascii="Calibri" w:eastAsiaTheme="minorEastAsia" w:hAnsi="Calibri" w:cs="Calibri"/>
      </w:rPr>
    </w:lvl>
    <w:lvl w:ilvl="1" w:tplc="04090019">
      <w:start w:val="1"/>
      <w:numFmt w:val="upperLetter"/>
      <w:lvlText w:val="%2."/>
      <w:lvlJc w:val="left"/>
      <w:pPr>
        <w:ind w:left="1200" w:hanging="400"/>
      </w:pPr>
    </w:lvl>
    <w:lvl w:ilvl="2" w:tplc="0409001B" w:tentative="1">
      <w:start w:val="1"/>
      <w:numFmt w:val="lowerRoman"/>
      <w:lvlText w:val="%3."/>
      <w:lvlJc w:val="right"/>
      <w:pPr>
        <w:ind w:left="1600" w:hanging="400"/>
      </w:pPr>
    </w:lvl>
    <w:lvl w:ilvl="3" w:tplc="0409000F" w:tentative="1">
      <w:start w:val="1"/>
      <w:numFmt w:val="decimal"/>
      <w:lvlText w:val="%4."/>
      <w:lvlJc w:val="left"/>
      <w:pPr>
        <w:ind w:left="2000" w:hanging="400"/>
      </w:pPr>
    </w:lvl>
    <w:lvl w:ilvl="4" w:tplc="04090019" w:tentative="1">
      <w:start w:val="1"/>
      <w:numFmt w:val="upperLetter"/>
      <w:lvlText w:val="%5."/>
      <w:lvlJc w:val="left"/>
      <w:pPr>
        <w:ind w:left="2400" w:hanging="400"/>
      </w:pPr>
    </w:lvl>
    <w:lvl w:ilvl="5" w:tplc="0409001B" w:tentative="1">
      <w:start w:val="1"/>
      <w:numFmt w:val="lowerRoman"/>
      <w:lvlText w:val="%6."/>
      <w:lvlJc w:val="right"/>
      <w:pPr>
        <w:ind w:left="2800" w:hanging="400"/>
      </w:pPr>
    </w:lvl>
    <w:lvl w:ilvl="6" w:tplc="0409000F" w:tentative="1">
      <w:start w:val="1"/>
      <w:numFmt w:val="decimal"/>
      <w:lvlText w:val="%7."/>
      <w:lvlJc w:val="left"/>
      <w:pPr>
        <w:ind w:left="3200" w:hanging="400"/>
      </w:pPr>
    </w:lvl>
    <w:lvl w:ilvl="7" w:tplc="04090019" w:tentative="1">
      <w:start w:val="1"/>
      <w:numFmt w:val="upperLetter"/>
      <w:lvlText w:val="%8."/>
      <w:lvlJc w:val="left"/>
      <w:pPr>
        <w:ind w:left="3600" w:hanging="400"/>
      </w:pPr>
    </w:lvl>
    <w:lvl w:ilvl="8" w:tplc="0409001B" w:tentative="1">
      <w:start w:val="1"/>
      <w:numFmt w:val="lowerRoman"/>
      <w:lvlText w:val="%9."/>
      <w:lvlJc w:val="right"/>
      <w:pPr>
        <w:ind w:left="4000" w:hanging="400"/>
      </w:pPr>
    </w:lvl>
  </w:abstractNum>
  <w:abstractNum w:abstractNumId="3" w15:restartNumberingAfterBreak="0">
    <w:nsid w:val="24C4245A"/>
    <w:multiLevelType w:val="multilevel"/>
    <w:tmpl w:val="8350F416"/>
    <w:lvl w:ilvl="0">
      <w:start w:val="1"/>
      <w:numFmt w:val="bullet"/>
      <w:lvlText w:val="●"/>
      <w:lvlJc w:val="left"/>
      <w:pPr>
        <w:ind w:left="180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252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324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396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468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540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612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684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7560" w:hanging="360"/>
      </w:pPr>
      <w:rPr>
        <w:rFonts w:ascii="Noto Sans Symbols" w:eastAsia="Noto Sans Symbols" w:hAnsi="Noto Sans Symbols" w:cs="Noto Sans Symbols"/>
      </w:rPr>
    </w:lvl>
  </w:abstractNum>
  <w:abstractNum w:abstractNumId="4" w15:restartNumberingAfterBreak="0">
    <w:nsid w:val="28F56E94"/>
    <w:multiLevelType w:val="multilevel"/>
    <w:tmpl w:val="079E786E"/>
    <w:lvl w:ilvl="0">
      <w:start w:val="1"/>
      <w:numFmt w:val="bullet"/>
      <w:lvlText w:val="●"/>
      <w:lvlJc w:val="left"/>
      <w:pPr>
        <w:ind w:left="36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08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180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52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24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396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468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40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120" w:hanging="360"/>
      </w:pPr>
      <w:rPr>
        <w:rFonts w:ascii="Noto Sans Symbols" w:eastAsia="Noto Sans Symbols" w:hAnsi="Noto Sans Symbols" w:cs="Noto Sans Symbols"/>
      </w:rPr>
    </w:lvl>
  </w:abstractNum>
  <w:abstractNum w:abstractNumId="5" w15:restartNumberingAfterBreak="0">
    <w:nsid w:val="2D653E31"/>
    <w:multiLevelType w:val="multilevel"/>
    <w:tmpl w:val="39C80392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6" w15:restartNumberingAfterBreak="0">
    <w:nsid w:val="32E818DD"/>
    <w:multiLevelType w:val="multilevel"/>
    <w:tmpl w:val="F1D63200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7" w15:restartNumberingAfterBreak="0">
    <w:nsid w:val="34776719"/>
    <w:multiLevelType w:val="multilevel"/>
    <w:tmpl w:val="CC2AEAE8"/>
    <w:lvl w:ilvl="0">
      <w:start w:val="1"/>
      <w:numFmt w:val="bullet"/>
      <w:lvlText w:val="●"/>
      <w:lvlJc w:val="left"/>
      <w:pPr>
        <w:ind w:left="900" w:hanging="360"/>
      </w:pPr>
      <w:rPr>
        <w:rFonts w:ascii="Noto Sans Symbols" w:eastAsia="Noto Sans Symbols" w:hAnsi="Noto Sans Symbols" w:cs="Noto Sans Symbols"/>
        <w:sz w:val="24"/>
        <w:szCs w:val="24"/>
      </w:rPr>
    </w:lvl>
    <w:lvl w:ilvl="1">
      <w:start w:val="1"/>
      <w:numFmt w:val="bullet"/>
      <w:lvlText w:val="o"/>
      <w:lvlJc w:val="left"/>
      <w:pPr>
        <w:ind w:left="162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•"/>
      <w:lvlJc w:val="left"/>
      <w:pPr>
        <w:ind w:left="2520" w:hanging="360"/>
      </w:pPr>
    </w:lvl>
    <w:lvl w:ilvl="3">
      <w:start w:val="1"/>
      <w:numFmt w:val="bullet"/>
      <w:lvlText w:val="•"/>
      <w:lvlJc w:val="left"/>
      <w:pPr>
        <w:ind w:left="3420" w:hanging="360"/>
      </w:pPr>
    </w:lvl>
    <w:lvl w:ilvl="4">
      <w:start w:val="1"/>
      <w:numFmt w:val="bullet"/>
      <w:lvlText w:val="•"/>
      <w:lvlJc w:val="left"/>
      <w:pPr>
        <w:ind w:left="4320" w:hanging="360"/>
      </w:pPr>
    </w:lvl>
    <w:lvl w:ilvl="5">
      <w:start w:val="1"/>
      <w:numFmt w:val="bullet"/>
      <w:lvlText w:val="•"/>
      <w:lvlJc w:val="left"/>
      <w:pPr>
        <w:ind w:left="5220" w:hanging="360"/>
      </w:pPr>
    </w:lvl>
    <w:lvl w:ilvl="6">
      <w:start w:val="1"/>
      <w:numFmt w:val="bullet"/>
      <w:lvlText w:val="•"/>
      <w:lvlJc w:val="left"/>
      <w:pPr>
        <w:ind w:left="6120" w:hanging="360"/>
      </w:pPr>
    </w:lvl>
    <w:lvl w:ilvl="7">
      <w:start w:val="1"/>
      <w:numFmt w:val="bullet"/>
      <w:lvlText w:val="•"/>
      <w:lvlJc w:val="left"/>
      <w:pPr>
        <w:ind w:left="7020" w:hanging="360"/>
      </w:pPr>
    </w:lvl>
    <w:lvl w:ilvl="8">
      <w:start w:val="1"/>
      <w:numFmt w:val="bullet"/>
      <w:lvlText w:val="•"/>
      <w:lvlJc w:val="left"/>
      <w:pPr>
        <w:ind w:left="7920" w:hanging="360"/>
      </w:pPr>
    </w:lvl>
  </w:abstractNum>
  <w:abstractNum w:abstractNumId="8" w15:restartNumberingAfterBreak="0">
    <w:nsid w:val="37AA244F"/>
    <w:multiLevelType w:val="multilevel"/>
    <w:tmpl w:val="4A3E8374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9" w15:restartNumberingAfterBreak="0">
    <w:nsid w:val="3C455A6B"/>
    <w:multiLevelType w:val="multilevel"/>
    <w:tmpl w:val="0409001D"/>
    <w:lvl w:ilvl="0">
      <w:start w:val="1"/>
      <w:numFmt w:val="decimal"/>
      <w:lvlText w:val="%1"/>
      <w:lvlJc w:val="left"/>
      <w:pPr>
        <w:ind w:left="425" w:hanging="425"/>
      </w:pPr>
    </w:lvl>
    <w:lvl w:ilvl="1">
      <w:start w:val="1"/>
      <w:numFmt w:val="decimal"/>
      <w:lvlText w:val="%1.%2"/>
      <w:lvlJc w:val="left"/>
      <w:pPr>
        <w:ind w:left="992" w:hanging="567"/>
      </w:pPr>
    </w:lvl>
    <w:lvl w:ilvl="2">
      <w:start w:val="1"/>
      <w:numFmt w:val="decimal"/>
      <w:lvlText w:val="%1.%2.%3"/>
      <w:lvlJc w:val="left"/>
      <w:pPr>
        <w:ind w:left="1418" w:hanging="567"/>
      </w:pPr>
    </w:lvl>
    <w:lvl w:ilvl="3">
      <w:start w:val="1"/>
      <w:numFmt w:val="decimal"/>
      <w:lvlText w:val="%1.%2.%3.%4"/>
      <w:lvlJc w:val="left"/>
      <w:pPr>
        <w:ind w:left="1984" w:hanging="708"/>
      </w:pPr>
    </w:lvl>
    <w:lvl w:ilvl="4">
      <w:start w:val="1"/>
      <w:numFmt w:val="decimal"/>
      <w:lvlText w:val="%1.%2.%3.%4.%5"/>
      <w:lvlJc w:val="left"/>
      <w:pPr>
        <w:ind w:left="2551" w:hanging="850"/>
      </w:pPr>
    </w:lvl>
    <w:lvl w:ilvl="5">
      <w:start w:val="1"/>
      <w:numFmt w:val="decimal"/>
      <w:lvlText w:val="%1.%2.%3.%4.%5.%6"/>
      <w:lvlJc w:val="left"/>
      <w:pPr>
        <w:ind w:left="3260" w:hanging="1134"/>
      </w:pPr>
    </w:lvl>
    <w:lvl w:ilvl="6">
      <w:start w:val="1"/>
      <w:numFmt w:val="decimal"/>
      <w:lvlText w:val="%1.%2.%3.%4.%5.%6.%7"/>
      <w:lvlJc w:val="left"/>
      <w:pPr>
        <w:ind w:left="3827" w:hanging="1276"/>
      </w:pPr>
    </w:lvl>
    <w:lvl w:ilvl="7">
      <w:start w:val="1"/>
      <w:numFmt w:val="decimal"/>
      <w:lvlText w:val="%1.%2.%3.%4.%5.%6.%7.%8"/>
      <w:lvlJc w:val="left"/>
      <w:pPr>
        <w:ind w:left="4394" w:hanging="1418"/>
      </w:pPr>
    </w:lvl>
    <w:lvl w:ilvl="8">
      <w:start w:val="1"/>
      <w:numFmt w:val="decimal"/>
      <w:lvlText w:val="%1.%2.%3.%4.%5.%6.%7.%8.%9"/>
      <w:lvlJc w:val="left"/>
      <w:pPr>
        <w:ind w:left="5102" w:hanging="1700"/>
      </w:pPr>
    </w:lvl>
  </w:abstractNum>
  <w:abstractNum w:abstractNumId="10" w15:restartNumberingAfterBreak="0">
    <w:nsid w:val="404604FC"/>
    <w:multiLevelType w:val="multilevel"/>
    <w:tmpl w:val="BDF4D2CC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11" w15:restartNumberingAfterBreak="0">
    <w:nsid w:val="419C49E9"/>
    <w:multiLevelType w:val="multilevel"/>
    <w:tmpl w:val="5F9083FA"/>
    <w:lvl w:ilvl="0">
      <w:start w:val="2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15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31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43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58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7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86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98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1400" w:hanging="1800"/>
      </w:pPr>
      <w:rPr>
        <w:rFonts w:hint="default"/>
      </w:rPr>
    </w:lvl>
  </w:abstractNum>
  <w:abstractNum w:abstractNumId="12" w15:restartNumberingAfterBreak="0">
    <w:nsid w:val="42AA3F0B"/>
    <w:multiLevelType w:val="multilevel"/>
    <w:tmpl w:val="87623B6A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13" w15:restartNumberingAfterBreak="0">
    <w:nsid w:val="48C14CB2"/>
    <w:multiLevelType w:val="multilevel"/>
    <w:tmpl w:val="2E3C1238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14" w15:restartNumberingAfterBreak="0">
    <w:nsid w:val="4EF66F12"/>
    <w:multiLevelType w:val="multilevel"/>
    <w:tmpl w:val="BA38A2FA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15" w15:restartNumberingAfterBreak="0">
    <w:nsid w:val="5EC15A73"/>
    <w:multiLevelType w:val="multilevel"/>
    <w:tmpl w:val="88FC8EE4"/>
    <w:lvl w:ilvl="0">
      <w:start w:val="2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112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224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300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412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48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600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676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7880" w:hanging="1800"/>
      </w:pPr>
      <w:rPr>
        <w:rFonts w:hint="default"/>
      </w:rPr>
    </w:lvl>
  </w:abstractNum>
  <w:abstractNum w:abstractNumId="16" w15:restartNumberingAfterBreak="0">
    <w:nsid w:val="620D488B"/>
    <w:multiLevelType w:val="multilevel"/>
    <w:tmpl w:val="89F4E758"/>
    <w:lvl w:ilvl="0">
      <w:start w:val="3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1211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2422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3273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4484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5335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6546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7397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8608" w:hanging="1800"/>
      </w:pPr>
      <w:rPr>
        <w:rFonts w:hint="default"/>
      </w:rPr>
    </w:lvl>
  </w:abstractNum>
  <w:abstractNum w:abstractNumId="17" w15:restartNumberingAfterBreak="0">
    <w:nsid w:val="68E55F7F"/>
    <w:multiLevelType w:val="multilevel"/>
    <w:tmpl w:val="9F1EEF50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●"/>
      <w:lvlJc w:val="left"/>
      <w:pPr>
        <w:ind w:left="1440" w:hanging="360"/>
      </w:pPr>
      <w:rPr>
        <w:rFonts w:ascii="Noto Sans Symbols" w:eastAsia="Noto Sans Symbols" w:hAnsi="Noto Sans Symbols" w:cs="Noto Sans Symbols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18" w15:restartNumberingAfterBreak="0">
    <w:nsid w:val="6FB0770A"/>
    <w:multiLevelType w:val="multilevel"/>
    <w:tmpl w:val="063CAB76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19" w15:restartNumberingAfterBreak="0">
    <w:nsid w:val="7D7953F7"/>
    <w:multiLevelType w:val="multilevel"/>
    <w:tmpl w:val="F9DAB9CE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112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24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300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412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48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600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676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880" w:hanging="1800"/>
      </w:pPr>
      <w:rPr>
        <w:rFonts w:hint="default"/>
      </w:rPr>
    </w:lvl>
  </w:abstractNum>
  <w:num w:numId="1">
    <w:abstractNumId w:val="6"/>
  </w:num>
  <w:num w:numId="2">
    <w:abstractNumId w:val="12"/>
  </w:num>
  <w:num w:numId="3">
    <w:abstractNumId w:val="18"/>
  </w:num>
  <w:num w:numId="4">
    <w:abstractNumId w:val="3"/>
  </w:num>
  <w:num w:numId="5">
    <w:abstractNumId w:val="14"/>
  </w:num>
  <w:num w:numId="6">
    <w:abstractNumId w:val="17"/>
  </w:num>
  <w:num w:numId="7">
    <w:abstractNumId w:val="7"/>
  </w:num>
  <w:num w:numId="8">
    <w:abstractNumId w:val="10"/>
  </w:num>
  <w:num w:numId="9">
    <w:abstractNumId w:val="4"/>
  </w:num>
  <w:num w:numId="10">
    <w:abstractNumId w:val="8"/>
  </w:num>
  <w:num w:numId="11">
    <w:abstractNumId w:val="13"/>
  </w:num>
  <w:num w:numId="12">
    <w:abstractNumId w:val="5"/>
  </w:num>
  <w:num w:numId="13">
    <w:abstractNumId w:val="2"/>
  </w:num>
  <w:num w:numId="14">
    <w:abstractNumId w:val="0"/>
  </w:num>
  <w:num w:numId="15">
    <w:abstractNumId w:val="11"/>
  </w:num>
  <w:num w:numId="16">
    <w:abstractNumId w:val="1"/>
  </w:num>
  <w:num w:numId="17">
    <w:abstractNumId w:val="19"/>
  </w:num>
  <w:num w:numId="18">
    <w:abstractNumId w:val="15"/>
  </w:num>
  <w:num w:numId="19">
    <w:abstractNumId w:val="9"/>
  </w:num>
  <w:num w:numId="20">
    <w:abstractNumId w:val="1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removePersonalInformation/>
  <w:removeDateAndTime/>
  <w:bordersDoNotSurroundHeader/>
  <w:bordersDoNotSurroundFooter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NTE1MLIwM7YwMLA0N7BU0lEKTi0uzszPAykwMqwFAMjf3tktAAAA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oVE&lt;/Style&gt;&lt;LeftDelim&gt;{&lt;/LeftDelim&gt;&lt;RightDelim&gt;}&lt;/RightDelim&gt;&lt;FontName&gt;Calibri&lt;/FontName&gt;&lt;FontSize&gt;12&lt;/FontSize&gt;&lt;ReflistTitle&gt;REFERENCES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0re5twwxs9fabevvwkxw0sqpapve9p9fdss&quot;&gt;2021_JoVE&lt;record-ids&gt;&lt;item&gt;1&lt;/item&gt;&lt;item&gt;2&lt;/item&gt;&lt;item&gt;3&lt;/item&gt;&lt;item&gt;4&lt;/item&gt;&lt;item&gt;5&lt;/item&gt;&lt;item&gt;6&lt;/item&gt;&lt;item&gt;7&lt;/item&gt;&lt;item&gt;8&lt;/item&gt;&lt;item&gt;9&lt;/item&gt;&lt;item&gt;10&lt;/item&gt;&lt;item&gt;11&lt;/item&gt;&lt;item&gt;12&lt;/item&gt;&lt;item&gt;13&lt;/item&gt;&lt;item&gt;14&lt;/item&gt;&lt;item&gt;15&lt;/item&gt;&lt;item&gt;16&lt;/item&gt;&lt;item&gt;18&lt;/item&gt;&lt;item&gt;19&lt;/item&gt;&lt;item&gt;20&lt;/item&gt;&lt;item&gt;21&lt;/item&gt;&lt;item&gt;22&lt;/item&gt;&lt;item&gt;23&lt;/item&gt;&lt;item&gt;24&lt;/item&gt;&lt;item&gt;25&lt;/item&gt;&lt;item&gt;26&lt;/item&gt;&lt;item&gt;29&lt;/item&gt;&lt;item&gt;30&lt;/item&gt;&lt;item&gt;31&lt;/item&gt;&lt;item&gt;32&lt;/item&gt;&lt;item&gt;33&lt;/item&gt;&lt;item&gt;34&lt;/item&gt;&lt;item&gt;35&lt;/item&gt;&lt;/record-ids&gt;&lt;/item&gt;&lt;/Libraries&gt;"/>
  </w:docVars>
  <w:rsids>
    <w:rsidRoot w:val="006E4797"/>
    <w:rsid w:val="000075B6"/>
    <w:rsid w:val="00013D93"/>
    <w:rsid w:val="000357A6"/>
    <w:rsid w:val="00036A97"/>
    <w:rsid w:val="00047C03"/>
    <w:rsid w:val="000711C1"/>
    <w:rsid w:val="00073B00"/>
    <w:rsid w:val="00074023"/>
    <w:rsid w:val="000751B9"/>
    <w:rsid w:val="000763B9"/>
    <w:rsid w:val="000B00FA"/>
    <w:rsid w:val="000D244E"/>
    <w:rsid w:val="000E426A"/>
    <w:rsid w:val="000E4F1D"/>
    <w:rsid w:val="000F363B"/>
    <w:rsid w:val="00103689"/>
    <w:rsid w:val="00106F4B"/>
    <w:rsid w:val="00110F05"/>
    <w:rsid w:val="001256AD"/>
    <w:rsid w:val="00172E23"/>
    <w:rsid w:val="00173FEB"/>
    <w:rsid w:val="0018229B"/>
    <w:rsid w:val="00185070"/>
    <w:rsid w:val="00185CB7"/>
    <w:rsid w:val="00191696"/>
    <w:rsid w:val="001A12A7"/>
    <w:rsid w:val="001B60E7"/>
    <w:rsid w:val="001D35E4"/>
    <w:rsid w:val="001D7793"/>
    <w:rsid w:val="00211E1F"/>
    <w:rsid w:val="002124A3"/>
    <w:rsid w:val="00221AE1"/>
    <w:rsid w:val="00223062"/>
    <w:rsid w:val="00232531"/>
    <w:rsid w:val="002412A5"/>
    <w:rsid w:val="00251661"/>
    <w:rsid w:val="00257336"/>
    <w:rsid w:val="002577D4"/>
    <w:rsid w:val="00263BC7"/>
    <w:rsid w:val="0028019D"/>
    <w:rsid w:val="00296094"/>
    <w:rsid w:val="002A3274"/>
    <w:rsid w:val="002B2BC1"/>
    <w:rsid w:val="002B59A6"/>
    <w:rsid w:val="002C3302"/>
    <w:rsid w:val="002C6B00"/>
    <w:rsid w:val="002F74CB"/>
    <w:rsid w:val="002F7D6C"/>
    <w:rsid w:val="00304CBC"/>
    <w:rsid w:val="00306B46"/>
    <w:rsid w:val="00306D1A"/>
    <w:rsid w:val="00310918"/>
    <w:rsid w:val="00323979"/>
    <w:rsid w:val="003304CE"/>
    <w:rsid w:val="00334C5D"/>
    <w:rsid w:val="00340DF9"/>
    <w:rsid w:val="00351087"/>
    <w:rsid w:val="00357EC0"/>
    <w:rsid w:val="00367543"/>
    <w:rsid w:val="00377FD9"/>
    <w:rsid w:val="00380BEA"/>
    <w:rsid w:val="00381651"/>
    <w:rsid w:val="003946F9"/>
    <w:rsid w:val="00396C79"/>
    <w:rsid w:val="003A0140"/>
    <w:rsid w:val="003C59A1"/>
    <w:rsid w:val="003D6C42"/>
    <w:rsid w:val="003D6D3E"/>
    <w:rsid w:val="003F26C5"/>
    <w:rsid w:val="004030E8"/>
    <w:rsid w:val="00407961"/>
    <w:rsid w:val="004423A3"/>
    <w:rsid w:val="00451C14"/>
    <w:rsid w:val="004553FD"/>
    <w:rsid w:val="00482A5D"/>
    <w:rsid w:val="00486C7B"/>
    <w:rsid w:val="004909EC"/>
    <w:rsid w:val="0049158D"/>
    <w:rsid w:val="004935F3"/>
    <w:rsid w:val="004A2E7D"/>
    <w:rsid w:val="004B244B"/>
    <w:rsid w:val="004B2500"/>
    <w:rsid w:val="004D15E7"/>
    <w:rsid w:val="004D6BA9"/>
    <w:rsid w:val="004E7C7C"/>
    <w:rsid w:val="00501587"/>
    <w:rsid w:val="005072F7"/>
    <w:rsid w:val="00516B71"/>
    <w:rsid w:val="00544A15"/>
    <w:rsid w:val="005477B0"/>
    <w:rsid w:val="00551D82"/>
    <w:rsid w:val="005670F9"/>
    <w:rsid w:val="005729E4"/>
    <w:rsid w:val="005805D4"/>
    <w:rsid w:val="005831FC"/>
    <w:rsid w:val="005939F2"/>
    <w:rsid w:val="005A6C3B"/>
    <w:rsid w:val="005A6F1D"/>
    <w:rsid w:val="005D39CD"/>
    <w:rsid w:val="005D5FA3"/>
    <w:rsid w:val="005E5622"/>
    <w:rsid w:val="005F0C3A"/>
    <w:rsid w:val="006058BD"/>
    <w:rsid w:val="006100D5"/>
    <w:rsid w:val="0061225C"/>
    <w:rsid w:val="00622578"/>
    <w:rsid w:val="00633039"/>
    <w:rsid w:val="00641487"/>
    <w:rsid w:val="00646950"/>
    <w:rsid w:val="006477B2"/>
    <w:rsid w:val="00660566"/>
    <w:rsid w:val="00675E2C"/>
    <w:rsid w:val="00677FF1"/>
    <w:rsid w:val="0068136A"/>
    <w:rsid w:val="00686E24"/>
    <w:rsid w:val="00694BE5"/>
    <w:rsid w:val="006952B3"/>
    <w:rsid w:val="00697056"/>
    <w:rsid w:val="006A52ED"/>
    <w:rsid w:val="006B77CE"/>
    <w:rsid w:val="006C0231"/>
    <w:rsid w:val="006C2A7D"/>
    <w:rsid w:val="006C6460"/>
    <w:rsid w:val="006D3A6D"/>
    <w:rsid w:val="006E4797"/>
    <w:rsid w:val="0070444F"/>
    <w:rsid w:val="007046A9"/>
    <w:rsid w:val="0070730C"/>
    <w:rsid w:val="007147C5"/>
    <w:rsid w:val="00721860"/>
    <w:rsid w:val="00725E59"/>
    <w:rsid w:val="007270CC"/>
    <w:rsid w:val="00727214"/>
    <w:rsid w:val="007344A8"/>
    <w:rsid w:val="00736E74"/>
    <w:rsid w:val="00741033"/>
    <w:rsid w:val="00742D58"/>
    <w:rsid w:val="0074419F"/>
    <w:rsid w:val="00745833"/>
    <w:rsid w:val="00760E3E"/>
    <w:rsid w:val="00761B29"/>
    <w:rsid w:val="007725F4"/>
    <w:rsid w:val="007742B2"/>
    <w:rsid w:val="007804E6"/>
    <w:rsid w:val="007860EE"/>
    <w:rsid w:val="007950CB"/>
    <w:rsid w:val="007B4F00"/>
    <w:rsid w:val="007B5335"/>
    <w:rsid w:val="007D1DA2"/>
    <w:rsid w:val="007F49FA"/>
    <w:rsid w:val="00801981"/>
    <w:rsid w:val="00823CC0"/>
    <w:rsid w:val="0082456A"/>
    <w:rsid w:val="00842981"/>
    <w:rsid w:val="00842A9A"/>
    <w:rsid w:val="0086288D"/>
    <w:rsid w:val="008635DC"/>
    <w:rsid w:val="00875DF4"/>
    <w:rsid w:val="008814D5"/>
    <w:rsid w:val="00882056"/>
    <w:rsid w:val="00884DBD"/>
    <w:rsid w:val="00893B32"/>
    <w:rsid w:val="008968B9"/>
    <w:rsid w:val="008D3FFB"/>
    <w:rsid w:val="008D4912"/>
    <w:rsid w:val="008D651A"/>
    <w:rsid w:val="008E0E3C"/>
    <w:rsid w:val="00903CCF"/>
    <w:rsid w:val="009075B5"/>
    <w:rsid w:val="009129CD"/>
    <w:rsid w:val="009257BA"/>
    <w:rsid w:val="009516FB"/>
    <w:rsid w:val="0095211A"/>
    <w:rsid w:val="0095683F"/>
    <w:rsid w:val="0096137A"/>
    <w:rsid w:val="009709EE"/>
    <w:rsid w:val="0097111F"/>
    <w:rsid w:val="0097512E"/>
    <w:rsid w:val="00981EE7"/>
    <w:rsid w:val="009930A9"/>
    <w:rsid w:val="0099387C"/>
    <w:rsid w:val="00995DBF"/>
    <w:rsid w:val="00997983"/>
    <w:rsid w:val="009A5776"/>
    <w:rsid w:val="009A7A63"/>
    <w:rsid w:val="009B094B"/>
    <w:rsid w:val="009B62C2"/>
    <w:rsid w:val="009C257A"/>
    <w:rsid w:val="009D4D17"/>
    <w:rsid w:val="009D6E8C"/>
    <w:rsid w:val="009F657B"/>
    <w:rsid w:val="00A135A1"/>
    <w:rsid w:val="00A21094"/>
    <w:rsid w:val="00A42AF8"/>
    <w:rsid w:val="00A46F70"/>
    <w:rsid w:val="00A70EE2"/>
    <w:rsid w:val="00A76ABB"/>
    <w:rsid w:val="00A9157B"/>
    <w:rsid w:val="00AA0148"/>
    <w:rsid w:val="00AC1635"/>
    <w:rsid w:val="00AC3B58"/>
    <w:rsid w:val="00AD74C6"/>
    <w:rsid w:val="00AE0772"/>
    <w:rsid w:val="00AE2954"/>
    <w:rsid w:val="00AE4687"/>
    <w:rsid w:val="00AF416E"/>
    <w:rsid w:val="00AF53E4"/>
    <w:rsid w:val="00AF79F2"/>
    <w:rsid w:val="00B04B07"/>
    <w:rsid w:val="00B11E84"/>
    <w:rsid w:val="00B135B4"/>
    <w:rsid w:val="00B14BF4"/>
    <w:rsid w:val="00B15311"/>
    <w:rsid w:val="00B31C41"/>
    <w:rsid w:val="00B32DE9"/>
    <w:rsid w:val="00B50BF4"/>
    <w:rsid w:val="00B56FB6"/>
    <w:rsid w:val="00B63E9B"/>
    <w:rsid w:val="00B76D9B"/>
    <w:rsid w:val="00B805FF"/>
    <w:rsid w:val="00BB425C"/>
    <w:rsid w:val="00BC1F87"/>
    <w:rsid w:val="00BE0D9C"/>
    <w:rsid w:val="00BE22A2"/>
    <w:rsid w:val="00C10B8F"/>
    <w:rsid w:val="00C11EDD"/>
    <w:rsid w:val="00C12552"/>
    <w:rsid w:val="00C21F88"/>
    <w:rsid w:val="00C23B57"/>
    <w:rsid w:val="00C4491F"/>
    <w:rsid w:val="00C5134F"/>
    <w:rsid w:val="00C86A12"/>
    <w:rsid w:val="00CB4FEF"/>
    <w:rsid w:val="00CB5042"/>
    <w:rsid w:val="00CC251E"/>
    <w:rsid w:val="00CC747E"/>
    <w:rsid w:val="00CD4FD7"/>
    <w:rsid w:val="00CD6E66"/>
    <w:rsid w:val="00CF2869"/>
    <w:rsid w:val="00D05486"/>
    <w:rsid w:val="00D1767A"/>
    <w:rsid w:val="00D1774B"/>
    <w:rsid w:val="00D17C99"/>
    <w:rsid w:val="00D27793"/>
    <w:rsid w:val="00D34273"/>
    <w:rsid w:val="00D34574"/>
    <w:rsid w:val="00D352C4"/>
    <w:rsid w:val="00D422AF"/>
    <w:rsid w:val="00D47E51"/>
    <w:rsid w:val="00D510D2"/>
    <w:rsid w:val="00D579CA"/>
    <w:rsid w:val="00D60C63"/>
    <w:rsid w:val="00D91DA1"/>
    <w:rsid w:val="00DA0644"/>
    <w:rsid w:val="00DA3D6B"/>
    <w:rsid w:val="00DB3222"/>
    <w:rsid w:val="00DD791D"/>
    <w:rsid w:val="00DE58E3"/>
    <w:rsid w:val="00DF03E8"/>
    <w:rsid w:val="00E00E0D"/>
    <w:rsid w:val="00E11529"/>
    <w:rsid w:val="00E308C2"/>
    <w:rsid w:val="00E433AB"/>
    <w:rsid w:val="00E43A45"/>
    <w:rsid w:val="00E923B0"/>
    <w:rsid w:val="00E92F4B"/>
    <w:rsid w:val="00E96E85"/>
    <w:rsid w:val="00EB1E68"/>
    <w:rsid w:val="00EB5CD5"/>
    <w:rsid w:val="00EC751B"/>
    <w:rsid w:val="00ED5A12"/>
    <w:rsid w:val="00EE0EFF"/>
    <w:rsid w:val="00EE14E8"/>
    <w:rsid w:val="00EE43B7"/>
    <w:rsid w:val="00EF34F9"/>
    <w:rsid w:val="00F06871"/>
    <w:rsid w:val="00F10A31"/>
    <w:rsid w:val="00F30D8E"/>
    <w:rsid w:val="00F33A21"/>
    <w:rsid w:val="00F600E4"/>
    <w:rsid w:val="00F647BD"/>
    <w:rsid w:val="00F650E9"/>
    <w:rsid w:val="00F851B0"/>
    <w:rsid w:val="00F91F5F"/>
    <w:rsid w:val="00FA0EDF"/>
    <w:rsid w:val="00FA397E"/>
    <w:rsid w:val="00FB0986"/>
    <w:rsid w:val="00FC64F3"/>
    <w:rsid w:val="00FD009B"/>
    <w:rsid w:val="00FD306B"/>
    <w:rsid w:val="00FE04F5"/>
    <w:rsid w:val="00FE23FF"/>
    <w:rsid w:val="00FE35A0"/>
    <w:rsid w:val="00FF2A44"/>
    <w:rsid w:val="00FF5CD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ko-KR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6B87AE1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Calibri" w:eastAsiaTheme="minorEastAsia" w:hAnsi="Calibri" w:cs="Calibri"/>
        <w:sz w:val="24"/>
        <w:szCs w:val="24"/>
        <w:lang w:val="en-US" w:eastAsia="en-US" w:bidi="ar-SA"/>
      </w:rPr>
    </w:rPrDefault>
    <w:pPrDefault>
      <w:pPr>
        <w:widowControl w:val="0"/>
        <w:jc w:val="both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172E23"/>
  </w:style>
  <w:style w:type="paragraph" w:styleId="Heading1">
    <w:name w:val="heading 1"/>
    <w:basedOn w:val="Normal"/>
    <w:next w:val="Normal"/>
    <w:uiPriority w:val="9"/>
    <w:qFormat/>
    <w:pPr>
      <w:keepNext/>
      <w:spacing w:before="240" w:after="60"/>
      <w:outlineLvl w:val="0"/>
    </w:pPr>
    <w:rPr>
      <w:b/>
      <w:sz w:val="28"/>
      <w:szCs w:val="28"/>
    </w:rPr>
  </w:style>
  <w:style w:type="paragraph" w:styleId="Heading2">
    <w:name w:val="heading 2"/>
    <w:basedOn w:val="Normal"/>
    <w:next w:val="Normal"/>
    <w:uiPriority w:val="9"/>
    <w:semiHidden/>
    <w:unhideWhenUsed/>
    <w:qFormat/>
    <w:pPr>
      <w:keepNext/>
      <w:outlineLvl w:val="1"/>
    </w:pPr>
    <w:rPr>
      <w:b/>
    </w:rPr>
  </w:style>
  <w:style w:type="paragraph" w:styleId="Heading3">
    <w:name w:val="heading 3"/>
    <w:basedOn w:val="Normal"/>
    <w:next w:val="Normal"/>
    <w:uiPriority w:val="9"/>
    <w:semiHidden/>
    <w:unhideWhenUsed/>
    <w:qFormat/>
    <w:pPr>
      <w:keepNext/>
      <w:keepLines/>
      <w:spacing w:before="200"/>
      <w:outlineLvl w:val="2"/>
    </w:pPr>
    <w:rPr>
      <w:rFonts w:ascii="Cambria" w:eastAsia="Cambria" w:hAnsi="Cambria" w:cs="Cambria"/>
      <w:b/>
      <w:color w:val="4F81BD"/>
    </w:rPr>
  </w:style>
  <w:style w:type="paragraph" w:styleId="Heading4">
    <w:name w:val="heading 4"/>
    <w:basedOn w:val="Normal"/>
    <w:next w:val="Normal"/>
    <w:uiPriority w:val="9"/>
    <w:semiHidden/>
    <w:unhideWhenUsed/>
    <w:qFormat/>
    <w:pPr>
      <w:keepNext/>
      <w:keepLines/>
      <w:spacing w:before="240" w:after="40"/>
      <w:outlineLvl w:val="3"/>
    </w:pPr>
    <w:rPr>
      <w:b/>
    </w:rPr>
  </w:style>
  <w:style w:type="paragraph" w:styleId="Heading5">
    <w:name w:val="heading 5"/>
    <w:basedOn w:val="Normal"/>
    <w:next w:val="Normal"/>
    <w:uiPriority w:val="9"/>
    <w:semiHidden/>
    <w:unhideWhenUsed/>
    <w:qFormat/>
    <w:pPr>
      <w:keepNext/>
      <w:keepLines/>
      <w:spacing w:before="220" w:after="40"/>
      <w:outlineLvl w:val="4"/>
    </w:pPr>
    <w:rPr>
      <w:b/>
      <w:sz w:val="22"/>
      <w:szCs w:val="22"/>
    </w:rPr>
  </w:style>
  <w:style w:type="paragraph" w:styleId="Heading6">
    <w:name w:val="heading 6"/>
    <w:basedOn w:val="Normal"/>
    <w:next w:val="Normal"/>
    <w:uiPriority w:val="9"/>
    <w:semiHidden/>
    <w:unhideWhenUsed/>
    <w:qFormat/>
    <w:pPr>
      <w:keepNext/>
      <w:keepLines/>
      <w:spacing w:before="200" w:after="40"/>
      <w:outlineLvl w:val="5"/>
    </w:pPr>
    <w:rPr>
      <w:b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uiPriority w:val="10"/>
    <w:qFormat/>
    <w:pPr>
      <w:keepNext/>
      <w:keepLines/>
      <w:spacing w:before="480" w:after="120"/>
    </w:pPr>
    <w:rPr>
      <w:b/>
      <w:sz w:val="72"/>
      <w:szCs w:val="72"/>
    </w:rPr>
  </w:style>
  <w:style w:type="paragraph" w:styleId="Subtitle">
    <w:name w:val="Subtitle"/>
    <w:basedOn w:val="Normal"/>
    <w:next w:val="Normal"/>
    <w:uiPriority w:val="11"/>
    <w:qFormat/>
    <w:pPr>
      <w:keepNext/>
      <w:keepLines/>
      <w:spacing w:before="360" w:after="80"/>
    </w:pPr>
    <w:rPr>
      <w:rFonts w:ascii="Georgia" w:eastAsia="Georgia" w:hAnsi="Georgia" w:cs="Georgia"/>
      <w:i/>
      <w:color w:val="666666"/>
      <w:sz w:val="48"/>
      <w:szCs w:val="48"/>
    </w:rPr>
  </w:style>
  <w:style w:type="character" w:styleId="Hyperlink">
    <w:name w:val="Hyperlink"/>
    <w:basedOn w:val="DefaultParagraphFont"/>
    <w:uiPriority w:val="99"/>
    <w:unhideWhenUsed/>
    <w:rsid w:val="00EB1E68"/>
    <w:rPr>
      <w:color w:val="0000FF" w:themeColor="hyperlink"/>
      <w:u w:val="single"/>
    </w:rPr>
  </w:style>
  <w:style w:type="character" w:customStyle="1" w:styleId="1">
    <w:name w:val="확인되지 않은 멘션1"/>
    <w:basedOn w:val="DefaultParagraphFont"/>
    <w:uiPriority w:val="99"/>
    <w:semiHidden/>
    <w:unhideWhenUsed/>
    <w:rsid w:val="00EB1E68"/>
    <w:rPr>
      <w:color w:val="605E5C"/>
      <w:shd w:val="clear" w:color="auto" w:fill="E1DFDD"/>
    </w:rPr>
  </w:style>
  <w:style w:type="character" w:styleId="FollowedHyperlink">
    <w:name w:val="FollowedHyperlink"/>
    <w:basedOn w:val="DefaultParagraphFont"/>
    <w:uiPriority w:val="99"/>
    <w:semiHidden/>
    <w:unhideWhenUsed/>
    <w:rsid w:val="0028019D"/>
    <w:rPr>
      <w:color w:val="800080" w:themeColor="followedHyperlink"/>
      <w:u w:val="single"/>
    </w:rPr>
  </w:style>
  <w:style w:type="paragraph" w:styleId="ListParagraph">
    <w:name w:val="List Paragraph"/>
    <w:basedOn w:val="Normal"/>
    <w:uiPriority w:val="34"/>
    <w:qFormat/>
    <w:rsid w:val="005072F7"/>
    <w:pPr>
      <w:ind w:leftChars="400" w:left="800"/>
    </w:pPr>
  </w:style>
  <w:style w:type="paragraph" w:customStyle="1" w:styleId="EndNoteBibliographyTitle">
    <w:name w:val="EndNote Bibliography Title"/>
    <w:basedOn w:val="Normal"/>
    <w:link w:val="EndNoteBibliographyTitleChar"/>
    <w:rsid w:val="007147C5"/>
    <w:pPr>
      <w:jc w:val="center"/>
    </w:pPr>
  </w:style>
  <w:style w:type="character" w:customStyle="1" w:styleId="EndNoteBibliographyTitleChar">
    <w:name w:val="EndNote Bibliography Title Char"/>
    <w:basedOn w:val="DefaultParagraphFont"/>
    <w:link w:val="EndNoteBibliographyTitle"/>
    <w:rsid w:val="007147C5"/>
  </w:style>
  <w:style w:type="paragraph" w:customStyle="1" w:styleId="EndNoteBibliography">
    <w:name w:val="EndNote Bibliography"/>
    <w:basedOn w:val="Normal"/>
    <w:link w:val="EndNoteBibliographyChar"/>
    <w:rsid w:val="007147C5"/>
  </w:style>
  <w:style w:type="character" w:customStyle="1" w:styleId="EndNoteBibliographyChar">
    <w:name w:val="EndNote Bibliography Char"/>
    <w:basedOn w:val="DefaultParagraphFont"/>
    <w:link w:val="EndNoteBibliography"/>
    <w:rsid w:val="007147C5"/>
  </w:style>
  <w:style w:type="paragraph" w:styleId="NormalWeb">
    <w:name w:val="Normal (Web)"/>
    <w:basedOn w:val="Normal"/>
    <w:uiPriority w:val="99"/>
    <w:semiHidden/>
    <w:unhideWhenUsed/>
    <w:rsid w:val="005F0C3A"/>
    <w:pPr>
      <w:widowControl/>
      <w:spacing w:before="100" w:beforeAutospacing="1" w:after="100" w:afterAutospacing="1"/>
      <w:jc w:val="left"/>
    </w:pPr>
    <w:rPr>
      <w:rFonts w:ascii="Gulim" w:eastAsia="Gulim" w:hAnsi="Gulim" w:cs="Gulim"/>
      <w:lang w:eastAsia="ko-KR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367543"/>
    <w:rPr>
      <w:rFonts w:asciiTheme="majorHAnsi" w:eastAsiaTheme="majorEastAsia" w:hAnsiTheme="majorHAnsi" w:cstheme="majorBid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67543"/>
    <w:rPr>
      <w:rFonts w:asciiTheme="majorHAnsi" w:eastAsiaTheme="majorEastAsia" w:hAnsiTheme="majorHAnsi" w:cstheme="majorBidi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367543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367543"/>
    <w:pPr>
      <w:jc w:val="left"/>
    </w:p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367543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67543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367543"/>
    <w:rPr>
      <w:b/>
      <w:bCs/>
    </w:rPr>
  </w:style>
  <w:style w:type="paragraph" w:styleId="Footer">
    <w:name w:val="footer"/>
    <w:basedOn w:val="Normal"/>
    <w:link w:val="FooterChar"/>
    <w:uiPriority w:val="99"/>
    <w:unhideWhenUsed/>
    <w:rsid w:val="00047C03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047C03"/>
  </w:style>
  <w:style w:type="character" w:styleId="LineNumber">
    <w:name w:val="line number"/>
    <w:basedOn w:val="DefaultParagraphFont"/>
    <w:uiPriority w:val="99"/>
    <w:semiHidden/>
    <w:unhideWhenUsed/>
    <w:rsid w:val="0049158D"/>
  </w:style>
  <w:style w:type="character" w:customStyle="1" w:styleId="2">
    <w:name w:val="확인되지 않은 멘션2"/>
    <w:basedOn w:val="DefaultParagraphFont"/>
    <w:uiPriority w:val="99"/>
    <w:semiHidden/>
    <w:unhideWhenUsed/>
    <w:rsid w:val="00823CC0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1332100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3.xml"/><Relationship Id="rId5" Type="http://schemas.openxmlformats.org/officeDocument/2006/relationships/webSettings" Target="webSettings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eader" Target="head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A2067809-D494-4E03-9FA3-04818071BF2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2</Pages>
  <Words>8329</Words>
  <Characters>47478</Characters>
  <Application>Microsoft Office Word</Application>
  <DocSecurity>0</DocSecurity>
  <Lines>395</Lines>
  <Paragraphs>111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제목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5569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/>
  <cp:lastModifiedBy/>
  <cp:revision>1</cp:revision>
  <dcterms:created xsi:type="dcterms:W3CDTF">2021-04-23T13:15:00Z</dcterms:created>
  <dcterms:modified xsi:type="dcterms:W3CDTF">2021-04-23T13:15:00Z</dcterms:modified>
</cp:coreProperties>
</file>